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7A69B2D" w:rsidR="00E11191" w:rsidRDefault="00A01D05" w:rsidP="00224FCB">
      <w:pPr>
        <w:rPr>
          <w:b/>
          <w:bCs/>
          <w:iCs/>
          <w:color w:val="000000" w:themeColor="text1"/>
          <w:sz w:val="26"/>
          <w:szCs w:val="26"/>
        </w:rPr>
      </w:pPr>
      <w:ins w:id="0" w:author="Albi Celaj" w:date="2018-12-03T16:46:00Z">
        <w:r>
          <w:rPr>
            <w:b/>
            <w:bCs/>
            <w:iCs/>
            <w:color w:val="000000" w:themeColor="text1"/>
            <w:sz w:val="26"/>
            <w:szCs w:val="26"/>
          </w:rPr>
          <w:softHyphen/>
        </w:r>
      </w:ins>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00C53891"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E0445B5"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xml:space="preserve">, </w:t>
      </w:r>
      <w:proofErr w:type="spellStart"/>
      <w:r w:rsidR="002C0A0B" w:rsidRPr="00233F15">
        <w:rPr>
          <w:bCs/>
          <w:iCs/>
          <w:color w:val="000000" w:themeColor="text1"/>
        </w:rPr>
        <w:t>Marinella</w:t>
      </w:r>
      <w:proofErr w:type="spellEnd"/>
      <w:r w:rsidR="002C0A0B" w:rsidRPr="00233F15">
        <w:rPr>
          <w:bCs/>
          <w:iCs/>
          <w:color w:val="000000" w:themeColor="text1"/>
        </w:rPr>
        <w:t xml:space="preserve"> Gebbia</w:t>
      </w:r>
      <w:r w:rsidR="002C0A0B" w:rsidRPr="00233F15">
        <w:rPr>
          <w:bCs/>
          <w:iCs/>
          <w:color w:val="000000" w:themeColor="text1"/>
          <w:vertAlign w:val="superscript"/>
        </w:rPr>
        <w:t>1</w:t>
      </w:r>
      <w:r w:rsidR="002C0A0B" w:rsidRPr="00233F15">
        <w:rPr>
          <w:bCs/>
          <w:iCs/>
          <w:color w:val="000000" w:themeColor="text1"/>
        </w:rPr>
        <w:t xml:space="preserve">, </w:t>
      </w:r>
      <w:proofErr w:type="spellStart"/>
      <w:r w:rsidR="0034740E" w:rsidRPr="00233F15">
        <w:rPr>
          <w:bCs/>
          <w:iCs/>
          <w:color w:val="000000" w:themeColor="text1"/>
        </w:rPr>
        <w:t>Louai</w:t>
      </w:r>
      <w:proofErr w:type="spellEnd"/>
      <w:r w:rsidR="0034740E" w:rsidRPr="00233F15">
        <w:rPr>
          <w:bCs/>
          <w:iCs/>
          <w:color w:val="000000" w:themeColor="text1"/>
        </w:rPr>
        <w:t xml:space="preserve"> Musa</w:t>
      </w:r>
      <w:r w:rsidR="0034740E" w:rsidRPr="00233F15">
        <w:rPr>
          <w:bCs/>
          <w:iCs/>
          <w:color w:val="000000" w:themeColor="text1"/>
          <w:vertAlign w:val="superscript"/>
        </w:rPr>
        <w:t>2</w:t>
      </w:r>
      <w:r w:rsidR="0034740E" w:rsidRPr="00233F15">
        <w:rPr>
          <w:bCs/>
          <w:iCs/>
          <w:color w:val="000000" w:themeColor="text1"/>
        </w:rPr>
        <w:t xml:space="preserve">, </w:t>
      </w:r>
      <w:proofErr w:type="spellStart"/>
      <w:r w:rsidR="0034740E" w:rsidRPr="00233F15">
        <w:rPr>
          <w:bCs/>
          <w:iCs/>
          <w:color w:val="000000" w:themeColor="text1"/>
        </w:rPr>
        <w:t>Atina</w:t>
      </w:r>
      <w:proofErr w:type="spellEnd"/>
      <w:r w:rsidR="0034740E" w:rsidRPr="00233F15">
        <w:rPr>
          <w:bCs/>
          <w:iCs/>
          <w:color w:val="000000" w:themeColor="text1"/>
        </w:rPr>
        <w:t xml:space="preserve"> Cote</w:t>
      </w:r>
      <w:r w:rsidR="0034740E" w:rsidRPr="00233F15">
        <w:rPr>
          <w:bCs/>
          <w:iCs/>
          <w:color w:val="000000" w:themeColor="text1"/>
          <w:vertAlign w:val="superscript"/>
        </w:rPr>
        <w:t>2</w:t>
      </w:r>
      <w:r w:rsidR="0034740E" w:rsidRPr="00233F15">
        <w:rPr>
          <w:bCs/>
          <w:iCs/>
          <w:color w:val="000000" w:themeColor="text1"/>
        </w:rPr>
        <w:t xml:space="preserve">, </w:t>
      </w:r>
      <w:proofErr w:type="spellStart"/>
      <w:r w:rsidR="002C0A0B" w:rsidRPr="00233F15">
        <w:rPr>
          <w:bCs/>
          <w:iCs/>
          <w:color w:val="000000" w:themeColor="text1"/>
        </w:rPr>
        <w:t>Minjeong</w:t>
      </w:r>
      <w:proofErr w:type="spellEnd"/>
      <w:r w:rsidR="002C0A0B" w:rsidRPr="00233F15">
        <w:rPr>
          <w:bCs/>
          <w:iCs/>
          <w:color w:val="000000" w:themeColor="text1"/>
        </w:rPr>
        <w:t xml:space="preserve">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proofErr w:type="spellStart"/>
      <w:r w:rsidR="0034740E" w:rsidRPr="00233F15">
        <w:rPr>
          <w:bCs/>
          <w:iCs/>
          <w:color w:val="000000" w:themeColor="text1"/>
        </w:rPr>
        <w:t>Gireesh</w:t>
      </w:r>
      <w:proofErr w:type="spellEnd"/>
      <w:r w:rsidR="0034740E" w:rsidRPr="00233F15">
        <w:rPr>
          <w:bCs/>
          <w:iCs/>
          <w:color w:val="000000" w:themeColor="text1"/>
        </w:rPr>
        <w:t xml:space="preserve">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proofErr w:type="spellStart"/>
      <w:r w:rsidR="002C0A0B" w:rsidRPr="00233F15">
        <w:rPr>
          <w:bCs/>
          <w:iCs/>
          <w:color w:val="000000" w:themeColor="text1"/>
        </w:rPr>
        <w:t>Shijie</w:t>
      </w:r>
      <w:proofErr w:type="spellEnd"/>
      <w:r w:rsidR="002C0A0B" w:rsidRPr="00233F15">
        <w:rPr>
          <w:bCs/>
          <w:iCs/>
          <w:color w:val="000000" w:themeColor="text1"/>
        </w:rPr>
        <w:t xml:space="preserv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proofErr w:type="spellStart"/>
      <w:r w:rsidR="002C0A0B" w:rsidRPr="00233F15">
        <w:rPr>
          <w:bCs/>
          <w:iCs/>
          <w:color w:val="000000" w:themeColor="text1"/>
        </w:rPr>
        <w:t>Nozomu</w:t>
      </w:r>
      <w:proofErr w:type="spellEnd"/>
      <w:r w:rsidR="002C0A0B" w:rsidRPr="00233F15">
        <w:rPr>
          <w:bCs/>
          <w:iCs/>
          <w:color w:val="000000" w:themeColor="text1"/>
        </w:rPr>
        <w:t xml:space="preserve">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w:t>
      </w:r>
      <w:r w:rsidR="00B2260E">
        <w:rPr>
          <w:bCs/>
          <w:iCs/>
          <w:color w:val="000000" w:themeColor="text1"/>
        </w:rPr>
        <w:t xml:space="preserve">P. </w:t>
      </w:r>
      <w:r w:rsidR="002C0A0B" w:rsidRPr="00233F15">
        <w:rPr>
          <w:bCs/>
          <w:iCs/>
          <w:color w:val="000000" w:themeColor="text1"/>
        </w:rPr>
        <w:t>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proofErr w:type="spellStart"/>
      <w:r w:rsidRPr="004D2831">
        <w:rPr>
          <w:bCs/>
          <w:iCs/>
          <w:color w:val="000000" w:themeColor="text1"/>
          <w:sz w:val="22"/>
        </w:rPr>
        <w:t>Nozomu</w:t>
      </w:r>
      <w:proofErr w:type="spellEnd"/>
      <w:r w:rsidRPr="004D2831">
        <w:rPr>
          <w:bCs/>
          <w:iCs/>
          <w:color w:val="000000" w:themeColor="text1"/>
          <w:sz w:val="22"/>
        </w:rPr>
        <w:t xml:space="preserve"> </w:t>
      </w:r>
      <w:proofErr w:type="spellStart"/>
      <w:r w:rsidRPr="004D2831">
        <w:rPr>
          <w:bCs/>
          <w:iCs/>
          <w:color w:val="000000" w:themeColor="text1"/>
          <w:sz w:val="22"/>
        </w:rPr>
        <w:t>Yachie</w:t>
      </w:r>
      <w:proofErr w:type="spellEnd"/>
      <w:r w:rsidRPr="004D2831">
        <w:rPr>
          <w:bCs/>
          <w:iCs/>
          <w:color w:val="000000" w:themeColor="text1"/>
          <w:sz w:val="22"/>
        </w:rPr>
        <w:t xml:space="preserve">, Research Center for Advanced Science and Technology Synthetic Biology Division, University of Tokyo, Rm 4-420, 4-6-1 </w:t>
      </w:r>
      <w:proofErr w:type="spellStart"/>
      <w:r w:rsidRPr="004D2831">
        <w:rPr>
          <w:bCs/>
          <w:iCs/>
          <w:color w:val="000000" w:themeColor="text1"/>
          <w:sz w:val="22"/>
        </w:rPr>
        <w:t>Komaba</w:t>
      </w:r>
      <w:proofErr w:type="spellEnd"/>
      <w:r w:rsidRPr="004D2831">
        <w:rPr>
          <w:bCs/>
          <w:iCs/>
          <w:color w:val="000000" w:themeColor="text1"/>
          <w:sz w:val="22"/>
        </w:rPr>
        <w:t>, Meguro-</w:t>
      </w:r>
      <w:proofErr w:type="spellStart"/>
      <w:r w:rsidRPr="004D2831">
        <w:rPr>
          <w:bCs/>
          <w:iCs/>
          <w:color w:val="000000" w:themeColor="text1"/>
          <w:sz w:val="22"/>
        </w:rPr>
        <w:t>ku</w:t>
      </w:r>
      <w:proofErr w:type="spellEnd"/>
      <w:r w:rsidRPr="004D2831">
        <w:rPr>
          <w:bCs/>
          <w:iCs/>
          <w:color w:val="000000" w:themeColor="text1"/>
          <w:sz w:val="22"/>
        </w:rPr>
        <w:t>,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108FFB2C"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w:t>
      </w:r>
      <w:r w:rsidRPr="004059F2">
        <w:rPr>
          <w:rFonts w:eastAsia="Times New Roman"/>
        </w:rPr>
        <w:t>require</w:t>
      </w:r>
      <w:r w:rsidR="003F22FA">
        <w:rPr>
          <w:rFonts w:eastAsia="Times New Roman"/>
        </w:rPr>
        <w:t>s</w:t>
      </w:r>
      <w:r w:rsidRPr="004059F2">
        <w:rPr>
          <w:rFonts w:eastAsia="Times New Roman"/>
        </w:rPr>
        <w:t xml:space="preserv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t>
      </w:r>
      <w:r w:rsidR="00F41D26">
        <w:rPr>
          <w:rFonts w:eastAsia="Times New Roman"/>
        </w:rPr>
        <w:t xml:space="preserve">We </w:t>
      </w:r>
      <w:r w:rsidR="003F22FA">
        <w:rPr>
          <w:rFonts w:eastAsia="Times New Roman"/>
        </w:rPr>
        <w:t>generate</w:t>
      </w:r>
      <w:r w:rsidR="00F41D26">
        <w:rPr>
          <w:rFonts w:eastAsia="Times New Roman"/>
        </w:rPr>
        <w:t>d</w:t>
      </w:r>
      <w:r w:rsidR="003F22FA">
        <w:rPr>
          <w:rFonts w:eastAsia="Times New Roman"/>
        </w:rPr>
        <w:t xml:space="preserve"> </w:t>
      </w:r>
      <w:r w:rsidR="009C2AAA">
        <w:rPr>
          <w:rFonts w:eastAsia="Times New Roman"/>
        </w:rPr>
        <w:t>5</w:t>
      </w:r>
      <w:r w:rsidRPr="004059F2">
        <w:rPr>
          <w:rFonts w:eastAsia="Times New Roman"/>
        </w:rPr>
        <w:t>,</w:t>
      </w:r>
      <w:r w:rsidR="009C2AAA">
        <w:rPr>
          <w:rFonts w:eastAsia="Times New Roman"/>
        </w:rPr>
        <w:t>353</w:t>
      </w:r>
      <w:r w:rsidRPr="004059F2">
        <w:rPr>
          <w:rFonts w:eastAsia="Times New Roman"/>
        </w:rPr>
        <w:t xml:space="preserve"> </w:t>
      </w:r>
      <w:r w:rsidR="003F22FA">
        <w:rPr>
          <w:rFonts w:eastAsia="Times New Roman"/>
        </w:rPr>
        <w:t xml:space="preserve">strains, each bearing knockouts for </w:t>
      </w:r>
      <w:r w:rsidR="00F41D26">
        <w:rPr>
          <w:rFonts w:eastAsia="Times New Roman"/>
        </w:rPr>
        <w:t xml:space="preserve">a random subset of </w:t>
      </w:r>
      <w:r w:rsidRPr="004059F2">
        <w:rPr>
          <w:rFonts w:eastAsia="Times New Roman"/>
        </w:rPr>
        <w:t xml:space="preserve">16 yeast ABC </w:t>
      </w:r>
      <w:r w:rsidR="004210F6" w:rsidRPr="004059F2">
        <w:rPr>
          <w:rFonts w:eastAsia="Times New Roman"/>
        </w:rPr>
        <w:t>t</w:t>
      </w:r>
      <w:r w:rsidR="004210F6">
        <w:rPr>
          <w:rFonts w:eastAsia="Times New Roman"/>
        </w:rPr>
        <w:t>ransporters</w:t>
      </w:r>
      <w:r w:rsidR="00F41D26">
        <w:rPr>
          <w:rFonts w:eastAsia="Times New Roman"/>
        </w:rPr>
        <w:t xml:space="preserve">. For each strain, we determined </w:t>
      </w:r>
      <w:r w:rsidR="004210F6">
        <w:rPr>
          <w:rFonts w:eastAsia="Times New Roman"/>
        </w:rPr>
        <w:t xml:space="preserve">the genotype and </w:t>
      </w:r>
      <w:r w:rsidR="00F41D26">
        <w:rPr>
          <w:rFonts w:eastAsia="Times New Roman"/>
        </w:rPr>
        <w:t xml:space="preserve">measured </w:t>
      </w:r>
      <w:r w:rsidR="004210F6">
        <w:rPr>
          <w:rFonts w:eastAsia="Times New Roman"/>
        </w:rPr>
        <w:t xml:space="preserve">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complex drug-dependent genetic interactions</w:t>
      </w:r>
      <w:r w:rsidR="00624BD7">
        <w:rPr>
          <w:rFonts w:eastAsia="Times New Roman"/>
        </w:rPr>
        <w:t xml:space="preserve"> for 13 of the 16 transporters studied</w:t>
      </w:r>
      <w:r w:rsidRPr="004059F2">
        <w:rPr>
          <w:rFonts w:eastAsia="Times New Roman"/>
        </w:rPr>
        <w:t xml:space="preserve">. </w:t>
      </w:r>
      <w:r w:rsidR="00BB7807">
        <w:rPr>
          <w:rFonts w:eastAsia="Times New Roman"/>
        </w:rPr>
        <w:t xml:space="preserve"> </w:t>
      </w:r>
      <w:r w:rsidR="00BA3280">
        <w:rPr>
          <w:rFonts w:eastAsia="Times New Roman"/>
        </w:rPr>
        <w:t xml:space="preserve">For example, </w:t>
      </w:r>
      <w:r w:rsidR="00DD2A4E">
        <w:rPr>
          <w:rFonts w:eastAsia="Times New Roman"/>
        </w:rPr>
        <w:t>a</w:t>
      </w:r>
      <w:r w:rsidRPr="004059F2">
        <w:rPr>
          <w:rFonts w:eastAsia="Times New Roman"/>
        </w:rPr>
        <w:t xml:space="preserve"> quadruple knockout </w:t>
      </w:r>
      <w:r w:rsidR="00DD2A4E">
        <w:rPr>
          <w:rFonts w:eastAsia="Times New Roman"/>
        </w:rPr>
        <w:t>(</w:t>
      </w:r>
      <w:r w:rsidR="00DD2A4E">
        <w:rPr>
          <w:rFonts w:eastAsia="Times New Roman"/>
          <w:i/>
        </w:rPr>
        <w:t>snq2</w:t>
      </w:r>
      <w:r w:rsidR="00DD2A4E">
        <w:rPr>
          <w:rFonts w:eastAsia="Times New Roman"/>
        </w:rPr>
        <w:t xml:space="preserve">∆ </w:t>
      </w:r>
      <w:r w:rsidR="00DD2A4E">
        <w:rPr>
          <w:rFonts w:eastAsia="Times New Roman"/>
          <w:i/>
        </w:rPr>
        <w:t>yor1</w:t>
      </w:r>
      <w:r w:rsidR="00DD2A4E">
        <w:rPr>
          <w:rFonts w:eastAsia="Times New Roman"/>
        </w:rPr>
        <w:t xml:space="preserve">∆ </w:t>
      </w:r>
      <w:r w:rsidR="00DD2A4E">
        <w:rPr>
          <w:rFonts w:eastAsia="Times New Roman"/>
          <w:i/>
        </w:rPr>
        <w:t>ybt1</w:t>
      </w:r>
      <w:r w:rsidR="00DD2A4E">
        <w:rPr>
          <w:rFonts w:eastAsia="Times New Roman"/>
        </w:rPr>
        <w:t xml:space="preserve">∆ </w:t>
      </w:r>
      <w:r w:rsidR="00DD2A4E">
        <w:rPr>
          <w:rFonts w:eastAsia="Times New Roman"/>
          <w:i/>
        </w:rPr>
        <w:t>ycf1</w:t>
      </w:r>
      <w:r w:rsidR="00DD2A4E">
        <w:rPr>
          <w:rFonts w:eastAsia="Times New Roman"/>
        </w:rPr>
        <w:t xml:space="preserve">∆) unexpectedly </w:t>
      </w:r>
      <w:r w:rsidR="00BA3280">
        <w:rPr>
          <w:rFonts w:eastAsia="Times New Roman"/>
        </w:rPr>
        <w:t xml:space="preserve">showed </w:t>
      </w:r>
      <w:r w:rsidR="00DD2A4E">
        <w:rPr>
          <w:rFonts w:eastAsia="Times New Roman"/>
        </w:rPr>
        <w:t xml:space="preserve">fluconazole </w:t>
      </w:r>
      <w:r w:rsidRPr="004059F2">
        <w:rPr>
          <w:rFonts w:eastAsia="Times New Roman"/>
        </w:rPr>
        <w:t xml:space="preserve">resistance </w:t>
      </w:r>
      <w:r w:rsidR="00DD2A4E">
        <w:rPr>
          <w:rFonts w:eastAsia="Times New Roman"/>
        </w:rPr>
        <w:t xml:space="preserve">which </w:t>
      </w:r>
      <w:r w:rsidR="00BA3280">
        <w:rPr>
          <w:rFonts w:eastAsia="Times New Roman"/>
        </w:rPr>
        <w:t>depend</w:t>
      </w:r>
      <w:r w:rsidR="00DD2A4E">
        <w:rPr>
          <w:rFonts w:eastAsia="Times New Roman"/>
        </w:rPr>
        <w:t>ed</w:t>
      </w:r>
      <w:r w:rsidR="00BA3280">
        <w:rPr>
          <w:rFonts w:eastAsia="Times New Roman"/>
        </w:rPr>
        <w:t xml:space="preserve"> on the activity of a fifth transporter</w:t>
      </w:r>
      <w:r w:rsidR="00DD2A4E">
        <w:rPr>
          <w:rFonts w:eastAsia="Times New Roman"/>
        </w:rPr>
        <w:t xml:space="preserve">, </w:t>
      </w:r>
      <w:r w:rsidR="00DD2A4E" w:rsidRPr="00DD2A4E">
        <w:rPr>
          <w:rFonts w:eastAsia="Times New Roman"/>
          <w:i/>
        </w:rPr>
        <w:t>PDR5</w:t>
      </w:r>
      <w:r w:rsidRPr="004059F2">
        <w:rPr>
          <w:rFonts w:eastAsia="Times New Roman"/>
        </w:rPr>
        <w:t xml:space="preserve">. </w:t>
      </w:r>
      <w:r w:rsidR="00F41D26">
        <w:rPr>
          <w:rFonts w:eastAsia="Times New Roman"/>
        </w:rPr>
        <w:t xml:space="preserve">A </w:t>
      </w:r>
      <w:ins w:id="1" w:author="Albi Celaj [2]" w:date="2018-12-04T14:24:00Z">
        <w:r w:rsidR="003D79AA">
          <w:rPr>
            <w:rFonts w:eastAsia="Times New Roman"/>
          </w:rPr>
          <w:t>neural network</w:t>
        </w:r>
      </w:ins>
      <w:del w:id="2" w:author="Albi Celaj [2]" w:date="2018-12-04T14:24:00Z">
        <w:r w:rsidR="003F22FA" w:rsidDel="003D79AA">
          <w:rPr>
            <w:rFonts w:eastAsia="Times New Roman"/>
          </w:rPr>
          <w:delText>computational</w:delText>
        </w:r>
      </w:del>
      <w:ins w:id="3" w:author="Albi Celaj [2]" w:date="2018-12-04T14:24:00Z">
        <w:r w:rsidR="00985077">
          <w:rPr>
            <w:rFonts w:eastAsia="Times New Roman"/>
          </w:rPr>
          <w:t xml:space="preserve"> model</w:t>
        </w:r>
      </w:ins>
      <w:del w:id="4" w:author="Albi Celaj [2]" w:date="2018-12-04T14:24:00Z">
        <w:r w:rsidR="003F22FA" w:rsidDel="003D79AA">
          <w:rPr>
            <w:rFonts w:eastAsia="Times New Roman"/>
          </w:rPr>
          <w:delText xml:space="preserve"> model</w:delText>
        </w:r>
      </w:del>
      <w:r w:rsidR="003F22FA">
        <w:rPr>
          <w:rFonts w:eastAsia="Times New Roman"/>
        </w:rPr>
        <w:t xml:space="preserve"> </w:t>
      </w:r>
      <w:r w:rsidR="00F41D26">
        <w:rPr>
          <w:rFonts w:eastAsia="Times New Roman"/>
        </w:rPr>
        <w:t xml:space="preserve">was used to understand the complex genetic landscape and </w:t>
      </w:r>
      <w:r w:rsidR="00CF0E82">
        <w:rPr>
          <w:rFonts w:eastAsia="Times New Roman"/>
        </w:rPr>
        <w:t>guide</w:t>
      </w:r>
      <w:r w:rsidR="00F41D26">
        <w:rPr>
          <w:rFonts w:eastAsia="Times New Roman"/>
        </w:rPr>
        <w:t xml:space="preserve"> </w:t>
      </w:r>
      <w:r w:rsidRPr="004059F2">
        <w:rPr>
          <w:rFonts w:eastAsia="Times New Roman"/>
        </w:rPr>
        <w:t xml:space="preserve">further experimental characterization. </w:t>
      </w:r>
      <w:r w:rsidR="00F41D26">
        <w:rPr>
          <w:rFonts w:eastAsia="Times New Roman"/>
        </w:rPr>
        <w:t xml:space="preserve">Thus,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high-order genotype-to-trait relationships </w:t>
      </w:r>
      <w:r w:rsidR="00DD2A4E">
        <w:rPr>
          <w:rFonts w:eastAsia="Times New Roman"/>
        </w:rPr>
        <w:t xml:space="preserve">and dissect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543EAF5B" w14:textId="69528467" w:rsidR="00D977A0"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combinat</w:t>
      </w:r>
      <w:r w:rsidR="00DE72D3">
        <w:t>ions of</w:t>
      </w:r>
      <w:r>
        <w:t xml:space="preserve">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del w:id="5" w:author="Albi Celaj" w:date="2018-11-28T12:31:00Z">
        <w:r w:rsidR="00612A16" w:rsidDel="00F11BEE">
          <w:rPr>
            <w:lang w:val="en-CA"/>
          </w:rPr>
          <w:delText xml:space="preserve"> via </w:delText>
        </w:r>
        <w:r w:rsidR="009D20C7" w:rsidDel="00F11BEE">
          <w:rPr>
            <w:lang w:val="en-CA"/>
          </w:rPr>
          <w:delText xml:space="preserve">growth profiling of </w:delText>
        </w:r>
        <w:r w:rsidR="00612A16" w:rsidDel="00F11BEE">
          <w:rPr>
            <w:lang w:val="en-CA"/>
          </w:rPr>
          <w:delText>&gt;</w:delText>
        </w:r>
        <w:r w:rsidR="00B65A07" w:rsidRPr="00233F15" w:rsidDel="00F11BEE">
          <w:rPr>
            <w:lang w:val="en-CA"/>
          </w:rPr>
          <w:delText>23 million</w:delText>
        </w:r>
        <w:r w:rsidR="009D20C7" w:rsidDel="00F11BEE">
          <w:rPr>
            <w:lang w:val="en-CA"/>
          </w:rPr>
          <w:delText xml:space="preserve"> different</w:delText>
        </w:r>
        <w:r w:rsidR="00B65A07" w:rsidRPr="00233F15" w:rsidDel="00F11BEE">
          <w:rPr>
            <w:lang w:val="en-CA"/>
          </w:rPr>
          <w:delText xml:space="preserve"> </w:delText>
        </w:r>
        <w:r w:rsidR="000C727A" w:rsidDel="00F11BEE">
          <w:rPr>
            <w:lang w:val="en-CA"/>
          </w:rPr>
          <w:delText>double knockout combinations</w:delText>
        </w:r>
      </w:del>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ins w:id="6" w:author="Albi Celaj" w:date="2018-11-28T12:09:00Z">
        <w:r w:rsidR="00D977A0">
          <w:rPr>
            <w:lang w:val="en-CA"/>
          </w:rPr>
          <w:t xml:space="preserve">, and </w:t>
        </w:r>
      </w:ins>
      <w:ins w:id="7" w:author="Albi Celaj" w:date="2018-11-28T12:32:00Z">
        <w:r w:rsidR="00F11BEE">
          <w:rPr>
            <w:lang w:val="en-CA"/>
          </w:rPr>
          <w:t>by</w:t>
        </w:r>
      </w:ins>
      <w:ins w:id="8" w:author="Albi Celaj" w:date="2018-11-28T12:09:00Z">
        <w:r w:rsidR="00D977A0">
          <w:rPr>
            <w:lang w:val="en-CA"/>
          </w:rPr>
          <w:t xml:space="preserve"> similar </w:t>
        </w:r>
      </w:ins>
      <w:ins w:id="9" w:author="Albi Celaj" w:date="2018-11-28T12:32:00Z">
        <w:r w:rsidR="00F11BEE">
          <w:rPr>
            <w:lang w:val="en-CA"/>
          </w:rPr>
          <w:t xml:space="preserve">ongoing </w:t>
        </w:r>
      </w:ins>
      <w:ins w:id="10" w:author="Albi Celaj" w:date="2018-11-28T12:09:00Z">
        <w:r w:rsidR="00D977A0">
          <w:rPr>
            <w:lang w:val="en-CA"/>
          </w:rPr>
          <w:t>efforts in human cell lines</w:t>
        </w:r>
        <w:r w:rsidR="00D977A0">
          <w:rPr>
            <w:lang w:val="en-CA"/>
          </w:rPr>
          <w:fldChar w:fldCharType="begin" w:fldLock="1"/>
        </w:r>
        <w:r w:rsidR="00D977A0">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977A0">
          <w:rPr>
            <w:lang w:val="en-CA"/>
          </w:rPr>
          <w:fldChar w:fldCharType="separate"/>
        </w:r>
        <w:r w:rsidR="00D977A0" w:rsidRPr="00D02749">
          <w:rPr>
            <w:noProof/>
            <w:vertAlign w:val="superscript"/>
            <w:lang w:val="en-CA"/>
          </w:rPr>
          <w:t>6,7</w:t>
        </w:r>
        <w:r w:rsidR="00D977A0">
          <w:rPr>
            <w:lang w:val="en-CA"/>
          </w:rPr>
          <w:fldChar w:fldCharType="end"/>
        </w:r>
        <w:r w:rsidR="00D977A0">
          <w:rPr>
            <w:lang w:val="en-CA"/>
          </w:rPr>
          <w:t>.  The resulting genetic inter</w:t>
        </w:r>
      </w:ins>
      <w:ins w:id="11" w:author="Albi Celaj" w:date="2018-11-28T12:10:00Z">
        <w:r w:rsidR="00D977A0">
          <w:rPr>
            <w:lang w:val="en-CA"/>
          </w:rPr>
          <w:t xml:space="preserve">actions maps </w:t>
        </w:r>
      </w:ins>
      <w:ins w:id="12" w:author="Albi Celaj" w:date="2018-11-28T12:12:00Z">
        <w:r w:rsidR="00D977A0">
          <w:rPr>
            <w:lang w:val="en-CA"/>
          </w:rPr>
          <w:t xml:space="preserve">can </w:t>
        </w:r>
        <w:del w:id="13" w:author="Albi Celaj [2]" w:date="2018-12-04T14:22:00Z">
          <w:r w:rsidR="00D977A0" w:rsidDel="003D79AA">
            <w:rPr>
              <w:lang w:val="en-CA"/>
            </w:rPr>
            <w:delText>greatly</w:delText>
          </w:r>
        </w:del>
      </w:ins>
      <w:ins w:id="14" w:author="Albi Celaj [2]" w:date="2018-12-04T14:22:00Z">
        <w:r w:rsidR="003D79AA">
          <w:rPr>
            <w:lang w:val="en-CA"/>
          </w:rPr>
          <w:t>not only</w:t>
        </w:r>
      </w:ins>
      <w:ins w:id="15" w:author="Albi Celaj" w:date="2018-11-28T12:12:00Z">
        <w:r w:rsidR="00D977A0">
          <w:rPr>
            <w:lang w:val="en-CA"/>
          </w:rPr>
          <w:t xml:space="preserve"> </w:t>
        </w:r>
      </w:ins>
      <w:ins w:id="16" w:author="Albi Celaj" w:date="2018-11-28T12:10:00Z">
        <w:r w:rsidR="00D977A0">
          <w:rPr>
            <w:lang w:val="en-CA"/>
          </w:rPr>
          <w:t xml:space="preserve">improve </w:t>
        </w:r>
      </w:ins>
      <w:ins w:id="17" w:author="Albi Celaj" w:date="2018-12-03T16:46:00Z">
        <w:r w:rsidR="00A01D05">
          <w:rPr>
            <w:lang w:val="en-CA"/>
          </w:rPr>
          <w:t>understanding of gene function</w:t>
        </w:r>
      </w:ins>
      <w:ins w:id="18" w:author="Albi Celaj" w:date="2018-11-28T12:10:00Z">
        <w:r w:rsidR="00D977A0" w:rsidRPr="00233F15">
          <w:rPr>
            <w:lang w:val="en-CA"/>
          </w:rPr>
          <w:fldChar w:fldCharType="begin" w:fldLock="1"/>
        </w:r>
      </w:ins>
      <w:r w:rsidR="004F6CD1">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8&lt;/sup&gt;","plainTextFormattedCitation":"5,8","previouslyFormattedCitation":"&lt;sup&gt;5,9&lt;/sup&gt;"},"properties":{"noteIndex":0},"schema":"https://github.com/citation-style-language/schema/raw/master/csl-citation.json"}</w:instrText>
      </w:r>
      <w:ins w:id="19" w:author="Albi Celaj" w:date="2018-11-28T12:10:00Z">
        <w:r w:rsidR="00D977A0" w:rsidRPr="00233F15">
          <w:rPr>
            <w:lang w:val="en-CA"/>
          </w:rPr>
          <w:fldChar w:fldCharType="separate"/>
        </w:r>
      </w:ins>
      <w:r w:rsidR="004F6CD1" w:rsidRPr="004F6CD1">
        <w:rPr>
          <w:noProof/>
          <w:vertAlign w:val="superscript"/>
          <w:lang w:val="en-CA"/>
        </w:rPr>
        <w:t>5,8</w:t>
      </w:r>
      <w:ins w:id="20" w:author="Albi Celaj" w:date="2018-11-28T12:10:00Z">
        <w:r w:rsidR="00D977A0" w:rsidRPr="00233F15">
          <w:rPr>
            <w:lang w:val="en-CA"/>
          </w:rPr>
          <w:fldChar w:fldCharType="end"/>
        </w:r>
        <w:r w:rsidR="00D977A0">
          <w:rPr>
            <w:lang w:val="en-CA"/>
          </w:rPr>
          <w:t xml:space="preserve">, </w:t>
        </w:r>
      </w:ins>
      <w:ins w:id="21" w:author="Albi Celaj" w:date="2018-11-28T12:12:00Z">
        <w:del w:id="22" w:author="Albi Celaj [2]" w:date="2018-12-04T14:22:00Z">
          <w:r w:rsidR="00D977A0" w:rsidDel="003D79AA">
            <w:rPr>
              <w:lang w:val="en-CA"/>
            </w:rPr>
            <w:delText>and</w:delText>
          </w:r>
        </w:del>
      </w:ins>
      <w:ins w:id="23" w:author="Albi Celaj [2]" w:date="2018-12-04T14:22:00Z">
        <w:r w:rsidR="003D79AA">
          <w:rPr>
            <w:lang w:val="en-CA"/>
          </w:rPr>
          <w:t>but also</w:t>
        </w:r>
      </w:ins>
      <w:ins w:id="24" w:author="Albi Celaj" w:date="2018-11-28T12:12:00Z">
        <w:r w:rsidR="00D977A0" w:rsidRPr="00233F15">
          <w:rPr>
            <w:lang w:val="en-CA"/>
          </w:rPr>
          <w:t xml:space="preserve"> inform </w:t>
        </w:r>
      </w:ins>
      <w:ins w:id="25" w:author="Albi Celaj [2]" w:date="2018-12-04T14:10:00Z">
        <w:r w:rsidR="003D79AA">
          <w:rPr>
            <w:lang w:val="en-CA"/>
          </w:rPr>
          <w:t xml:space="preserve">both </w:t>
        </w:r>
      </w:ins>
      <w:ins w:id="26" w:author="Albi Celaj" w:date="2018-11-28T12:32:00Z">
        <w:r w:rsidR="00A56F48">
          <w:rPr>
            <w:lang w:val="en-CA"/>
          </w:rPr>
          <w:t xml:space="preserve">mechanism and </w:t>
        </w:r>
      </w:ins>
      <w:ins w:id="27" w:author="Albi Celaj" w:date="2018-11-28T12:12:00Z">
        <w:r w:rsidR="00D977A0" w:rsidRPr="00233F15">
          <w:rPr>
            <w:lang w:val="en-CA"/>
          </w:rPr>
          <w:t>order-of-action in biological pathways</w:t>
        </w:r>
        <w:r w:rsidR="00D977A0" w:rsidRPr="00233F15">
          <w:rPr>
            <w:lang w:val="en-CA"/>
          </w:rPr>
          <w:fldChar w:fldCharType="begin" w:fldLock="1"/>
        </w:r>
      </w:ins>
      <w:r w:rsidR="004F6CD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9&lt;/sup&gt;","plainTextFormattedCitation":"9","previouslyFormattedCitation":"&lt;sup&gt;10&lt;/sup&gt;"},"properties":{"noteIndex":0},"schema":"https://github.com/citation-style-language/schema/raw/master/csl-citation.json"}</w:instrText>
      </w:r>
      <w:ins w:id="28" w:author="Albi Celaj" w:date="2018-11-28T12:12:00Z">
        <w:r w:rsidR="00D977A0" w:rsidRPr="00233F15">
          <w:rPr>
            <w:lang w:val="en-CA"/>
          </w:rPr>
          <w:fldChar w:fldCharType="separate"/>
        </w:r>
      </w:ins>
      <w:r w:rsidR="004F6CD1" w:rsidRPr="004F6CD1">
        <w:rPr>
          <w:noProof/>
          <w:vertAlign w:val="superscript"/>
          <w:lang w:val="en-CA"/>
        </w:rPr>
        <w:t>9</w:t>
      </w:r>
      <w:ins w:id="29" w:author="Albi Celaj" w:date="2018-11-28T12:12:00Z">
        <w:r w:rsidR="00D977A0" w:rsidRPr="00233F15">
          <w:rPr>
            <w:lang w:val="en-CA"/>
          </w:rPr>
          <w:fldChar w:fldCharType="end"/>
        </w:r>
      </w:ins>
      <w:ins w:id="30" w:author="Albi Celaj [2]" w:date="2018-12-04T14:10:00Z">
        <w:r w:rsidR="003D79AA">
          <w:rPr>
            <w:lang w:val="en-CA"/>
          </w:rPr>
          <w:t>.</w:t>
        </w:r>
      </w:ins>
    </w:p>
    <w:p w14:paraId="6304D52B" w14:textId="77777777" w:rsidR="00D977A0" w:rsidRDefault="00D977A0" w:rsidP="004210F6">
      <w:pPr>
        <w:jc w:val="both"/>
        <w:rPr>
          <w:lang w:val="en-CA"/>
        </w:rPr>
      </w:pPr>
    </w:p>
    <w:p w14:paraId="0C73D855" w14:textId="0A0B7DF7" w:rsidR="00D977A0" w:rsidDel="00AC024E" w:rsidRDefault="00D977A0" w:rsidP="004210F6">
      <w:pPr>
        <w:jc w:val="both"/>
        <w:rPr>
          <w:del w:id="31" w:author="Albi Celaj" w:date="2018-11-28T12:15:00Z"/>
          <w:lang w:val="en-CA"/>
        </w:rPr>
      </w:pPr>
    </w:p>
    <w:p w14:paraId="2EE082AE" w14:textId="75EC2095" w:rsidR="00D977A0" w:rsidDel="00AC024E" w:rsidRDefault="00D977A0" w:rsidP="004210F6">
      <w:pPr>
        <w:jc w:val="both"/>
        <w:rPr>
          <w:del w:id="32" w:author="Albi Celaj" w:date="2018-11-28T12:15:00Z"/>
          <w:lang w:val="en-CA"/>
        </w:rPr>
      </w:pPr>
    </w:p>
    <w:p w14:paraId="6E612F15" w14:textId="0100328E" w:rsidR="00CE762F" w:rsidDel="00AC024E" w:rsidRDefault="00801070" w:rsidP="004210F6">
      <w:pPr>
        <w:jc w:val="both"/>
        <w:rPr>
          <w:del w:id="33" w:author="Albi Celaj" w:date="2018-11-28T12:15:00Z"/>
          <w:lang w:val="en-CA"/>
        </w:rPr>
      </w:pPr>
      <w:del w:id="34" w:author="Albi Celaj" w:date="2018-11-28T12:15:00Z">
        <w:r w:rsidDel="00AC024E">
          <w:rPr>
            <w:lang w:val="en-CA"/>
          </w:rPr>
          <w:delText>.  L</w:delText>
        </w:r>
        <w:r w:rsidR="00932588" w:rsidDel="00AC024E">
          <w:rPr>
            <w:lang w:val="en-CA"/>
          </w:rPr>
          <w:delText>arge scale-efforts to map two-gene interactions</w:delText>
        </w:r>
        <w:r w:rsidR="00F076F4" w:rsidDel="00AC024E">
          <w:rPr>
            <w:lang w:val="en-CA"/>
          </w:rPr>
          <w:delText xml:space="preserve"> in human cell lines are also underway</w:delText>
        </w:r>
        <w:r w:rsidDel="00AC024E">
          <w:rPr>
            <w:lang w:val="en-CA"/>
          </w:rPr>
          <w:delText>, similarly</w:delText>
        </w:r>
        <w:r w:rsidR="00385DCF" w:rsidDel="00AC024E">
          <w:rPr>
            <w:lang w:val="en-CA"/>
          </w:rPr>
          <w:delText xml:space="preserve"> demonstrating their power to </w:delText>
        </w:r>
        <w:r w:rsidR="00374DE7" w:rsidDel="00AC024E">
          <w:rPr>
            <w:lang w:val="en-CA"/>
          </w:rPr>
          <w:delText xml:space="preserve">better </w:delText>
        </w:r>
        <w:r w:rsidR="00385DCF" w:rsidDel="00AC024E">
          <w:rPr>
            <w:lang w:val="en-CA"/>
          </w:rPr>
          <w:delText>understand gene function</w:delText>
        </w:r>
      </w:del>
      <w:del w:id="35" w:author="Albi Celaj" w:date="2018-11-28T12:09:00Z">
        <w:r w:rsidR="00D02749" w:rsidDel="00D977A0">
          <w:rPr>
            <w:lang w:val="en-CA"/>
          </w:rPr>
          <w:fldChar w:fldCharType="begin" w:fldLock="1"/>
        </w:r>
        <w:r w:rsidR="00E02FA1" w:rsidRPr="00AC024E" w:rsidDel="00D977A0">
          <w:rPr>
            <w:lang w:val="en-CA"/>
          </w:rPr>
          <w:del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delInstrText>
        </w:r>
        <w:r w:rsidR="00D02749" w:rsidDel="00D977A0">
          <w:rPr>
            <w:lang w:val="en-CA"/>
          </w:rPr>
          <w:fldChar w:fldCharType="separate"/>
        </w:r>
        <w:r w:rsidR="00D02749" w:rsidRPr="00D02749" w:rsidDel="00D977A0">
          <w:rPr>
            <w:noProof/>
            <w:vertAlign w:val="superscript"/>
            <w:lang w:val="en-CA"/>
          </w:rPr>
          <w:delText>6,7</w:delText>
        </w:r>
        <w:r w:rsidR="00D02749" w:rsidDel="00D977A0">
          <w:rPr>
            <w:lang w:val="en-CA"/>
          </w:rPr>
          <w:fldChar w:fldCharType="end"/>
        </w:r>
      </w:del>
      <w:del w:id="36" w:author="Albi Celaj" w:date="2018-11-28T12:15:00Z">
        <w:r w:rsidR="00385DCF" w:rsidDel="00AC024E">
          <w:rPr>
            <w:lang w:val="en-CA"/>
          </w:rPr>
          <w:delText xml:space="preserve">.  In yeast, </w:delText>
        </w:r>
        <w:r w:rsidR="00660958" w:rsidDel="00AC024E">
          <w:rPr>
            <w:lang w:val="en-CA"/>
          </w:rPr>
          <w:delText xml:space="preserve">under standard growth conditions, </w:delText>
        </w:r>
        <w:r w:rsidR="00385DCF" w:rsidDel="00AC024E">
          <w:rPr>
            <w:lang w:val="en-CA"/>
          </w:rPr>
          <w:delText>t</w:delText>
        </w:r>
        <w:r w:rsidR="009A74DE" w:rsidDel="00AC024E">
          <w:rPr>
            <w:lang w:val="en-CA"/>
          </w:rPr>
          <w:delText>he number of genes yielding a phenotype climbs from ~2,000 to ~5,000 when genes are perturbed in pairs</w:delText>
        </w:r>
      </w:del>
      <w:del w:id="37" w:author="Albi Celaj" w:date="2018-11-28T12:10:00Z">
        <w:r w:rsidR="009A74DE" w:rsidRPr="00233F15" w:rsidDel="00D977A0">
          <w:rPr>
            <w:lang w:val="en-CA"/>
          </w:rPr>
          <w:fldChar w:fldCharType="begin" w:fldLock="1"/>
        </w:r>
        <w:r w:rsidR="00BC6FBF" w:rsidDel="00D977A0">
          <w:rPr>
            <w:lang w:val="en-CA"/>
          </w:rPr>
          <w:del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delInstrText>
        </w:r>
        <w:r w:rsidR="009A74DE" w:rsidRPr="00233F15" w:rsidDel="00D977A0">
          <w:rPr>
            <w:lang w:val="en-CA"/>
          </w:rPr>
          <w:fldChar w:fldCharType="separate"/>
        </w:r>
        <w:r w:rsidR="00E02FA1" w:rsidRPr="00E02FA1" w:rsidDel="00D977A0">
          <w:rPr>
            <w:noProof/>
            <w:vertAlign w:val="superscript"/>
            <w:lang w:val="en-CA"/>
          </w:rPr>
          <w:delText>5,8</w:delText>
        </w:r>
        <w:r w:rsidR="009A74DE" w:rsidRPr="00233F15" w:rsidDel="00D977A0">
          <w:rPr>
            <w:lang w:val="en-CA"/>
          </w:rPr>
          <w:fldChar w:fldCharType="end"/>
        </w:r>
      </w:del>
      <w:del w:id="38" w:author="Albi Celaj" w:date="2018-11-28T12:15:00Z">
        <w:r w:rsidR="009A74DE" w:rsidDel="00AC024E">
          <w:rPr>
            <w:lang w:val="en-CA"/>
          </w:rPr>
          <w:delText xml:space="preserve">.  </w:delText>
        </w:r>
        <w:r w:rsidR="00A54C80" w:rsidDel="00AC024E">
          <w:rPr>
            <w:lang w:val="en-CA"/>
          </w:rPr>
          <w:delText>Furthermore, t</w:delText>
        </w:r>
        <w:r w:rsidR="00612A16" w:rsidDel="00AC024E">
          <w:rPr>
            <w:lang w:val="en-CA"/>
          </w:rPr>
          <w:delText xml:space="preserve">he resulting </w:delText>
        </w:r>
        <w:r w:rsidR="009D20C7" w:rsidDel="00AC024E">
          <w:rPr>
            <w:lang w:val="en-CA"/>
          </w:rPr>
          <w:delText>genetic interaction map</w:delText>
        </w:r>
        <w:r w:rsidR="001E2EE0" w:rsidDel="00AC024E">
          <w:rPr>
            <w:lang w:val="en-CA"/>
          </w:rPr>
          <w:delText xml:space="preserve"> </w:delText>
        </w:r>
        <w:r w:rsidR="00612A16" w:rsidDel="00AC024E">
          <w:rPr>
            <w:lang w:val="en-CA"/>
          </w:rPr>
          <w:delText>enable</w:delText>
        </w:r>
        <w:r w:rsidR="00767DD8" w:rsidDel="00AC024E">
          <w:rPr>
            <w:lang w:val="en-CA"/>
          </w:rPr>
          <w:delText>d</w:delText>
        </w:r>
        <w:r w:rsidR="00612A16" w:rsidDel="00AC024E">
          <w:rPr>
            <w:lang w:val="en-CA"/>
          </w:rPr>
          <w:delText xml:space="preserve"> genes to be </w:delText>
        </w:r>
        <w:r w:rsidR="009D20C7" w:rsidRPr="00233F15" w:rsidDel="00AC024E">
          <w:rPr>
            <w:lang w:val="en-CA"/>
          </w:rPr>
          <w:delText>cluster</w:delText>
        </w:r>
        <w:r w:rsidR="00612A16" w:rsidDel="00AC024E">
          <w:rPr>
            <w:lang w:val="en-CA"/>
          </w:rPr>
          <w:delText xml:space="preserve">ed </w:delText>
        </w:r>
        <w:r w:rsidR="009D20C7" w:rsidRPr="00233F15" w:rsidDel="00AC024E">
          <w:rPr>
            <w:lang w:val="en-CA"/>
          </w:rPr>
          <w:delText>into functional groups</w:delText>
        </w:r>
      </w:del>
      <w:del w:id="39" w:author="Albi Celaj" w:date="2018-11-28T12:10:00Z">
        <w:r w:rsidR="009D20C7" w:rsidRPr="00233F15" w:rsidDel="00D977A0">
          <w:rPr>
            <w:lang w:val="en-CA"/>
          </w:rPr>
          <w:fldChar w:fldCharType="begin" w:fldLock="1"/>
        </w:r>
        <w:r w:rsidR="00E02FA1" w:rsidDel="00D977A0">
          <w:rPr>
            <w:lang w:val="en-CA"/>
          </w:rPr>
          <w:del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delInstrText>
        </w:r>
        <w:r w:rsidR="009D20C7" w:rsidRPr="00233F15" w:rsidDel="00D977A0">
          <w:rPr>
            <w:lang w:val="en-CA"/>
          </w:rPr>
          <w:fldChar w:fldCharType="separate"/>
        </w:r>
        <w:r w:rsidR="00D02749" w:rsidRPr="00D02749" w:rsidDel="00D977A0">
          <w:rPr>
            <w:noProof/>
            <w:vertAlign w:val="superscript"/>
            <w:lang w:val="en-CA"/>
          </w:rPr>
          <w:delText>5,9</w:delText>
        </w:r>
        <w:r w:rsidR="009D20C7" w:rsidRPr="00233F15" w:rsidDel="00D977A0">
          <w:rPr>
            <w:lang w:val="en-CA"/>
          </w:rPr>
          <w:fldChar w:fldCharType="end"/>
        </w:r>
      </w:del>
      <w:del w:id="40" w:author="Albi Celaj" w:date="2018-11-28T12:15:00Z">
        <w:r w:rsidR="001723FC" w:rsidDel="00AC024E">
          <w:rPr>
            <w:lang w:val="en-CA"/>
          </w:rPr>
          <w:delText>, while</w:delText>
        </w:r>
        <w:r w:rsidR="009D20C7" w:rsidDel="00AC024E">
          <w:rPr>
            <w:lang w:val="en-CA"/>
          </w:rPr>
          <w:delText xml:space="preserve"> </w:delText>
        </w:r>
        <w:r w:rsidR="00FA0308" w:rsidDel="00AC024E">
          <w:rPr>
            <w:lang w:val="en-CA"/>
          </w:rPr>
          <w:delText xml:space="preserve">smaller-scale </w:delText>
        </w:r>
        <w:r w:rsidR="00FC48E6" w:rsidDel="00AC024E">
          <w:rPr>
            <w:lang w:val="en-CA"/>
          </w:rPr>
          <w:delText>CGAs</w:delText>
        </w:r>
        <w:r w:rsidR="00FA0308" w:rsidDel="00AC024E">
          <w:rPr>
            <w:lang w:val="en-CA"/>
          </w:rPr>
          <w:delText xml:space="preserve"> have been used to </w:delText>
        </w:r>
        <w:r w:rsidR="00B65A07" w:rsidRPr="00233F15" w:rsidDel="00AC024E">
          <w:rPr>
            <w:lang w:val="en-CA"/>
          </w:rPr>
          <w:delText>better predict the genetic basis of drug resistance</w:delText>
        </w:r>
        <w:r w:rsidR="00B65A07" w:rsidRPr="00233F15" w:rsidDel="00AC024E">
          <w:rPr>
            <w:lang w:val="en-CA"/>
          </w:rPr>
          <w:fldChar w:fldCharType="begin" w:fldLock="1"/>
        </w:r>
        <w:r w:rsidR="00D977A0" w:rsidDel="00AC024E">
          <w:rPr>
            <w:lang w:val="en-CA"/>
          </w:rPr>
          <w:del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1&lt;/sup&gt;","plainTextFormattedCitation":"11","previouslyFormattedCitation":"&lt;sup&gt;11&lt;/sup&gt;"},"properties":{"noteIndex":0},"schema":"https://github.com/citation-style-language/schema/raw/master/csl-citation.json"}</w:delInstrText>
        </w:r>
        <w:r w:rsidR="00B65A07" w:rsidRPr="00233F15" w:rsidDel="00AC024E">
          <w:rPr>
            <w:lang w:val="en-CA"/>
          </w:rPr>
          <w:fldChar w:fldCharType="separate"/>
        </w:r>
        <w:r w:rsidR="00D977A0" w:rsidRPr="00D977A0" w:rsidDel="00AC024E">
          <w:rPr>
            <w:noProof/>
            <w:vertAlign w:val="superscript"/>
            <w:lang w:val="en-CA"/>
          </w:rPr>
          <w:delText>11</w:delText>
        </w:r>
        <w:r w:rsidR="00B65A07" w:rsidRPr="00233F15" w:rsidDel="00AC024E">
          <w:rPr>
            <w:lang w:val="en-CA"/>
          </w:rPr>
          <w:fldChar w:fldCharType="end"/>
        </w:r>
        <w:r w:rsidR="00B65A07" w:rsidRPr="00233F15" w:rsidDel="00AC024E">
          <w:rPr>
            <w:lang w:val="en-CA"/>
          </w:rPr>
          <w:delText>,</w:delText>
        </w:r>
      </w:del>
      <w:del w:id="41" w:author="Albi Celaj" w:date="2018-11-28T12:12:00Z">
        <w:r w:rsidR="00B65A07" w:rsidRPr="00233F15" w:rsidDel="00D977A0">
          <w:rPr>
            <w:lang w:val="en-CA"/>
          </w:rPr>
          <w:delText xml:space="preserve"> and to inform order-of-action in biological pathways</w:delText>
        </w:r>
        <w:r w:rsidR="00B65A07" w:rsidRPr="00233F15" w:rsidDel="00D977A0">
          <w:rPr>
            <w:lang w:val="en-CA"/>
          </w:rPr>
          <w:fldChar w:fldCharType="begin" w:fldLock="1"/>
        </w:r>
        <w:r w:rsidR="00E02FA1" w:rsidDel="00D977A0">
          <w:rPr>
            <w:lang w:val="en-CA"/>
          </w:rPr>
          <w:del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delInstrText>
        </w:r>
        <w:r w:rsidR="00B65A07" w:rsidRPr="00233F15" w:rsidDel="00D977A0">
          <w:rPr>
            <w:lang w:val="en-CA"/>
          </w:rPr>
          <w:fldChar w:fldCharType="separate"/>
        </w:r>
        <w:r w:rsidR="00D02749" w:rsidRPr="00D02749" w:rsidDel="00D977A0">
          <w:rPr>
            <w:noProof/>
            <w:vertAlign w:val="superscript"/>
            <w:lang w:val="en-CA"/>
          </w:rPr>
          <w:delText>11</w:delText>
        </w:r>
        <w:r w:rsidR="00B65A07" w:rsidRPr="00233F15" w:rsidDel="00D977A0">
          <w:rPr>
            <w:lang w:val="en-CA"/>
          </w:rPr>
          <w:fldChar w:fldCharType="end"/>
        </w:r>
      </w:del>
      <w:del w:id="42" w:author="Albi Celaj" w:date="2018-11-28T12:15:00Z">
        <w:r w:rsidR="00B65A07" w:rsidDel="00AC024E">
          <w:rPr>
            <w:lang w:val="en-CA"/>
          </w:rPr>
          <w:delText xml:space="preserve">.  </w:delText>
        </w:r>
      </w:del>
    </w:p>
    <w:p w14:paraId="756C5B10" w14:textId="7FA0267B" w:rsidR="005C6714" w:rsidDel="00AC024E" w:rsidRDefault="005C6714" w:rsidP="004210F6">
      <w:pPr>
        <w:jc w:val="both"/>
        <w:rPr>
          <w:del w:id="43" w:author="Albi Celaj" w:date="2018-11-28T12:15:00Z"/>
        </w:rPr>
      </w:pPr>
    </w:p>
    <w:p w14:paraId="4B5108DA" w14:textId="694CAFD5" w:rsidR="00663F54" w:rsidRPr="00663F54" w:rsidRDefault="00CE762F">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C56637">
        <w:rPr>
          <w:lang w:val="en-CA"/>
        </w:rPr>
        <w:t>Diverse pathway architectures can yield three-gene interactions (for which a triple mutant phenotype cannot be simply explained by the component single and double mutant phenotypes)</w:t>
      </w:r>
      <w:r w:rsidR="00C56637" w:rsidRPr="00233F15">
        <w:rPr>
          <w:lang w:val="en-CA"/>
        </w:rPr>
        <w:fldChar w:fldCharType="begin" w:fldLock="1"/>
      </w:r>
      <w:r w:rsidR="004F6CD1">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0&lt;/sup&gt;","plainTextFormattedCitation":"10","previouslyFormattedCitation":"&lt;sup&gt;12&lt;/sup&gt;"},"properties":{"noteIndex":0},"schema":"https://github.com/citation-style-language/schema/raw/master/csl-citation.json"}</w:instrText>
      </w:r>
      <w:r w:rsidR="00C56637" w:rsidRPr="00233F15">
        <w:rPr>
          <w:lang w:val="en-CA"/>
        </w:rPr>
        <w:fldChar w:fldCharType="separate"/>
      </w:r>
      <w:r w:rsidR="004F6CD1" w:rsidRPr="004F6CD1">
        <w:rPr>
          <w:noProof/>
          <w:vertAlign w:val="superscript"/>
          <w:lang w:val="en-CA"/>
        </w:rPr>
        <w:t>10</w:t>
      </w:r>
      <w:r w:rsidR="00C56637" w:rsidRPr="00233F15">
        <w:rPr>
          <w:lang w:val="en-CA"/>
        </w:rPr>
        <w:fldChar w:fldCharType="end"/>
      </w:r>
      <w:ins w:id="44" w:author="Albi Celaj" w:date="2018-11-28T12:24:00Z">
        <w:r w:rsidR="0068191D">
          <w:rPr>
            <w:lang w:val="en-CA"/>
          </w:rPr>
          <w:t xml:space="preserve">, </w:t>
        </w:r>
      </w:ins>
      <w:ins w:id="45" w:author="Albi Celaj" w:date="2018-11-28T12:25:00Z">
        <w:r w:rsidR="00F835CE">
          <w:rPr>
            <w:lang w:val="en-CA"/>
          </w:rPr>
          <w:t>and</w:t>
        </w:r>
      </w:ins>
      <w:ins w:id="46" w:author="Albi Celaj [2]" w:date="2018-12-04T14:23:00Z">
        <w:r w:rsidR="003D79AA">
          <w:rPr>
            <w:lang w:val="en-CA"/>
          </w:rPr>
          <w:t xml:space="preserve"> in yeast</w:t>
        </w:r>
      </w:ins>
      <w:ins w:id="47" w:author="Albi Celaj" w:date="2018-11-28T12:25:00Z">
        <w:r w:rsidR="00F835CE">
          <w:rPr>
            <w:lang w:val="en-CA"/>
          </w:rPr>
          <w:t xml:space="preserve"> these</w:t>
        </w:r>
      </w:ins>
      <w:ins w:id="48" w:author="Albi Celaj" w:date="2018-11-28T12:24:00Z">
        <w:r w:rsidR="0068191D">
          <w:rPr>
            <w:lang w:val="en-CA"/>
          </w:rPr>
          <w:t xml:space="preserve"> </w:t>
        </w:r>
      </w:ins>
      <w:ins w:id="49" w:author="Albi Celaj" w:date="2018-11-28T12:34:00Z">
        <w:r w:rsidR="00A56F48">
          <w:rPr>
            <w:lang w:val="en-CA"/>
          </w:rPr>
          <w:t xml:space="preserve">alone </w:t>
        </w:r>
      </w:ins>
      <w:ins w:id="50" w:author="Albi Celaj" w:date="2018-11-28T12:25:00Z">
        <w:r w:rsidR="0068191D">
          <w:rPr>
            <w:lang w:val="en-CA"/>
          </w:rPr>
          <w:t xml:space="preserve">are likely to vastly outnumber </w:t>
        </w:r>
        <w:r w:rsidR="0068191D" w:rsidRPr="00233F15">
          <w:rPr>
            <w:lang w:val="en-CA"/>
          </w:rPr>
          <w:t>two-gene interactions</w:t>
        </w:r>
        <w:del w:id="51" w:author="Albi Celaj [2]" w:date="2018-12-04T14:23:00Z">
          <w:r w:rsidR="0068191D" w:rsidDel="003D79AA">
            <w:rPr>
              <w:lang w:val="en-CA"/>
            </w:rPr>
            <w:delText xml:space="preserve"> in yeast</w:delText>
          </w:r>
        </w:del>
        <w:r w:rsidR="0068191D" w:rsidRPr="00233F15">
          <w:rPr>
            <w:lang w:val="en-CA"/>
          </w:rPr>
          <w:fldChar w:fldCharType="begin" w:fldLock="1"/>
        </w:r>
      </w:ins>
      <w:r w:rsidR="004F6CD1">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1&lt;/sup&gt;","plainTextFormattedCitation":"11","previouslyFormattedCitation":"&lt;sup&gt;13&lt;/sup&gt;"},"properties":{"noteIndex":0},"schema":"https://github.com/citation-style-language/schema/raw/master/csl-citation.json"}</w:instrText>
      </w:r>
      <w:ins w:id="52" w:author="Albi Celaj" w:date="2018-11-28T12:25:00Z">
        <w:r w:rsidR="0068191D" w:rsidRPr="00233F15">
          <w:rPr>
            <w:lang w:val="en-CA"/>
          </w:rPr>
          <w:fldChar w:fldCharType="separate"/>
        </w:r>
      </w:ins>
      <w:r w:rsidR="004F6CD1" w:rsidRPr="004F6CD1">
        <w:rPr>
          <w:noProof/>
          <w:vertAlign w:val="superscript"/>
          <w:lang w:val="en-CA"/>
        </w:rPr>
        <w:t>11</w:t>
      </w:r>
      <w:ins w:id="53" w:author="Albi Celaj" w:date="2018-11-28T12:25:00Z">
        <w:r w:rsidR="0068191D" w:rsidRPr="00233F15">
          <w:rPr>
            <w:lang w:val="en-CA"/>
          </w:rPr>
          <w:fldChar w:fldCharType="end"/>
        </w:r>
        <w:r w:rsidR="0068191D">
          <w:rPr>
            <w:lang w:val="en-CA"/>
          </w:rPr>
          <w:t xml:space="preserve">.  </w:t>
        </w:r>
      </w:ins>
      <w:ins w:id="54" w:author="Albi Celaj" w:date="2018-11-28T12:28:00Z">
        <w:r w:rsidR="00D34C6D">
          <w:rPr>
            <w:lang w:val="en-CA"/>
          </w:rPr>
          <w:t xml:space="preserve">Several </w:t>
        </w:r>
      </w:ins>
      <w:del w:id="55" w:author="Albi Celaj" w:date="2018-11-28T12:28:00Z">
        <w:r w:rsidR="00C56637" w:rsidDel="00D34C6D">
          <w:rPr>
            <w:lang w:val="en-CA"/>
          </w:rPr>
          <w:delText xml:space="preserve">.  </w:delText>
        </w:r>
        <w:r w:rsidR="009A74DE" w:rsidDel="00D34C6D">
          <w:rPr>
            <w:lang w:val="en-CA"/>
          </w:rPr>
          <w:delText xml:space="preserve">In yeast, triple mutant interactions </w:delText>
        </w:r>
      </w:del>
      <w:del w:id="56" w:author="Albi Celaj" w:date="2018-11-28T12:25:00Z">
        <w:r w:rsidR="00CB3F60" w:rsidDel="0068191D">
          <w:rPr>
            <w:lang w:val="en-CA"/>
          </w:rPr>
          <w:delText xml:space="preserve">are likely to </w:delText>
        </w:r>
        <w:r w:rsidR="009A74DE" w:rsidDel="0068191D">
          <w:rPr>
            <w:lang w:val="en-CA"/>
          </w:rPr>
          <w:delText xml:space="preserve">vastly outnumber </w:delText>
        </w:r>
        <w:r w:rsidR="00DC79BF" w:rsidRPr="00233F15" w:rsidDel="0068191D">
          <w:rPr>
            <w:lang w:val="en-CA"/>
          </w:rPr>
          <w:delText>two-gene interactions</w:delText>
        </w:r>
        <w:r w:rsidR="00DC79BF" w:rsidRPr="00233F15" w:rsidDel="0068191D">
          <w:rPr>
            <w:lang w:val="en-CA"/>
          </w:rPr>
          <w:fldChar w:fldCharType="begin" w:fldLock="1"/>
        </w:r>
        <w:r w:rsidR="00A228AC" w:rsidRPr="00D34C6D" w:rsidDel="0068191D">
          <w:rPr>
            <w:lang w:val="en-CA"/>
          </w:rPr>
          <w:del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3&lt;/sup&gt;","plainTextFormattedCitation":"13","previouslyFormattedCitation":"&lt;sup&gt;13&lt;/sup&gt;"},"properties":{"noteIndex":0},"schema":"https://github.com/citation-style-language/schema/raw/master/csl-citation.json"}</w:delInstrText>
        </w:r>
        <w:r w:rsidR="00DC79BF" w:rsidRPr="00233F15" w:rsidDel="0068191D">
          <w:rPr>
            <w:lang w:val="en-CA"/>
          </w:rPr>
          <w:fldChar w:fldCharType="separate"/>
        </w:r>
        <w:r w:rsidR="009673E9" w:rsidRPr="0068191D" w:rsidDel="0068191D">
          <w:rPr>
            <w:noProof/>
            <w:vertAlign w:val="superscript"/>
            <w:lang w:val="en-CA"/>
          </w:rPr>
          <w:delText>13</w:delText>
        </w:r>
        <w:r w:rsidR="00DC79BF" w:rsidRPr="00233F15" w:rsidDel="0068191D">
          <w:rPr>
            <w:lang w:val="en-CA"/>
          </w:rPr>
          <w:fldChar w:fldCharType="end"/>
        </w:r>
      </w:del>
      <w:del w:id="57" w:author="Albi Celaj" w:date="2018-11-28T12:22:00Z">
        <w:r w:rsidR="008D75CD" w:rsidRPr="00233F15" w:rsidDel="0068191D">
          <w:rPr>
            <w:lang w:val="en-CA"/>
          </w:rPr>
          <w:delText>.</w:delText>
        </w:r>
        <w:r w:rsidR="00C56637" w:rsidRPr="00C56637" w:rsidDel="0068191D">
          <w:rPr>
            <w:lang w:val="en-CA"/>
          </w:rPr>
          <w:delText xml:space="preserve"> </w:delText>
        </w:r>
        <w:r w:rsidR="00C56637" w:rsidDel="0068191D">
          <w:rPr>
            <w:lang w:val="en-CA"/>
          </w:rPr>
          <w:delText>S</w:delText>
        </w:r>
      </w:del>
      <w:del w:id="58" w:author="Albi Celaj" w:date="2018-11-28T12:28:00Z">
        <w:r w:rsidR="00C56637" w:rsidDel="00D34C6D">
          <w:rPr>
            <w:lang w:val="en-CA"/>
          </w:rPr>
          <w:delText xml:space="preserve">everal </w:delText>
        </w:r>
      </w:del>
      <w:r w:rsidR="00C56637">
        <w:rPr>
          <w:lang w:val="en-CA"/>
        </w:rPr>
        <w:t>examples of interactions of even greater complexity have been reported (e.g. five-</w:t>
      </w:r>
      <w:r w:rsidR="00C56637">
        <w:rPr>
          <w:lang w:val="en-CA"/>
        </w:rPr>
        <w:fldChar w:fldCharType="begin" w:fldLock="1"/>
      </w:r>
      <w:r w:rsidR="004F6CD1">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2&lt;/sup&gt;","plainTextFormattedCitation":"12","previouslyFormattedCitation":"&lt;sup&gt;14&lt;/sup&gt;"},"properties":{"noteIndex":0},"schema":"https://github.com/citation-style-language/schema/raw/master/csl-citation.json"}</w:instrText>
      </w:r>
      <w:r w:rsidR="00C56637">
        <w:rPr>
          <w:lang w:val="en-CA"/>
        </w:rPr>
        <w:fldChar w:fldCharType="separate"/>
      </w:r>
      <w:r w:rsidR="004F6CD1" w:rsidRPr="004F6CD1">
        <w:rPr>
          <w:noProof/>
          <w:vertAlign w:val="superscript"/>
          <w:lang w:val="en-CA"/>
        </w:rPr>
        <w:t>12</w:t>
      </w:r>
      <w:r w:rsidR="00C56637">
        <w:rPr>
          <w:lang w:val="en-CA"/>
        </w:rPr>
        <w:fldChar w:fldCharType="end"/>
      </w:r>
      <w:r w:rsidR="00C56637">
        <w:rPr>
          <w:lang w:val="en-CA"/>
        </w:rPr>
        <w:t>, seven-</w:t>
      </w:r>
      <w:r w:rsidR="00C56637">
        <w:rPr>
          <w:lang w:val="en-CA"/>
        </w:rPr>
        <w:fldChar w:fldCharType="begin" w:fldLock="1"/>
      </w:r>
      <w:r w:rsidR="004F6CD1">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3&lt;/sup&gt;","plainTextFormattedCitation":"13","previouslyFormattedCitation":"&lt;sup&gt;15&lt;/sup&gt;"},"properties":{"noteIndex":0},"schema":"https://github.com/citation-style-language/schema/raw/master/csl-citation.json"}</w:instrText>
      </w:r>
      <w:r w:rsidR="00C56637">
        <w:rPr>
          <w:lang w:val="en-CA"/>
        </w:rPr>
        <w:fldChar w:fldCharType="separate"/>
      </w:r>
      <w:r w:rsidR="004F6CD1" w:rsidRPr="004F6CD1">
        <w:rPr>
          <w:noProof/>
          <w:vertAlign w:val="superscript"/>
          <w:lang w:val="en-CA"/>
        </w:rPr>
        <w:t>13</w:t>
      </w:r>
      <w:r w:rsidR="00C56637">
        <w:rPr>
          <w:lang w:val="en-CA"/>
        </w:rPr>
        <w:fldChar w:fldCharType="end"/>
      </w:r>
      <w:r w:rsidR="00C56637">
        <w:rPr>
          <w:lang w:val="en-CA"/>
        </w:rPr>
        <w:t xml:space="preserve"> and over 20-gene interactions</w:t>
      </w:r>
      <w:r w:rsidR="00C56637">
        <w:rPr>
          <w:lang w:val="en-CA"/>
        </w:rPr>
        <w:fldChar w:fldCharType="begin" w:fldLock="1"/>
      </w:r>
      <w:r w:rsidR="004F6CD1">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4&lt;/sup&gt;","plainTextFormattedCitation":"14","previouslyFormattedCitation":"&lt;sup&gt;16&lt;/sup&gt;"},"properties":{"noteIndex":0},"schema":"https://github.com/citation-style-language/schema/raw/master/csl-citation.json"}</w:instrText>
      </w:r>
      <w:r w:rsidR="00C56637">
        <w:rPr>
          <w:lang w:val="en-CA"/>
        </w:rPr>
        <w:fldChar w:fldCharType="separate"/>
      </w:r>
      <w:r w:rsidR="004F6CD1" w:rsidRPr="004F6CD1">
        <w:rPr>
          <w:noProof/>
          <w:vertAlign w:val="superscript"/>
          <w:lang w:val="en-CA"/>
        </w:rPr>
        <w:t>14</w:t>
      </w:r>
      <w:r w:rsidR="00C56637">
        <w:rPr>
          <w:lang w:val="en-CA"/>
        </w:rPr>
        <w:fldChar w:fldCharType="end"/>
      </w:r>
      <w:r w:rsidR="00C56637">
        <w:rPr>
          <w:lang w:val="en-CA"/>
        </w:rPr>
        <w:t>)</w:t>
      </w:r>
      <w:ins w:id="59" w:author="Albi Celaj" w:date="2018-11-28T12:28:00Z">
        <w:r w:rsidR="00D34C6D">
          <w:rPr>
            <w:lang w:val="en-CA"/>
          </w:rPr>
          <w:t xml:space="preserve">, and complex interactions </w:t>
        </w:r>
      </w:ins>
      <w:ins w:id="60" w:author="Albi Celaj" w:date="2018-11-28T13:01:00Z">
        <w:r w:rsidR="00C831AC">
          <w:rPr>
            <w:lang w:val="en-CA"/>
          </w:rPr>
          <w:t xml:space="preserve">in general </w:t>
        </w:r>
      </w:ins>
      <w:ins w:id="61" w:author="Albi Celaj" w:date="2018-11-28T12:40:00Z">
        <w:r w:rsidR="003B382F">
          <w:rPr>
            <w:lang w:val="en-CA"/>
          </w:rPr>
          <w:t>may</w:t>
        </w:r>
      </w:ins>
      <w:ins w:id="62" w:author="Albi Celaj" w:date="2018-11-28T12:39:00Z">
        <w:r w:rsidR="003B382F">
          <w:rPr>
            <w:lang w:val="en-CA"/>
          </w:rPr>
          <w:t xml:space="preserve"> </w:t>
        </w:r>
      </w:ins>
      <w:ins w:id="63" w:author="Albi Celaj" w:date="2018-11-28T12:28:00Z">
        <w:r w:rsidR="00D34C6D">
          <w:rPr>
            <w:lang w:val="en-CA"/>
          </w:rPr>
          <w:t xml:space="preserve">mediate a large majority of </w:t>
        </w:r>
      </w:ins>
      <w:ins w:id="64" w:author="Albi Celaj" w:date="2018-11-28T12:29:00Z">
        <w:r w:rsidR="00D34C6D">
          <w:rPr>
            <w:lang w:val="en-CA"/>
          </w:rPr>
          <w:t>g</w:t>
        </w:r>
      </w:ins>
      <w:ins w:id="65" w:author="Albi Celaj" w:date="2018-11-28T12:28:00Z">
        <w:r w:rsidR="00D34C6D">
          <w:rPr>
            <w:lang w:val="en-CA"/>
          </w:rPr>
          <w:t xml:space="preserve">enetic background effects </w:t>
        </w:r>
      </w:ins>
      <w:ins w:id="66" w:author="Albi Celaj" w:date="2018-11-28T12:44:00Z">
        <w:r w:rsidR="003B382F">
          <w:rPr>
            <w:lang w:val="en-CA"/>
          </w:rPr>
          <w:t>affecting</w:t>
        </w:r>
      </w:ins>
      <w:ins w:id="67" w:author="Albi Celaj" w:date="2018-11-28T12:28:00Z">
        <w:r w:rsidR="00D34C6D">
          <w:rPr>
            <w:lang w:val="en-CA"/>
          </w:rPr>
          <w:t xml:space="preserve"> growth of yeast knockouts</w:t>
        </w:r>
      </w:ins>
      <w:ins w:id="68" w:author="Albi Celaj" w:date="2018-11-28T12:29:00Z">
        <w:r w:rsidR="00D34C6D">
          <w:rPr>
            <w:lang w:val="en-CA"/>
          </w:rPr>
          <w:fldChar w:fldCharType="begin" w:fldLock="1"/>
        </w:r>
      </w:ins>
      <w:r w:rsidR="004F6CD1">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5&lt;/sup&gt;","plainTextFormattedCitation":"15","previouslyFormattedCitation":"&lt;sup&gt;17&lt;/sup&gt;"},"properties":{"noteIndex":0},"schema":"https://github.com/citation-style-language/schema/raw/master/csl-citation.json"}</w:instrText>
      </w:r>
      <w:ins w:id="69" w:author="Albi Celaj" w:date="2018-11-28T12:29:00Z">
        <w:r w:rsidR="00D34C6D">
          <w:rPr>
            <w:lang w:val="en-CA"/>
          </w:rPr>
          <w:fldChar w:fldCharType="separate"/>
        </w:r>
      </w:ins>
      <w:r w:rsidR="004F6CD1" w:rsidRPr="004F6CD1">
        <w:rPr>
          <w:noProof/>
          <w:vertAlign w:val="superscript"/>
          <w:lang w:val="en-CA"/>
        </w:rPr>
        <w:t>15</w:t>
      </w:r>
      <w:ins w:id="70" w:author="Albi Celaj" w:date="2018-11-28T12:29:00Z">
        <w:r w:rsidR="00D34C6D">
          <w:rPr>
            <w:lang w:val="en-CA"/>
          </w:rPr>
          <w:fldChar w:fldCharType="end"/>
        </w:r>
      </w:ins>
      <w:del w:id="71" w:author="Albi Celaj" w:date="2018-11-28T12:19:00Z">
        <w:r w:rsidR="00C56637" w:rsidRPr="00233F15" w:rsidDel="0068191D">
          <w:rPr>
            <w:lang w:val="en-CA"/>
          </w:rPr>
          <w:delText>.</w:delText>
        </w:r>
      </w:del>
      <w:del w:id="72" w:author="Albi Celaj" w:date="2018-11-28T12:29:00Z">
        <w:r w:rsidR="00C56637" w:rsidDel="00D34C6D">
          <w:rPr>
            <w:lang w:val="en-CA"/>
          </w:rPr>
          <w:delText xml:space="preserve"> </w:delText>
        </w:r>
        <w:r w:rsidR="004925F7" w:rsidDel="00D34C6D">
          <w:rPr>
            <w:lang w:val="en-CA"/>
          </w:rPr>
          <w:delText xml:space="preserve">An effort to map </w:delText>
        </w:r>
        <w:r w:rsidR="00C903F5" w:rsidDel="00D34C6D">
          <w:rPr>
            <w:lang w:val="en-CA"/>
          </w:rPr>
          <w:delText>g</w:delText>
        </w:r>
      </w:del>
      <w:del w:id="73" w:author="Albi Celaj" w:date="2018-11-28T12:28:00Z">
        <w:r w:rsidR="00C903F5" w:rsidDel="00D34C6D">
          <w:rPr>
            <w:lang w:val="en-CA"/>
          </w:rPr>
          <w:delText xml:space="preserve">enetic background effects affecting </w:delText>
        </w:r>
        <w:r w:rsidR="000C5C2F" w:rsidDel="00D34C6D">
          <w:rPr>
            <w:lang w:val="en-CA"/>
          </w:rPr>
          <w:delText xml:space="preserve">the </w:delText>
        </w:r>
        <w:r w:rsidR="009C12B9" w:rsidDel="00D34C6D">
          <w:rPr>
            <w:lang w:val="en-CA"/>
          </w:rPr>
          <w:delText>environment-dependent growth</w:delText>
        </w:r>
        <w:r w:rsidR="00C903F5" w:rsidDel="00D34C6D">
          <w:rPr>
            <w:lang w:val="en-CA"/>
          </w:rPr>
          <w:delText xml:space="preserve"> </w:delText>
        </w:r>
        <w:r w:rsidR="009C12B9" w:rsidDel="00D34C6D">
          <w:rPr>
            <w:lang w:val="en-CA"/>
          </w:rPr>
          <w:delText xml:space="preserve">of several </w:delText>
        </w:r>
        <w:r w:rsidR="008C68E2" w:rsidDel="00D34C6D">
          <w:rPr>
            <w:lang w:val="en-CA"/>
          </w:rPr>
          <w:delText xml:space="preserve">yeast </w:delText>
        </w:r>
        <w:r w:rsidR="00540A6F" w:rsidDel="00D34C6D">
          <w:rPr>
            <w:lang w:val="en-CA"/>
          </w:rPr>
          <w:delText>knockouts</w:delText>
        </w:r>
      </w:del>
      <w:del w:id="74" w:author="Albi Celaj" w:date="2018-11-28T12:29:00Z">
        <w:r w:rsidR="00540A6F" w:rsidDel="00D34C6D">
          <w:rPr>
            <w:lang w:val="en-CA"/>
          </w:rPr>
          <w:delText xml:space="preserve"> </w:delText>
        </w:r>
        <w:r w:rsidR="009C12B9" w:rsidDel="00D34C6D">
          <w:rPr>
            <w:lang w:val="en-CA"/>
          </w:rPr>
          <w:delText xml:space="preserve">shows that 89% involve higher-order interactions of a knockout </w:delText>
        </w:r>
        <w:r w:rsidR="000C5C2F" w:rsidDel="00D34C6D">
          <w:rPr>
            <w:lang w:val="en-CA"/>
          </w:rPr>
          <w:delText>with</w:delText>
        </w:r>
        <w:r w:rsidR="009C12B9" w:rsidDel="00D34C6D">
          <w:rPr>
            <w:lang w:val="en-CA"/>
          </w:rPr>
          <w:delText xml:space="preserve"> multiple loci</w:delText>
        </w:r>
        <w:r w:rsidR="000C5C2F" w:rsidDel="00D34C6D">
          <w:rPr>
            <w:lang w:val="en-CA"/>
          </w:rPr>
          <w:fldChar w:fldCharType="begin" w:fldLock="1"/>
        </w:r>
        <w:r w:rsidR="00D660A4" w:rsidRPr="00D34C6D" w:rsidDel="00D34C6D">
          <w:rPr>
            <w:lang w:val="en-CA"/>
          </w:rPr>
          <w:del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7&lt;/sup&gt;","plainTextFormattedCitation":"17","previouslyFormattedCitation":"&lt;sup&gt;17&lt;/sup&gt;"},"properties":{"noteIndex":0},"schema":"https://github.com/citation-style-language/schema/raw/master/csl-citation.json"}</w:delInstrText>
        </w:r>
        <w:r w:rsidR="000C5C2F" w:rsidDel="00D34C6D">
          <w:rPr>
            <w:lang w:val="en-CA"/>
          </w:rPr>
          <w:fldChar w:fldCharType="separate"/>
        </w:r>
        <w:r w:rsidR="000C5C2F" w:rsidRPr="00D34C6D" w:rsidDel="00D34C6D">
          <w:rPr>
            <w:noProof/>
            <w:vertAlign w:val="superscript"/>
            <w:lang w:val="en-CA"/>
          </w:rPr>
          <w:delText>17</w:delText>
        </w:r>
        <w:r w:rsidR="000C5C2F" w:rsidDel="00D34C6D">
          <w:rPr>
            <w:lang w:val="en-CA"/>
          </w:rPr>
          <w:fldChar w:fldCharType="end"/>
        </w:r>
        <w:r w:rsidR="000C5C2F" w:rsidDel="00D34C6D">
          <w:rPr>
            <w:lang w:val="en-CA"/>
          </w:rPr>
          <w:delText xml:space="preserve">.  </w:delText>
        </w:r>
      </w:del>
      <w:ins w:id="75" w:author="Albi Celaj" w:date="2018-11-28T12:29:00Z">
        <w:r w:rsidR="00D34C6D">
          <w:rPr>
            <w:lang w:val="en-CA"/>
          </w:rPr>
          <w:t>.</w:t>
        </w:r>
      </w:ins>
      <w:ins w:id="76" w:author="Albi Celaj" w:date="2018-11-28T12:37:00Z">
        <w:r w:rsidR="003B382F">
          <w:rPr>
            <w:lang w:val="en-CA"/>
          </w:rPr>
          <w:t xml:space="preserve"> </w:t>
        </w:r>
      </w:ins>
      <w:ins w:id="77" w:author="Albi Celaj" w:date="2018-11-28T12:29:00Z">
        <w:r w:rsidR="00D34C6D">
          <w:rPr>
            <w:lang w:val="en-CA"/>
          </w:rPr>
          <w:t xml:space="preserve"> </w:t>
        </w:r>
      </w:ins>
      <w:r w:rsidR="002E7712">
        <w:rPr>
          <w:lang w:val="en-CA"/>
        </w:rPr>
        <w:t xml:space="preserve">In the simplest cases, </w:t>
      </w:r>
      <w:r w:rsidR="00C56637">
        <w:rPr>
          <w:lang w:val="en-CA"/>
        </w:rPr>
        <w:t xml:space="preserve">higher-order </w:t>
      </w:r>
      <w:r w:rsidR="002E7712">
        <w:rPr>
          <w:lang w:val="en-CA"/>
        </w:rPr>
        <w:t>int</w:t>
      </w:r>
      <w:r w:rsidR="00794752">
        <w:rPr>
          <w:lang w:val="en-CA"/>
        </w:rPr>
        <w:t xml:space="preserve">eractions arise </w:t>
      </w:r>
      <w:r w:rsidR="006E23E8">
        <w:rPr>
          <w:lang w:val="en-CA"/>
        </w:rPr>
        <w:t xml:space="preserve">from </w:t>
      </w:r>
      <w:del w:id="78" w:author="Albi Celaj" w:date="2018-11-28T12:37:00Z">
        <w:r w:rsidR="00C56637" w:rsidDel="003B382F">
          <w:rPr>
            <w:lang w:val="en-CA"/>
          </w:rPr>
          <w:delText xml:space="preserve">partial </w:delText>
        </w:r>
      </w:del>
      <w:r w:rsidR="00C56637">
        <w:rPr>
          <w:lang w:val="en-CA"/>
        </w:rPr>
        <w:t xml:space="preserve">functional </w:t>
      </w:r>
      <w:r w:rsidR="006E23E8">
        <w:rPr>
          <w:lang w:val="en-CA"/>
        </w:rPr>
        <w:t xml:space="preserve">redundancy </w:t>
      </w:r>
      <w:r w:rsidR="00C56637">
        <w:rPr>
          <w:lang w:val="en-CA"/>
        </w:rPr>
        <w:t xml:space="preserve">in </w:t>
      </w:r>
      <w:del w:id="79" w:author="Albi Celaj" w:date="2018-11-28T12:37:00Z">
        <w:r w:rsidR="006E23E8" w:rsidDel="003B382F">
          <w:rPr>
            <w:lang w:val="en-CA"/>
          </w:rPr>
          <w:delText xml:space="preserve">large </w:delText>
        </w:r>
      </w:del>
      <w:r w:rsidR="006E23E8">
        <w:rPr>
          <w:lang w:val="en-CA"/>
        </w:rPr>
        <w:t>gene families</w:t>
      </w:r>
      <w:ins w:id="80" w:author="Albi Celaj" w:date="2018-11-28T12:38:00Z">
        <w:r w:rsidR="003B382F">
          <w:rPr>
            <w:lang w:val="en-CA"/>
          </w:rPr>
          <w:t xml:space="preserve">, and multiple paralogs must be perturbed </w:t>
        </w:r>
      </w:ins>
      <w:ins w:id="81" w:author="Albi Celaj" w:date="2018-11-28T12:45:00Z">
        <w:r w:rsidR="003B382F">
          <w:rPr>
            <w:lang w:val="en-CA"/>
          </w:rPr>
          <w:t xml:space="preserve">simultaneously for </w:t>
        </w:r>
      </w:ins>
      <w:ins w:id="82" w:author="Albi Celaj" w:date="2018-11-28T12:48:00Z">
        <w:r w:rsidR="007B4010">
          <w:rPr>
            <w:lang w:val="en-CA"/>
          </w:rPr>
          <w:t>phenotypic</w:t>
        </w:r>
      </w:ins>
      <w:ins w:id="83" w:author="Albi Celaj" w:date="2018-11-28T12:47:00Z">
        <w:r w:rsidR="00175596">
          <w:rPr>
            <w:lang w:val="en-CA"/>
          </w:rPr>
          <w:t xml:space="preserve"> consequences</w:t>
        </w:r>
      </w:ins>
      <w:ins w:id="84" w:author="Albi Celaj" w:date="2018-11-28T12:46:00Z">
        <w:r w:rsidR="003B382F">
          <w:rPr>
            <w:lang w:val="en-CA"/>
          </w:rPr>
          <w:fldChar w:fldCharType="begin" w:fldLock="1"/>
        </w:r>
      </w:ins>
      <w:r w:rsidR="004F6CD1">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6&lt;/sup&gt;","plainTextFormattedCitation":"16","previouslyFormattedCitation":"&lt;sup&gt;18&lt;/sup&gt;"},"properties":{"noteIndex":0},"schema":"https://github.com/citation-style-language/schema/raw/master/csl-citation.json"}</w:instrText>
      </w:r>
      <w:ins w:id="85" w:author="Albi Celaj" w:date="2018-11-28T12:46:00Z">
        <w:r w:rsidR="003B382F">
          <w:rPr>
            <w:lang w:val="en-CA"/>
          </w:rPr>
          <w:fldChar w:fldCharType="separate"/>
        </w:r>
      </w:ins>
      <w:r w:rsidR="004F6CD1" w:rsidRPr="004F6CD1">
        <w:rPr>
          <w:noProof/>
          <w:vertAlign w:val="superscript"/>
          <w:lang w:val="en-CA"/>
        </w:rPr>
        <w:t>16</w:t>
      </w:r>
      <w:ins w:id="86" w:author="Albi Celaj" w:date="2018-11-28T12:46:00Z">
        <w:r w:rsidR="003B382F">
          <w:rPr>
            <w:lang w:val="en-CA"/>
          </w:rPr>
          <w:fldChar w:fldCharType="end"/>
        </w:r>
        <w:r w:rsidR="003B382F">
          <w:rPr>
            <w:lang w:val="en-CA"/>
          </w:rPr>
          <w:t>.</w:t>
        </w:r>
      </w:ins>
      <w:ins w:id="87" w:author="Albi Celaj" w:date="2018-11-28T13:04:00Z">
        <w:r w:rsidR="00C831AC">
          <w:rPr>
            <w:lang w:val="en-CA"/>
          </w:rPr>
          <w:t xml:space="preserve"> </w:t>
        </w:r>
      </w:ins>
      <w:ins w:id="88" w:author="Albi Celaj" w:date="2018-11-28T12:46:00Z">
        <w:r w:rsidR="00175596">
          <w:rPr>
            <w:lang w:val="en-CA"/>
          </w:rPr>
          <w:t xml:space="preserve"> </w:t>
        </w:r>
      </w:ins>
      <w:del w:id="89" w:author="Albi Celaj" w:date="2018-11-28T13:04:00Z">
        <w:r w:rsidR="006E23E8" w:rsidDel="00C831AC">
          <w:rPr>
            <w:lang w:val="en-CA"/>
          </w:rPr>
          <w:delText xml:space="preserve">. For example, in </w:delText>
        </w:r>
        <w:r w:rsidR="006E23E8" w:rsidDel="00C831AC">
          <w:rPr>
            <w:i/>
            <w:lang w:val="en-CA"/>
          </w:rPr>
          <w:delText>Arabidopsis</w:delText>
        </w:r>
        <w:r w:rsidR="006E23E8" w:rsidDel="00C831AC">
          <w:rPr>
            <w:lang w:val="en-CA"/>
          </w:rPr>
          <w:delText xml:space="preserve">, a method has been developed to simultaneously </w:delText>
        </w:r>
        <w:r w:rsidR="00C56637" w:rsidDel="00C831AC">
          <w:rPr>
            <w:lang w:val="en-CA"/>
          </w:rPr>
          <w:delText xml:space="preserve">‘knock down’ </w:delText>
        </w:r>
        <w:r w:rsidR="006E23E8" w:rsidDel="00C831AC">
          <w:rPr>
            <w:lang w:val="en-CA"/>
          </w:rPr>
          <w:delText>multiple paralogs with a single artificial miRNA to better study the function of such families</w:delText>
        </w:r>
      </w:del>
      <w:del w:id="90" w:author="Albi Celaj" w:date="2018-11-28T12:46:00Z">
        <w:r w:rsidR="006E23E8" w:rsidDel="003B382F">
          <w:rPr>
            <w:lang w:val="en-CA"/>
          </w:rPr>
          <w:fldChar w:fldCharType="begin" w:fldLock="1"/>
        </w:r>
        <w:r w:rsidR="00D660A4" w:rsidRPr="00C831AC" w:rsidDel="003B382F">
          <w:rPr>
            <w:lang w:val="en-CA"/>
          </w:rPr>
          <w:del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8&lt;/sup&gt;","plainTextFormattedCitation":"18","previouslyFormattedCitation":"&lt;sup&gt;18&lt;/sup&gt;"},"properties":{"noteIndex":0},"schema":"https://github.com/citation-style-language/schema/raw/master/csl-citation.json"}</w:delInstrText>
        </w:r>
        <w:r w:rsidR="006E23E8" w:rsidDel="003B382F">
          <w:rPr>
            <w:lang w:val="en-CA"/>
          </w:rPr>
          <w:fldChar w:fldCharType="separate"/>
        </w:r>
        <w:r w:rsidR="000C5C2F" w:rsidRPr="003B382F" w:rsidDel="003B382F">
          <w:rPr>
            <w:noProof/>
            <w:vertAlign w:val="superscript"/>
            <w:lang w:val="en-CA"/>
          </w:rPr>
          <w:delText>18</w:delText>
        </w:r>
        <w:r w:rsidR="006E23E8" w:rsidDel="003B382F">
          <w:rPr>
            <w:lang w:val="en-CA"/>
          </w:rPr>
          <w:fldChar w:fldCharType="end"/>
        </w:r>
      </w:del>
      <w:del w:id="91" w:author="Albi Celaj" w:date="2018-11-28T13:04:00Z">
        <w:r w:rsidR="006E23E8" w:rsidDel="00C831AC">
          <w:rPr>
            <w:lang w:val="en-CA"/>
          </w:rPr>
          <w:delText xml:space="preserve">. </w:delText>
        </w:r>
      </w:del>
      <w:r w:rsidR="004A3B0F">
        <w:rPr>
          <w:lang w:val="en-CA"/>
        </w:rPr>
        <w:t>C</w:t>
      </w:r>
      <w:r w:rsidR="00663F54">
        <w:rPr>
          <w:lang w:val="en-CA"/>
        </w:rPr>
        <w:t xml:space="preserve">omplex interactions may </w:t>
      </w:r>
      <w:r w:rsidR="002E7712">
        <w:rPr>
          <w:lang w:val="en-CA"/>
        </w:rPr>
        <w:t xml:space="preserve">also </w:t>
      </w:r>
      <w:r w:rsidR="004A3B0F">
        <w:rPr>
          <w:lang w:val="en-CA"/>
        </w:rPr>
        <w:t xml:space="preserve">have </w:t>
      </w:r>
      <w:r w:rsidR="00663F54">
        <w:rPr>
          <w:lang w:val="en-CA"/>
        </w:rPr>
        <w:t>medically-relevant pheno</w:t>
      </w:r>
      <w:r w:rsidR="00B90CDC">
        <w:rPr>
          <w:lang w:val="en-CA"/>
        </w:rPr>
        <w:t>types</w:t>
      </w:r>
      <w:r w:rsidR="00E64D74">
        <w:rPr>
          <w:lang w:val="en-CA"/>
        </w:rPr>
        <w:t xml:space="preserve">. For example, </w:t>
      </w:r>
      <w:r w:rsidR="0096629A">
        <w:rPr>
          <w:lang w:val="en-CA"/>
        </w:rPr>
        <w:t>CGA of a</w:t>
      </w:r>
      <w:r w:rsidR="00663F54">
        <w:rPr>
          <w:lang w:val="en-CA"/>
        </w:rPr>
        <w:t>ntib</w:t>
      </w:r>
      <w:r w:rsidR="001306EA">
        <w:rPr>
          <w:lang w:val="en-CA"/>
        </w:rPr>
        <w:t xml:space="preserve">iotic resistance </w:t>
      </w:r>
      <w:r w:rsidR="00E64D74">
        <w:rPr>
          <w:lang w:val="en-CA"/>
        </w:rPr>
        <w:t xml:space="preserve">genes </w:t>
      </w:r>
      <w:r w:rsidR="00663F54">
        <w:rPr>
          <w:lang w:val="en-CA"/>
        </w:rPr>
        <w:t xml:space="preserve">in </w:t>
      </w:r>
      <w:r w:rsidR="00663F54">
        <w:rPr>
          <w:i/>
          <w:lang w:val="en-CA"/>
        </w:rPr>
        <w:t>E. coli</w:t>
      </w:r>
      <w:r w:rsidR="00E64D74">
        <w:rPr>
          <w:lang w:val="en-CA"/>
        </w:rPr>
        <w:t xml:space="preserve"> has suggested </w:t>
      </w:r>
      <w:r w:rsidR="00663F54">
        <w:rPr>
          <w:lang w:val="en-CA"/>
        </w:rPr>
        <w:t xml:space="preserve">that </w:t>
      </w:r>
      <w:r w:rsidR="00E64D74">
        <w:rPr>
          <w:lang w:val="en-CA"/>
        </w:rPr>
        <w:t xml:space="preserve">the abundance of </w:t>
      </w:r>
      <w:r w:rsidR="00663F54">
        <w:rPr>
          <w:lang w:val="en-CA"/>
        </w:rPr>
        <w:t>multi-</w:t>
      </w:r>
      <w:r w:rsidR="00E64D74">
        <w:rPr>
          <w:lang w:val="en-CA"/>
        </w:rPr>
        <w:t xml:space="preserve">gene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4F6CD1">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7&lt;/sup&gt;","plainTextFormattedCitation":"17","previouslyFormattedCitation":"&lt;sup&gt;19&lt;/sup&gt;"},"properties":{"noteIndex":0},"schema":"https://github.com/citation-style-language/schema/raw/master/csl-citation.json"}</w:instrText>
      </w:r>
      <w:r w:rsidR="00663F54">
        <w:rPr>
          <w:lang w:val="en-CA"/>
        </w:rPr>
        <w:fldChar w:fldCharType="separate"/>
      </w:r>
      <w:r w:rsidR="004F6CD1" w:rsidRPr="004F6CD1">
        <w:rPr>
          <w:noProof/>
          <w:vertAlign w:val="superscript"/>
          <w:lang w:val="en-CA"/>
        </w:rPr>
        <w:t>17</w:t>
      </w:r>
      <w:r w:rsidR="00663F54">
        <w:rPr>
          <w:lang w:val="en-CA"/>
        </w:rPr>
        <w:fldChar w:fldCharType="end"/>
      </w:r>
      <w:r w:rsidR="00663F54">
        <w:rPr>
          <w:lang w:val="en-CA"/>
        </w:rPr>
        <w:t xml:space="preserve">.  </w:t>
      </w:r>
      <w:r w:rsidR="0096629A">
        <w:rPr>
          <w:lang w:val="en-CA"/>
        </w:rPr>
        <w:t>In vertebrates, complex multi-</w:t>
      </w:r>
      <w:r w:rsidR="00E64D74">
        <w:rPr>
          <w:lang w:val="en-CA"/>
        </w:rPr>
        <w:t xml:space="preserve">gene </w:t>
      </w:r>
      <w:r w:rsidR="0096629A">
        <w:rPr>
          <w:lang w:val="en-CA"/>
        </w:rPr>
        <w:t xml:space="preserve">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4F6CD1">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18,19&lt;/sup&gt;","plainTextFormattedCitation":"18,19","previouslyFormattedCitation":"&lt;sup&gt;20,21&lt;/sup&gt;"},"properties":{"noteIndex":0},"schema":"https://github.com/citation-style-language/schema/raw/master/csl-citation.json"}</w:instrText>
      </w:r>
      <w:r w:rsidR="0096629A">
        <w:rPr>
          <w:lang w:val="en-CA"/>
        </w:rPr>
        <w:fldChar w:fldCharType="separate"/>
      </w:r>
      <w:r w:rsidR="004F6CD1" w:rsidRPr="004F6CD1">
        <w:rPr>
          <w:noProof/>
          <w:vertAlign w:val="superscript"/>
          <w:lang w:val="en-CA"/>
        </w:rPr>
        <w:t>18,19</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w:t>
      </w:r>
      <w:r w:rsidR="00E64D74">
        <w:rPr>
          <w:lang w:val="en-CA"/>
        </w:rPr>
        <w:t xml:space="preserve">a </w:t>
      </w:r>
      <w:r w:rsidR="0096629A">
        <w:rPr>
          <w:lang w:val="en-CA"/>
        </w:rPr>
        <w:t xml:space="preserve">simultaneous </w:t>
      </w:r>
      <w:r w:rsidR="00E64D74">
        <w:rPr>
          <w:lang w:val="en-CA"/>
        </w:rPr>
        <w:t xml:space="preserve">increase in the </w:t>
      </w:r>
      <w:r w:rsidR="0096629A">
        <w:rPr>
          <w:lang w:val="en-CA"/>
        </w:rPr>
        <w:t xml:space="preserve">expression of four </w:t>
      </w:r>
      <w:r w:rsidR="004A3B0F">
        <w:rPr>
          <w:lang w:val="en-CA"/>
        </w:rPr>
        <w:t>genes</w:t>
      </w:r>
      <w:r w:rsidR="004A3B0F">
        <w:rPr>
          <w:lang w:val="en-CA"/>
        </w:rPr>
        <w:fldChar w:fldCharType="begin" w:fldLock="1"/>
      </w:r>
      <w:r w:rsidR="004F6CD1">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0&lt;/sup&gt;","plainTextFormattedCitation":"20","previouslyFormattedCitation":"&lt;sup&gt;22&lt;/sup&gt;"},"properties":{"noteIndex":0},"schema":"https://github.com/citation-style-language/schema/raw/master/csl-citation.json"}</w:instrText>
      </w:r>
      <w:r w:rsidR="004A3B0F">
        <w:rPr>
          <w:lang w:val="en-CA"/>
        </w:rPr>
        <w:fldChar w:fldCharType="separate"/>
      </w:r>
      <w:r w:rsidR="004F6CD1" w:rsidRPr="004F6CD1">
        <w:rPr>
          <w:noProof/>
          <w:vertAlign w:val="superscript"/>
          <w:lang w:val="en-CA"/>
        </w:rPr>
        <w:t>20</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0A5ADC8F" w:rsidR="0013494D" w:rsidRPr="00CD4561" w:rsidRDefault="004A3B0F" w:rsidP="00CD4561">
      <w:pPr>
        <w:jc w:val="both"/>
        <w:rPr>
          <w:lang w:val="en-CA"/>
          <w:rPrChange w:id="92" w:author="Albi Celaj [2]" w:date="2018-12-04T14:31:00Z">
            <w:rPr/>
          </w:rPrChange>
        </w:rPr>
      </w:pPr>
      <w:r>
        <w:rPr>
          <w:lang w:val="en-CA"/>
        </w:rPr>
        <w:t>W</w:t>
      </w:r>
      <w:r w:rsidR="00CF1450">
        <w:rPr>
          <w:lang w:val="en-CA"/>
        </w:rPr>
        <w:t xml:space="preserve">hile two-knockout </w:t>
      </w:r>
      <w:r>
        <w:rPr>
          <w:lang w:val="en-CA"/>
        </w:rPr>
        <w:t>CGA</w:t>
      </w:r>
      <w:ins w:id="93" w:author="Albi Celaj [2]" w:date="2018-12-04T14:30:00Z">
        <w:r w:rsidR="00CD4561">
          <w:rPr>
            <w:lang w:val="en-CA"/>
          </w:rPr>
          <w:t>s</w:t>
        </w:r>
      </w:ins>
      <w:r>
        <w:rPr>
          <w:lang w:val="en-CA"/>
        </w:rPr>
        <w:t xml:space="preserve"> ha</w:t>
      </w:r>
      <w:ins w:id="94" w:author="Albi Celaj [2]" w:date="2018-12-04T14:31:00Z">
        <w:r w:rsidR="00CD4561">
          <w:rPr>
            <w:lang w:val="en-CA"/>
          </w:rPr>
          <w:t>ve</w:t>
        </w:r>
      </w:ins>
      <w:del w:id="95" w:author="Albi Celaj [2]" w:date="2018-12-04T14:30:00Z">
        <w:r w:rsidDel="00CD4561">
          <w:rPr>
            <w:lang w:val="en-CA"/>
          </w:rPr>
          <w:delText>s</w:delText>
        </w:r>
      </w:del>
      <w:r>
        <w:rPr>
          <w:lang w:val="en-CA"/>
        </w:rPr>
        <w:t xml:space="preserve"> </w:t>
      </w:r>
      <w:r w:rsidR="00CF1450">
        <w:rPr>
          <w:lang w:val="en-CA"/>
        </w:rPr>
        <w:t xml:space="preserve">been used </w:t>
      </w:r>
      <w:r>
        <w:rPr>
          <w:lang w:val="en-CA"/>
        </w:rPr>
        <w:t>extensively</w:t>
      </w:r>
      <w:del w:id="96" w:author="Albi Celaj [2]" w:date="2018-12-04T14:31:00Z">
        <w:r w:rsidDel="00CD4561">
          <w:rPr>
            <w:lang w:val="en-CA"/>
          </w:rPr>
          <w:delText xml:space="preserve"> </w:delText>
        </w:r>
        <w:r w:rsidR="00CF1450" w:rsidDel="00CD4561">
          <w:rPr>
            <w:lang w:val="en-CA"/>
          </w:rPr>
          <w:delText>to genetically dissect</w:delText>
        </w:r>
        <w:r w:rsidR="002E5B59" w:rsidDel="00CD4561">
          <w:rPr>
            <w:lang w:val="en-CA"/>
          </w:rPr>
          <w:delText xml:space="preserve"> </w:delText>
        </w:r>
        <w:r w:rsidR="00CC375B" w:rsidDel="00CD4561">
          <w:rPr>
            <w:lang w:val="en-CA"/>
          </w:rPr>
          <w:delText xml:space="preserve">and order biological </w:delText>
        </w:r>
        <w:r w:rsidR="002E5B59" w:rsidDel="00CD4561">
          <w:rPr>
            <w:lang w:val="en-CA"/>
          </w:rPr>
          <w:delText>pathways</w:delText>
        </w:r>
        <w:r w:rsidR="002E5B59" w:rsidDel="00CD4561">
          <w:rPr>
            <w:lang w:val="en-CA"/>
          </w:rPr>
          <w:fldChar w:fldCharType="begin" w:fldLock="1"/>
        </w:r>
        <w:r w:rsidR="00D977A0" w:rsidRPr="00CD4561" w:rsidDel="00CD4561">
          <w:rPr>
            <w:lang w:val="en-CA"/>
          </w:rPr>
          <w:del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0&lt;/sup&gt;","plainTextFormattedCitation":"10","previouslyFormattedCitation":"&lt;sup&gt;10&lt;/sup&gt;"},"properties":{"noteIndex":0},"schema":"https://github.com/citation-style-language/schema/raw/master/csl-citation.json"}</w:delInstrText>
        </w:r>
        <w:r w:rsidR="002E5B59" w:rsidDel="00CD4561">
          <w:rPr>
            <w:lang w:val="en-CA"/>
          </w:rPr>
          <w:fldChar w:fldCharType="separate"/>
        </w:r>
        <w:r w:rsidR="00D977A0" w:rsidRPr="00CD4561" w:rsidDel="00CD4561">
          <w:rPr>
            <w:noProof/>
            <w:vertAlign w:val="superscript"/>
            <w:lang w:val="en-CA"/>
          </w:rPr>
          <w:delText>10</w:delText>
        </w:r>
        <w:r w:rsidR="002E5B59" w:rsidDel="00CD4561">
          <w:rPr>
            <w:lang w:val="en-CA"/>
          </w:rPr>
          <w:fldChar w:fldCharType="end"/>
        </w:r>
      </w:del>
      <w:r w:rsidR="002E5B59">
        <w:rPr>
          <w:lang w:val="en-CA"/>
        </w:rPr>
        <w:t xml:space="preserve">, </w:t>
      </w:r>
      <w:ins w:id="97" w:author="Albi Celaj [2]" w:date="2018-12-04T14:31:00Z">
        <w:r w:rsidR="00CD4561">
          <w:rPr>
            <w:lang w:val="en-CA"/>
          </w:rPr>
          <w:t xml:space="preserve">more </w:t>
        </w:r>
      </w:ins>
      <w:del w:id="98" w:author="Albi Celaj [2]" w:date="2018-12-04T14:30:00Z">
        <w:r w:rsidDel="00CD4561">
          <w:rPr>
            <w:lang w:val="en-CA"/>
          </w:rPr>
          <w:delText xml:space="preserve">CGA studies of higher-order </w:delText>
        </w:r>
        <w:r w:rsidR="00063E8A" w:rsidDel="00CD4561">
          <w:rPr>
            <w:lang w:val="en-CA"/>
          </w:rPr>
          <w:delText xml:space="preserve">genetic interactions </w:delText>
        </w:r>
        <w:r w:rsidDel="00CD4561">
          <w:rPr>
            <w:lang w:val="en-CA"/>
          </w:rPr>
          <w:delText>have been few and smaller in scope</w:delText>
        </w:r>
        <w:r w:rsidR="00063E8A" w:rsidDel="00CD4561">
          <w:rPr>
            <w:lang w:val="en-CA"/>
          </w:rPr>
          <w:delText xml:space="preserve">.  </w:delText>
        </w:r>
        <w:r w:rsidDel="00CD4561">
          <w:rPr>
            <w:lang w:val="en-CA"/>
          </w:rPr>
          <w:delText>P</w:delText>
        </w:r>
        <w:r w:rsidR="00F61E0A" w:rsidDel="00CD4561">
          <w:rPr>
            <w:lang w:val="en-CA"/>
          </w:rPr>
          <w:delText>erform</w:delText>
        </w:r>
        <w:r w:rsidDel="00CD4561">
          <w:rPr>
            <w:lang w:val="en-CA"/>
          </w:rPr>
          <w:delText>ing</w:delText>
        </w:r>
        <w:r w:rsidR="00F61E0A" w:rsidDel="00CD4561">
          <w:rPr>
            <w:lang w:val="en-CA"/>
          </w:rPr>
          <w:delText xml:space="preserve"> </w:delText>
        </w:r>
      </w:del>
      <w:r w:rsidR="00F61E0A">
        <w:rPr>
          <w:lang w:val="en-CA"/>
        </w:rPr>
        <w:t>exhaustive ‘deep’ combinatorial genetic analysis (DCGA)</w:t>
      </w:r>
      <w:r>
        <w:rPr>
          <w:lang w:val="en-CA"/>
        </w:rPr>
        <w:t xml:space="preserve"> ha</w:t>
      </w:r>
      <w:ins w:id="99" w:author="Albi Celaj [2]" w:date="2018-12-04T14:39:00Z">
        <w:r w:rsidR="00746572">
          <w:rPr>
            <w:lang w:val="en-CA"/>
          </w:rPr>
          <w:t>s</w:t>
        </w:r>
      </w:ins>
      <w:del w:id="100" w:author="Albi Celaj [2]" w:date="2018-12-04T14:33:00Z">
        <w:r w:rsidDel="00CD4561">
          <w:rPr>
            <w:lang w:val="en-CA"/>
          </w:rPr>
          <w:delText>s</w:delText>
        </w:r>
      </w:del>
      <w:r>
        <w:rPr>
          <w:lang w:val="en-CA"/>
        </w:rPr>
        <w:t xml:space="preserve"> been limited</w:t>
      </w:r>
      <w:ins w:id="101" w:author="Albi Celaj [2]" w:date="2018-12-04T14:33:00Z">
        <w:r w:rsidR="00CD4561">
          <w:rPr>
            <w:lang w:val="en-CA"/>
          </w:rPr>
          <w:t>.</w:t>
        </w:r>
      </w:ins>
      <w:r>
        <w:rPr>
          <w:lang w:val="en-CA"/>
        </w:rPr>
        <w:t xml:space="preserve"> </w:t>
      </w:r>
      <w:ins w:id="102" w:author="Albi Celaj [2]" w:date="2018-12-04T14:34:00Z">
        <w:r w:rsidR="00CD4561">
          <w:rPr>
            <w:lang w:val="en-CA"/>
          </w:rPr>
          <w:t xml:space="preserve"> Major experimental challenges exist in</w:t>
        </w:r>
      </w:ins>
      <w:del w:id="103" w:author="Albi Celaj [2]" w:date="2018-12-04T14:34:00Z">
        <w:r w:rsidDel="00CD4561">
          <w:rPr>
            <w:lang w:val="en-CA"/>
          </w:rPr>
          <w:delText>by the experimental challenge of</w:delText>
        </w:r>
      </w:del>
      <w:r>
        <w:rPr>
          <w:lang w:val="en-CA"/>
        </w:rPr>
        <w:t xml:space="preserve"> generating and characterizing the vast number of mutant combinations required for such studies. </w:t>
      </w:r>
      <w:del w:id="104" w:author="Albi Celaj [2]" w:date="2018-12-04T14:30:00Z">
        <w:r w:rsidR="003A00C1" w:rsidDel="00CD4561">
          <w:rPr>
            <w:lang w:val="en-CA"/>
          </w:rPr>
          <w:delText xml:space="preserve"> </w:delText>
        </w:r>
      </w:del>
      <w:r w:rsidR="0013494D">
        <w:rPr>
          <w:lang w:val="en-CA"/>
        </w:rPr>
        <w:t>G</w:t>
      </w:r>
      <w:r>
        <w:rPr>
          <w:lang w:val="en-CA"/>
        </w:rPr>
        <w:t xml:space="preserve">enome-scale DCGA of </w:t>
      </w:r>
      <w:ins w:id="105" w:author="Albi Celaj [2]" w:date="2018-12-04T14:37:00Z">
        <w:r w:rsidR="00746572">
          <w:rPr>
            <w:lang w:val="en-CA"/>
          </w:rPr>
          <w:t xml:space="preserve">even </w:t>
        </w:r>
      </w:ins>
      <w:r>
        <w:rPr>
          <w:lang w:val="en-CA"/>
        </w:rPr>
        <w:t>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w:t>
      </w:r>
      <w:ins w:id="106" w:author="Albi Celaj [2]" w:date="2018-12-04T14:36:00Z">
        <w:r w:rsidR="00FB733C">
          <w:rPr>
            <w:lang w:val="en-CA"/>
          </w:rPr>
          <w:t xml:space="preserve"> For example, e</w:t>
        </w:r>
      </w:ins>
      <w:del w:id="107" w:author="Albi Celaj [2]" w:date="2018-12-04T14:36:00Z">
        <w:r w:rsidR="0013494D" w:rsidDel="00FB733C">
          <w:rPr>
            <w:lang w:val="en-CA"/>
          </w:rPr>
          <w:delText xml:space="preserve">  </w:delText>
        </w:r>
        <w:r w:rsidR="005676DD" w:rsidDel="00FB733C">
          <w:delText>E</w:delText>
        </w:r>
      </w:del>
      <w:proofErr w:type="spellStart"/>
      <w:r w:rsidR="005676DD">
        <w:t>xhaustive</w:t>
      </w:r>
      <w:proofErr w:type="spellEnd"/>
      <w:r w:rsidR="005676DD">
        <w:t xml:space="preserve"> </w:t>
      </w:r>
      <w:r w:rsidR="005676DD">
        <w:rPr>
          <w:lang w:val="en-CA"/>
        </w:rPr>
        <w:t>DCGA for a</w:t>
      </w:r>
      <w:del w:id="108" w:author="Albi Celaj [2]" w:date="2018-12-04T14:37:00Z">
        <w:r w:rsidR="005676DD" w:rsidDel="00FB733C">
          <w:rPr>
            <w:lang w:val="en-CA"/>
          </w:rPr>
          <w:delText xml:space="preserve"> relatively modest target</w:delText>
        </w:r>
      </w:del>
      <w:r w:rsidR="005676DD">
        <w:rPr>
          <w:lang w:val="en-CA"/>
        </w:rPr>
        <w:t xml:space="preserve">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w:t>
      </w:r>
      <w:r w:rsidR="00661DFC">
        <w:rPr>
          <w:lang w:val="en-CA"/>
        </w:rPr>
        <w:t xml:space="preserve"> (e.g. a knockout and </w:t>
      </w:r>
      <w:r w:rsidR="00660958">
        <w:rPr>
          <w:lang w:val="en-CA"/>
        </w:rPr>
        <w:t>wild-type</w:t>
      </w:r>
      <w:r w:rsidR="00661DFC">
        <w:rPr>
          <w:lang w:val="en-CA"/>
        </w:rPr>
        <w:t>)</w:t>
      </w:r>
      <w:r w:rsidR="005676DD">
        <w:rPr>
          <w:lang w:val="en-CA"/>
        </w:rPr>
        <w:t xml:space="preserve">, or </w:t>
      </w:r>
      <w:r w:rsidR="00023F09">
        <w:rPr>
          <w:lang w:val="en-CA"/>
        </w:rPr>
        <w:t>~</w:t>
      </w:r>
      <w:r w:rsidR="005676DD">
        <w:rPr>
          <w:lang w:val="en-CA"/>
        </w:rPr>
        <w:t>1</w:t>
      </w:r>
      <w:r w:rsidR="00023F09">
        <w:rPr>
          <w:lang w:val="en-CA"/>
        </w:rPr>
        <w:t>0</w:t>
      </w:r>
      <w:r w:rsidR="00023F09" w:rsidRPr="00B276FC">
        <w:rPr>
          <w:vertAlign w:val="superscript"/>
          <w:lang w:val="en-CA"/>
        </w:rPr>
        <w:t>6</w:t>
      </w:r>
      <w:r w:rsidR="005676DD">
        <w:rPr>
          <w:lang w:val="en-CA"/>
        </w:rPr>
        <w:t xml:space="preserve"> strains if diploid genotypes were considered. </w:t>
      </w:r>
      <w:ins w:id="109" w:author="Albi Celaj [2]" w:date="2018-12-04T14:37:00Z">
        <w:r w:rsidR="00FB733C">
          <w:rPr>
            <w:lang w:val="en-CA"/>
          </w:rPr>
          <w:t xml:space="preserve"> </w:t>
        </w:r>
      </w:ins>
      <w:del w:id="110" w:author="Albi Celaj [2]" w:date="2018-12-04T14:37:00Z">
        <w:r w:rsidR="005676DD" w:rsidDel="00FB733C">
          <w:rPr>
            <w:lang w:val="en-CA"/>
          </w:rPr>
          <w:delText xml:space="preserve">Thus, even targeted DCGA remains a challenge requiring technological improvements.  </w:delText>
        </w:r>
      </w:del>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4F6CD1">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3&lt;/sup&gt;"},"properties":{"noteIndex":0},"schema":"https://github.com/citation-style-language/schema/raw/master/csl-citation.json"}</w:instrText>
      </w:r>
      <w:r w:rsidR="00E637E5" w:rsidRPr="00233F15">
        <w:rPr>
          <w:lang w:val="en-CA"/>
        </w:rPr>
        <w:fldChar w:fldCharType="separate"/>
      </w:r>
      <w:r w:rsidR="004F6CD1" w:rsidRPr="004F6CD1">
        <w:rPr>
          <w:noProof/>
          <w:vertAlign w:val="superscript"/>
          <w:lang w:val="en-CA"/>
        </w:rPr>
        <w:t>21</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4F6CD1">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2,23&lt;/sup&gt;","plainTextFormattedCitation":"22,23","previouslyFormattedCitation":"&lt;sup&gt;24,25&lt;/sup&gt;"},"properties":{"noteIndex":0},"schema":"https://github.com/citation-style-language/schema/raw/master/csl-citation.json"}</w:instrText>
      </w:r>
      <w:r w:rsidR="00102214" w:rsidRPr="00233F15">
        <w:fldChar w:fldCharType="separate"/>
      </w:r>
      <w:r w:rsidR="004F6CD1" w:rsidRPr="004F6CD1">
        <w:rPr>
          <w:noProof/>
          <w:vertAlign w:val="superscript"/>
        </w:rPr>
        <w:t>22,23</w:t>
      </w:r>
      <w:r w:rsidR="00102214" w:rsidRPr="00233F15">
        <w:fldChar w:fldCharType="end"/>
      </w:r>
      <w:r w:rsidR="00102214">
        <w:t xml:space="preserve">, </w:t>
      </w:r>
      <w:r w:rsidR="00687BE3">
        <w:t>m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DD4506">
        <w:rPr>
          <w:lang w:val="en-CA"/>
        </w:rPr>
        <w:t>E</w:t>
      </w:r>
      <w:proofErr w:type="spellStart"/>
      <w:r w:rsidR="00DD4506">
        <w:t>xtensions</w:t>
      </w:r>
      <w:proofErr w:type="spellEnd"/>
      <w:r w:rsidR="0059221E">
        <w:t xml:space="preserve">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fldChar w:fldCharType="begin" w:fldLock="1"/>
      </w:r>
      <w:r w:rsidR="004F6CD1">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4,25&lt;/sup&gt;","plainTextFormattedCitation":"24,25","previouslyFormattedCitation":"&lt;sup&gt;26,27&lt;/sup&gt;"},"properties":{"noteIndex":0},"schema":"https://github.com/citation-style-language/schema/raw/master/csl-citation.json"}</w:instrText>
      </w:r>
      <w:r w:rsidR="00AF78EF" w:rsidRPr="00233F15">
        <w:fldChar w:fldCharType="separate"/>
      </w:r>
      <w:r w:rsidR="004F6CD1" w:rsidRPr="004F6CD1">
        <w:rPr>
          <w:noProof/>
          <w:vertAlign w:val="superscript"/>
        </w:rPr>
        <w:t>24,25</w:t>
      </w:r>
      <w:r w:rsidR="00AF78EF" w:rsidRPr="00233F15">
        <w:fldChar w:fldCharType="end"/>
      </w:r>
      <w:r w:rsidR="0062600D">
        <w:t xml:space="preserve">, but exhibit high variance across biological replicates, perhaps due to currently-limited accuracy of large-scale genotyping.  </w:t>
      </w:r>
      <w:r w:rsidR="005676DD">
        <w:t xml:space="preserve">Methods have been described for parallel </w:t>
      </w:r>
      <w:r w:rsidR="005676DD">
        <w:lastRenderedPageBreak/>
        <w:t>generation and phenotyping of yeast</w:t>
      </w:r>
      <w:r w:rsidR="009673E9">
        <w:fldChar w:fldCharType="begin" w:fldLock="1"/>
      </w:r>
      <w:r w:rsidR="004F6CD1">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6&lt;/sup&gt;","plainTextFormattedCitation":"26","previouslyFormattedCitation":"&lt;sup&gt;28&lt;/sup&gt;"},"properties":{"noteIndex":0},"schema":"https://github.com/citation-style-language/schema/raw/master/csl-citation.json"}</w:instrText>
      </w:r>
      <w:r w:rsidR="009673E9">
        <w:fldChar w:fldCharType="separate"/>
      </w:r>
      <w:r w:rsidR="004F6CD1" w:rsidRPr="004F6CD1">
        <w:rPr>
          <w:noProof/>
          <w:vertAlign w:val="superscript"/>
        </w:rPr>
        <w:t>26</w:t>
      </w:r>
      <w:r w:rsidR="009673E9">
        <w:fldChar w:fldCharType="end"/>
      </w:r>
      <w:r w:rsidR="009673E9">
        <w:t xml:space="preserve"> </w:t>
      </w:r>
      <w:r w:rsidR="005676DD">
        <w:t>and human cells</w:t>
      </w:r>
      <w:r w:rsidR="005676DD">
        <w:fldChar w:fldCharType="begin" w:fldLock="1"/>
      </w:r>
      <w:r w:rsidR="004F6CD1">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7&lt;/sup&gt;","plainTextFormattedCitation":"27","previouslyFormattedCitation":"&lt;sup&gt;29&lt;/sup&gt;"},"properties":{"noteIndex":0},"schema":"https://github.com/citation-style-language/schema/raw/master/csl-citation.json"}</w:instrText>
      </w:r>
      <w:r w:rsidR="005676DD">
        <w:fldChar w:fldCharType="separate"/>
      </w:r>
      <w:r w:rsidR="004F6CD1" w:rsidRPr="004F6CD1">
        <w:rPr>
          <w:noProof/>
          <w:vertAlign w:val="superscript"/>
        </w:rPr>
        <w:t>27</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450F0716"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4F6CD1">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28,29&lt;/sup&gt;","plainTextFormattedCitation":"28,29","previouslyFormattedCitation":"&lt;sup&gt;30,31&lt;/sup&gt;"},"properties":{"noteIndex":0},"schema":"https://github.com/citation-style-language/schema/raw/master/csl-citation.json"}</w:instrText>
      </w:r>
      <w:r w:rsidR="00090233">
        <w:fldChar w:fldCharType="separate"/>
      </w:r>
      <w:r w:rsidR="004F6CD1" w:rsidRPr="004F6CD1">
        <w:rPr>
          <w:noProof/>
          <w:vertAlign w:val="superscript"/>
        </w:rPr>
        <w:t>28,29</w:t>
      </w:r>
      <w:r w:rsidR="00090233">
        <w:fldChar w:fldCharType="end"/>
      </w:r>
      <w:r w:rsidR="00090233">
        <w:t xml:space="preserve">. Indeed, ABC transporters are  </w:t>
      </w:r>
      <w:r w:rsidR="00393DBF">
        <w:t>one of the</w:t>
      </w:r>
      <w:r w:rsidR="00090233">
        <w:t xml:space="preserve"> large</w:t>
      </w:r>
      <w:r w:rsidR="00393DBF">
        <w:t>st</w:t>
      </w:r>
      <w:r w:rsidR="00090233">
        <w:t xml:space="preserve"> </w:t>
      </w:r>
      <w:r w:rsidR="00393DBF">
        <w:t xml:space="preserve">and oldest </w:t>
      </w:r>
      <w:r w:rsidR="00090233">
        <w:t>gene famil</w:t>
      </w:r>
      <w:r w:rsidR="00393DBF">
        <w:t>ies</w:t>
      </w:r>
      <w:r w:rsidR="00090233">
        <w:t xml:space="preserve"> with over 10,000 members across all three domains of life</w:t>
      </w:r>
      <w:r w:rsidR="00090233">
        <w:fldChar w:fldCharType="begin" w:fldLock="1"/>
      </w:r>
      <w:r w:rsidR="004F6CD1">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0&lt;/sup&gt;","plainTextFormattedCitation":"30","previouslyFormattedCitation":"&lt;sup&gt;32&lt;/sup&gt;"},"properties":{"noteIndex":0},"schema":"https://github.com/citation-style-language/schema/raw/master/csl-citation.json"}</w:instrText>
      </w:r>
      <w:r w:rsidR="00090233">
        <w:fldChar w:fldCharType="separate"/>
      </w:r>
      <w:r w:rsidR="004F6CD1" w:rsidRPr="004F6CD1">
        <w:rPr>
          <w:noProof/>
          <w:vertAlign w:val="superscript"/>
        </w:rPr>
        <w:t>30</w:t>
      </w:r>
      <w:r w:rsidR="00090233">
        <w:fldChar w:fldCharType="end"/>
      </w:r>
      <w:r w:rsidR="00090233">
        <w:t xml:space="preserve">.  Second, although </w:t>
      </w:r>
      <w:r w:rsidR="00906F17">
        <w:t xml:space="preserve">many </w:t>
      </w:r>
      <w:r w:rsidR="00090233">
        <w:t>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4F6CD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3&lt;/sup&gt;"},"properties":{"noteIndex":0},"schema":"https://github.com/citation-style-language/schema/raw/master/csl-citation.json"}</w:instrText>
      </w:r>
      <w:r w:rsidR="00090233" w:rsidRPr="00233F15">
        <w:rPr>
          <w:bCs/>
          <w:iCs/>
          <w:color w:val="000000" w:themeColor="text1"/>
        </w:rPr>
        <w:fldChar w:fldCharType="separate"/>
      </w:r>
      <w:r w:rsidR="004F6CD1" w:rsidRPr="004F6CD1">
        <w:rPr>
          <w:bCs/>
          <w:iCs/>
          <w:noProof/>
          <w:color w:val="000000" w:themeColor="text1"/>
          <w:vertAlign w:val="superscript"/>
        </w:rPr>
        <w:t>21</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4F6CD1">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1,31,32&lt;/sup&gt;","plainTextFormattedCitation":"21,31,32","previouslyFormattedCitation":"&lt;sup&gt;23,33,34&lt;/sup&gt;"},"properties":{"noteIndex":0},"schema":"https://github.com/citation-style-language/schema/raw/master/csl-citation.json"}</w:instrText>
      </w:r>
      <w:r w:rsidR="00090233">
        <w:fldChar w:fldCharType="separate"/>
      </w:r>
      <w:r w:rsidR="004F6CD1" w:rsidRPr="004F6CD1">
        <w:rPr>
          <w:noProof/>
          <w:vertAlign w:val="superscript"/>
        </w:rPr>
        <w:t>21,31,32</w:t>
      </w:r>
      <w:r w:rsidR="00090233">
        <w:fldChar w:fldCharType="end"/>
      </w:r>
      <w:r w:rsidR="00090233">
        <w:rPr>
          <w:bCs/>
          <w:iCs/>
          <w:color w:val="000000" w:themeColor="text1"/>
        </w:rPr>
        <w:t xml:space="preserve">.  Complex dependence </w:t>
      </w:r>
      <w:r w:rsidR="00090233">
        <w:t xml:space="preserve">between mammalian ABC transporters has also been observed, e.g. </w:t>
      </w:r>
      <w:r w:rsidR="0076775C">
        <w:t xml:space="preserve">increased </w:t>
      </w:r>
      <w:r w:rsidR="0076775C" w:rsidRPr="00C22663">
        <w:t>expression</w:t>
      </w:r>
      <w:r w:rsidR="00C22663">
        <w:t xml:space="preserve">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4F6CD1">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3&lt;/sup&gt;","plainTextFormattedCitation":"33","previouslyFormattedCitation":"&lt;sup&gt;35&lt;/sup&gt;"},"properties":{"noteIndex":0},"schema":"https://github.com/citation-style-language/schema/raw/master/csl-citation.json"}</w:instrText>
      </w:r>
      <w:r w:rsidR="00090233" w:rsidRPr="00233F15">
        <w:rPr>
          <w:bCs/>
          <w:iCs/>
          <w:color w:val="000000" w:themeColor="text1"/>
        </w:rPr>
        <w:fldChar w:fldCharType="separate"/>
      </w:r>
      <w:r w:rsidR="004F6CD1" w:rsidRPr="004F6CD1">
        <w:rPr>
          <w:bCs/>
          <w:iCs/>
          <w:noProof/>
          <w:color w:val="000000" w:themeColor="text1"/>
          <w:vertAlign w:val="superscript"/>
        </w:rPr>
        <w:t>33</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 xml:space="preserve">the context of </w:t>
      </w:r>
      <w:proofErr w:type="spellStart"/>
      <w:r w:rsidR="00090233" w:rsidRPr="00233F15">
        <w:rPr>
          <w:bCs/>
          <w:iCs/>
          <w:color w:val="000000" w:themeColor="text1"/>
        </w:rPr>
        <w:t>Dubin</w:t>
      </w:r>
      <w:proofErr w:type="spellEnd"/>
      <w:r w:rsidR="00090233" w:rsidRPr="00233F15">
        <w:rPr>
          <w:bCs/>
          <w:iCs/>
          <w:color w:val="000000" w:themeColor="text1"/>
        </w:rPr>
        <w:t>-Johnson syndrome</w:t>
      </w:r>
      <w:r w:rsidR="00090233" w:rsidRPr="00233F15">
        <w:rPr>
          <w:bCs/>
          <w:iCs/>
          <w:color w:val="000000" w:themeColor="text1"/>
        </w:rPr>
        <w:fldChar w:fldCharType="begin" w:fldLock="1"/>
      </w:r>
      <w:r w:rsidR="004F6CD1">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4&lt;/sup&gt;","plainTextFormattedCitation":"34","previouslyFormattedCitation":"&lt;sup&gt;36&lt;/sup&gt;"},"properties":{"noteIndex":0},"schema":"https://github.com/citation-style-language/schema/raw/master/csl-citation.json"}</w:instrText>
      </w:r>
      <w:r w:rsidR="00090233" w:rsidRPr="00233F15">
        <w:rPr>
          <w:bCs/>
          <w:iCs/>
          <w:color w:val="000000" w:themeColor="text1"/>
        </w:rPr>
        <w:fldChar w:fldCharType="separate"/>
      </w:r>
      <w:r w:rsidR="004F6CD1" w:rsidRPr="004F6CD1">
        <w:rPr>
          <w:bCs/>
          <w:iCs/>
          <w:noProof/>
          <w:color w:val="000000" w:themeColor="text1"/>
          <w:vertAlign w:val="superscript"/>
        </w:rPr>
        <w:t>34</w:t>
      </w:r>
      <w:r w:rsidR="00090233" w:rsidRPr="00233F15">
        <w:rPr>
          <w:bCs/>
          <w:iCs/>
          <w:color w:val="000000" w:themeColor="text1"/>
        </w:rPr>
        <w:fldChar w:fldCharType="end"/>
      </w:r>
      <w:r w:rsidR="00090233">
        <w:rPr>
          <w:bCs/>
          <w:iCs/>
          <w:color w:val="000000" w:themeColor="text1"/>
        </w:rPr>
        <w:t xml:space="preserve">. In another example, mouse ABCG5 and ABCG8 </w:t>
      </w:r>
      <w:r w:rsidR="0076775C">
        <w:rPr>
          <w:bCs/>
          <w:iCs/>
          <w:color w:val="000000" w:themeColor="text1"/>
        </w:rPr>
        <w:t xml:space="preserve">show increased </w:t>
      </w:r>
      <w:r w:rsidR="0076775C" w:rsidRPr="00282EA3">
        <w:t>expression</w:t>
      </w:r>
      <w:r w:rsidR="00C22663">
        <w:t xml:space="preserve"> </w:t>
      </w:r>
      <w:r w:rsidR="00090233">
        <w:rPr>
          <w:bCs/>
          <w:iCs/>
          <w:color w:val="000000" w:themeColor="text1"/>
        </w:rPr>
        <w:t>in response to disruption of ABCG2 (a protein that confers breast cancer xenobiotic resistance)</w:t>
      </w:r>
      <w:r w:rsidR="00090233">
        <w:rPr>
          <w:bCs/>
          <w:iCs/>
          <w:color w:val="000000" w:themeColor="text1"/>
        </w:rPr>
        <w:fldChar w:fldCharType="begin" w:fldLock="1"/>
      </w:r>
      <w:r w:rsidR="004F6CD1">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5&lt;/sup&gt;","plainTextFormattedCitation":"35","previouslyFormattedCitation":"&lt;sup&gt;37&lt;/sup&gt;"},"properties":{"noteIndex":0},"schema":"https://github.com/citation-style-language/schema/raw/master/csl-citation.json"}</w:instrText>
      </w:r>
      <w:r w:rsidR="00090233">
        <w:rPr>
          <w:bCs/>
          <w:iCs/>
          <w:color w:val="000000" w:themeColor="text1"/>
        </w:rPr>
        <w:fldChar w:fldCharType="separate"/>
      </w:r>
      <w:r w:rsidR="004F6CD1" w:rsidRPr="004F6CD1">
        <w:rPr>
          <w:bCs/>
          <w:iCs/>
          <w:noProof/>
          <w:color w:val="000000" w:themeColor="text1"/>
          <w:vertAlign w:val="superscript"/>
        </w:rPr>
        <w:t>35</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Finally, a DCGA study of these 16 transporters is made simpler by the fact that the ABC-16 strain does not show major fitness defects in the absence of drugs</w:t>
      </w:r>
      <w:r w:rsidR="00A228AC">
        <w:rPr>
          <w:bCs/>
          <w:iCs/>
          <w:color w:val="000000" w:themeColor="text1"/>
        </w:rPr>
        <w:fldChar w:fldCharType="begin" w:fldLock="1"/>
      </w:r>
      <w:r w:rsidR="004F6CD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3&lt;/sup&gt;"},"properties":{"noteIndex":0},"schema":"https://github.com/citation-style-language/schema/raw/master/csl-citation.json"}</w:instrText>
      </w:r>
      <w:r w:rsidR="00A228AC">
        <w:rPr>
          <w:bCs/>
          <w:iCs/>
          <w:color w:val="000000" w:themeColor="text1"/>
        </w:rPr>
        <w:fldChar w:fldCharType="separate"/>
      </w:r>
      <w:r w:rsidR="004F6CD1" w:rsidRPr="004F6CD1">
        <w:rPr>
          <w:bCs/>
          <w:iCs/>
          <w:noProof/>
          <w:color w:val="000000" w:themeColor="text1"/>
          <w:vertAlign w:val="superscript"/>
        </w:rPr>
        <w:t>21</w:t>
      </w:r>
      <w:r w:rsidR="00A228AC">
        <w:rPr>
          <w:bCs/>
          <w:iCs/>
          <w:color w:val="000000" w:themeColor="text1"/>
        </w:rPr>
        <w:fldChar w:fldCharType="end"/>
      </w:r>
      <w:r w:rsidR="00090233">
        <w:rPr>
          <w:bCs/>
          <w:iCs/>
          <w:color w:val="000000" w:themeColor="text1"/>
        </w:rPr>
        <w:t xml:space="preserve">. </w:t>
      </w:r>
      <w:r w:rsidR="00D23588">
        <w:rPr>
          <w:bCs/>
          <w:iCs/>
          <w:color w:val="000000" w:themeColor="text1"/>
        </w:rPr>
        <w:t xml:space="preserve"> </w:t>
      </w:r>
      <w:r w:rsidR="00090233">
        <w:rPr>
          <w:bCs/>
          <w:iCs/>
          <w:color w:val="000000" w:themeColor="text1"/>
        </w:rPr>
        <w:t xml:space="preserve">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1963B51E"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r w:rsidR="00E10F57">
        <w:rPr>
          <w:rFonts w:eastAsia="Times New Roman"/>
        </w:rPr>
        <w:t xml:space="preserve">a </w:t>
      </w:r>
      <w:r w:rsidR="00EE6EFB">
        <w:rPr>
          <w:rFonts w:eastAsia="Times New Roman"/>
        </w:rPr>
        <w:t xml:space="preserve">system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w:t>
      </w:r>
      <w:r w:rsidR="00D23588">
        <w:rPr>
          <w:rFonts w:eastAsia="Times New Roman"/>
          <w:i/>
        </w:rPr>
        <w:t xml:space="preserve"> </w:t>
      </w:r>
      <w:r w:rsidR="00EE6EFB" w:rsidRPr="004210F6">
        <w:rPr>
          <w:rFonts w:eastAsia="Times New Roman"/>
          <w:i/>
        </w:rPr>
        <w:t>yor1∆</w:t>
      </w:r>
      <w:r w:rsidR="00D23588">
        <w:rPr>
          <w:rFonts w:eastAsia="Times New Roman"/>
          <w:i/>
        </w:rPr>
        <w:t xml:space="preserve"> </w:t>
      </w:r>
      <w:r w:rsidR="00EE6EFB" w:rsidRPr="004210F6">
        <w:rPr>
          <w:rFonts w:eastAsia="Times New Roman"/>
          <w:i/>
        </w:rPr>
        <w:t>ybt1∆</w:t>
      </w:r>
      <w:r w:rsidR="00D23588">
        <w:rPr>
          <w:rFonts w:eastAsia="Times New Roman"/>
          <w:i/>
        </w:rPr>
        <w:t xml:space="preserve"> </w:t>
      </w:r>
      <w:r w:rsidR="00EE6EFB" w:rsidRPr="004210F6">
        <w:rPr>
          <w:rFonts w:eastAsia="Times New Roman"/>
          <w:i/>
        </w:rPr>
        <w:t>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high resistance to fluconazole and ketoconazole</w:t>
      </w:r>
      <w:r w:rsidR="00D23588">
        <w:rPr>
          <w:rFonts w:eastAsia="Times New Roman"/>
        </w:rPr>
        <w:t xml:space="preserve"> that depended on </w:t>
      </w:r>
      <w:r w:rsidR="00A35DF3">
        <w:rPr>
          <w:rFonts w:eastAsia="Times New Roman"/>
        </w:rPr>
        <w:t xml:space="preserve">a </w:t>
      </w:r>
      <w:r w:rsidR="00D23588">
        <w:rPr>
          <w:rFonts w:eastAsia="Times New Roman"/>
        </w:rPr>
        <w:t xml:space="preserve">fifth gene, </w:t>
      </w:r>
      <w:r w:rsidR="00D23588" w:rsidRPr="00264257">
        <w:rPr>
          <w:rFonts w:eastAsia="Times New Roman"/>
          <w:i/>
        </w:rPr>
        <w:t>PDR5</w:t>
      </w:r>
      <w:r w:rsidR="00D23588">
        <w:rPr>
          <w:rFonts w:eastAsia="Times New Roman"/>
        </w:rPr>
        <w:t xml:space="preserve">. We </w:t>
      </w:r>
      <w:r w:rsidR="00694D46">
        <w:rPr>
          <w:rFonts w:eastAsia="Times New Roman"/>
        </w:rPr>
        <w:t xml:space="preserve">used a </w:t>
      </w:r>
      <w:r w:rsidR="00D23588">
        <w:rPr>
          <w:rFonts w:eastAsia="Times New Roman"/>
        </w:rPr>
        <w:t xml:space="preserve">non-linear </w:t>
      </w:r>
      <w:r w:rsidR="00B276FC">
        <w:rPr>
          <w:rFonts w:eastAsia="Times New Roman"/>
        </w:rPr>
        <w:t>neural network</w:t>
      </w:r>
      <w:r w:rsidR="00023F09">
        <w:rPr>
          <w:rFonts w:eastAsia="Times New Roman"/>
        </w:rPr>
        <w:t xml:space="preserve"> </w:t>
      </w:r>
      <w:r w:rsidR="00D23588">
        <w:rPr>
          <w:rFonts w:eastAsia="Times New Roman"/>
        </w:rPr>
        <w:t xml:space="preserve">model of the </w:t>
      </w:r>
      <w:r w:rsidR="00694D46">
        <w:rPr>
          <w:rFonts w:eastAsia="Times New Roman"/>
        </w:rPr>
        <w:t xml:space="preserve">system 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22BD90B2" w:rsidR="00E47F5E" w:rsidRDefault="000F65CF" w:rsidP="00224FCB">
      <w:pPr>
        <w:outlineLvl w:val="0"/>
        <w:rPr>
          <w:b/>
          <w:bCs/>
          <w:iCs/>
          <w:color w:val="000000" w:themeColor="text1"/>
        </w:rPr>
      </w:pPr>
      <w:r>
        <w:rPr>
          <w:b/>
          <w:bCs/>
          <w:iCs/>
          <w:color w:val="000000" w:themeColor="text1"/>
        </w:rPr>
        <w:t xml:space="preserve">Engineered </w:t>
      </w:r>
      <w:r w:rsidR="00C62CB1">
        <w:rPr>
          <w:b/>
          <w:bCs/>
          <w:iCs/>
          <w:color w:val="000000" w:themeColor="text1"/>
        </w:rPr>
        <w:t>p</w:t>
      </w:r>
      <w:r>
        <w:rPr>
          <w:b/>
          <w:bCs/>
          <w:iCs/>
          <w:color w:val="000000" w:themeColor="text1"/>
        </w:rPr>
        <w:t xml:space="preserve">opulation </w:t>
      </w:r>
      <w:r w:rsidR="00C62CB1">
        <w:rPr>
          <w:b/>
          <w:bCs/>
          <w:iCs/>
          <w:color w:val="000000" w:themeColor="text1"/>
        </w:rPr>
        <w:t>p</w:t>
      </w:r>
      <w:r>
        <w:rPr>
          <w:b/>
          <w:bCs/>
          <w:iCs/>
          <w:color w:val="000000" w:themeColor="text1"/>
        </w:rPr>
        <w:t xml:space="preserve">rofiling: </w:t>
      </w:r>
      <w:r w:rsidR="00C62CB1">
        <w:rPr>
          <w:b/>
          <w:bCs/>
          <w:iCs/>
          <w:color w:val="000000" w:themeColor="text1"/>
        </w:rPr>
        <w:t>a</w:t>
      </w:r>
      <w:r>
        <w:rPr>
          <w:b/>
          <w:bCs/>
          <w:iCs/>
          <w:color w:val="000000" w:themeColor="text1"/>
        </w:rPr>
        <w:t xml:space="preserve"> </w:t>
      </w:r>
      <w:r w:rsidR="00E64D74">
        <w:rPr>
          <w:b/>
          <w:bCs/>
          <w:iCs/>
          <w:color w:val="000000" w:themeColor="text1"/>
        </w:rPr>
        <w:t xml:space="preserve">scheme </w:t>
      </w:r>
      <w:r w:rsidR="00A4104D">
        <w:rPr>
          <w:b/>
          <w:bCs/>
          <w:iCs/>
          <w:color w:val="000000" w:themeColor="text1"/>
        </w:rPr>
        <w:t xml:space="preserve">for </w:t>
      </w:r>
      <w:r w:rsidR="00E64D74">
        <w:rPr>
          <w:b/>
          <w:bCs/>
          <w:iCs/>
          <w:color w:val="000000" w:themeColor="text1"/>
        </w:rPr>
        <w:t>generating combinatorial mutants</w:t>
      </w:r>
    </w:p>
    <w:p w14:paraId="086AA208" w14:textId="6C61A7B0" w:rsidR="00D977A0" w:rsidDel="00061EB7" w:rsidRDefault="005F694D" w:rsidP="00061EB7">
      <w:pPr>
        <w:jc w:val="both"/>
        <w:rPr>
          <w:del w:id="111" w:author="Albi Celaj [2]" w:date="2018-12-04T14:47:00Z"/>
          <w:lang w:val="en-CA"/>
        </w:rPr>
        <w:pPrChange w:id="112" w:author="Albi Celaj [2]" w:date="2018-12-04T14:47:00Z">
          <w:pPr>
            <w:jc w:val="both"/>
          </w:pPr>
        </w:pPrChange>
      </w:pPr>
      <w:r>
        <w:rPr>
          <w:bCs/>
          <w:iCs/>
          <w:color w:val="000000" w:themeColor="text1"/>
        </w:rPr>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ins w:id="113" w:author="Albi Celaj [2]" w:date="2018-12-04T14:47:00Z">
        <w:r w:rsidR="00061EB7">
          <w:rPr>
            <w:lang w:val="en-CA"/>
          </w:rPr>
          <w:t>.</w:t>
        </w:r>
      </w:ins>
      <w:del w:id="114" w:author="Albi Celaj [2]" w:date="2018-12-04T14:47:00Z">
        <w:r w:rsidR="00D744A9" w:rsidDel="00061EB7">
          <w:rPr>
            <w:lang w:val="en-CA"/>
          </w:rPr>
          <w:delText>,</w:delText>
        </w:r>
      </w:del>
      <w:r w:rsidR="00D744A9">
        <w:rPr>
          <w:lang w:val="en-CA"/>
        </w:rPr>
        <w:t xml:space="preserve"> </w:t>
      </w:r>
      <w:del w:id="115" w:author="Albi Celaj [2]" w:date="2018-12-04T14:47:00Z">
        <w:r w:rsidR="00694D46" w:rsidDel="00061EB7">
          <w:rPr>
            <w:lang w:val="en-CA"/>
          </w:rPr>
          <w:delText xml:space="preserve">such </w:delText>
        </w:r>
        <w:r w:rsidR="00973108" w:rsidDel="00061EB7">
          <w:rPr>
            <w:lang w:val="en-CA"/>
          </w:rPr>
          <w:delText>t</w:delText>
        </w:r>
        <w:r w:rsidR="008A1E26" w:rsidDel="00061EB7">
          <w:rPr>
            <w:lang w:val="en-CA"/>
          </w:rPr>
          <w:delText xml:space="preserve">hat </w:delText>
        </w:r>
        <w:r w:rsidR="00694D46" w:rsidDel="00061EB7">
          <w:rPr>
            <w:lang w:val="en-CA"/>
          </w:rPr>
          <w:delText>offspring</w:delText>
        </w:r>
      </w:del>
      <w:ins w:id="116" w:author="Albi Celaj [2]" w:date="2018-12-04T14:47:00Z">
        <w:r w:rsidR="00061EB7">
          <w:rPr>
            <w:lang w:val="en-CA"/>
          </w:rPr>
          <w:t>In this way</w:t>
        </w:r>
      </w:ins>
      <w:ins w:id="117" w:author="Albi Celaj [2]" w:date="2018-12-04T14:56:00Z">
        <w:r w:rsidR="003C0F51">
          <w:rPr>
            <w:lang w:val="en-CA"/>
          </w:rPr>
          <w:t>,</w:t>
        </w:r>
      </w:ins>
      <w:r w:rsidR="00694D46">
        <w:rPr>
          <w:lang w:val="en-CA"/>
        </w:rPr>
        <w:t xml:space="preserve"> each</w:t>
      </w:r>
      <w:ins w:id="118" w:author="Albi Celaj [2]" w:date="2018-12-04T14:47:00Z">
        <w:r w:rsidR="00061EB7">
          <w:rPr>
            <w:lang w:val="en-CA"/>
          </w:rPr>
          <w:t xml:space="preserve"> offspring</w:t>
        </w:r>
      </w:ins>
      <w:r w:rsidR="00694D46">
        <w:rPr>
          <w:lang w:val="en-CA"/>
        </w:rPr>
        <w:t xml:space="preserve"> </w:t>
      </w:r>
      <w:r w:rsidR="008A1E26">
        <w:rPr>
          <w:lang w:val="en-CA"/>
        </w:rPr>
        <w:t>inherit</w:t>
      </w:r>
      <w:ins w:id="119" w:author="Albi Celaj [2]" w:date="2018-12-04T14:56:00Z">
        <w:r w:rsidR="003C0F51">
          <w:rPr>
            <w:lang w:val="en-CA"/>
          </w:rPr>
          <w:t>s</w:t>
        </w:r>
      </w:ins>
      <w:r w:rsidR="008A1E26">
        <w:rPr>
          <w:lang w:val="en-CA"/>
        </w:rPr>
        <w:t xml:space="preserve">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4F6CD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36&lt;/sup&gt;","plainTextFormattedCitation":"36","previouslyFormattedCitation":"&lt;sup&gt;11&lt;/sup&gt;"},"properties":{"noteIndex":0},"schema":"https://github.com/citation-style-language/schema/raw/master/csl-citation.json"}</w:instrText>
      </w:r>
      <w:r w:rsidR="00E56229" w:rsidRPr="002456C5">
        <w:rPr>
          <w:lang w:val="en-CA"/>
        </w:rPr>
        <w:fldChar w:fldCharType="separate"/>
      </w:r>
      <w:r w:rsidR="004F6CD1" w:rsidRPr="004F6CD1">
        <w:rPr>
          <w:noProof/>
          <w:vertAlign w:val="superscript"/>
          <w:lang w:val="en-CA"/>
        </w:rPr>
        <w:t>36</w:t>
      </w:r>
      <w:r w:rsidR="00E56229" w:rsidRPr="002456C5">
        <w:rPr>
          <w:lang w:val="en-CA"/>
        </w:rPr>
        <w:fldChar w:fldCharType="end"/>
      </w:r>
      <w:ins w:id="120" w:author="Albi Celaj [2]" w:date="2018-12-04T14:47:00Z">
        <w:r w:rsidR="009A571F">
          <w:rPr>
            <w:lang w:val="en-CA"/>
          </w:rPr>
          <w:t>, and can</w:t>
        </w:r>
        <w:r w:rsidR="001A5607">
          <w:rPr>
            <w:lang w:val="en-CA"/>
          </w:rPr>
          <w:t xml:space="preserve"> </w:t>
        </w:r>
      </w:ins>
      <w:ins w:id="121" w:author="Albi Celaj [2]" w:date="2018-12-04T14:58:00Z">
        <w:r w:rsidR="001A5607">
          <w:rPr>
            <w:lang w:val="en-CA"/>
          </w:rPr>
          <w:t>then</w:t>
        </w:r>
        <w:r w:rsidR="009A571F">
          <w:rPr>
            <w:lang w:val="en-CA"/>
          </w:rPr>
          <w:t xml:space="preserve"> be</w:t>
        </w:r>
      </w:ins>
      <w:ins w:id="122" w:author="Albi Celaj [2]" w:date="2018-12-04T14:47:00Z">
        <w:r w:rsidR="00061EB7">
          <w:rPr>
            <w:lang w:val="en-CA"/>
          </w:rPr>
          <w:t xml:space="preserve"> genotyped and profiled for traits such </w:t>
        </w:r>
      </w:ins>
      <w:del w:id="123" w:author="Albi Celaj [2]" w:date="2018-12-04T14:47:00Z">
        <w:r w:rsidR="00E56229" w:rsidDel="00061EB7">
          <w:rPr>
            <w:lang w:val="en-CA"/>
          </w:rPr>
          <w:delText xml:space="preserve">.  </w:delText>
        </w:r>
      </w:del>
      <w:ins w:id="124" w:author="Albi Celaj [2]" w:date="2018-12-04T14:47:00Z">
        <w:r w:rsidR="00061EB7">
          <w:rPr>
            <w:lang w:val="en-CA"/>
          </w:rPr>
          <w:t>as gene expression</w:t>
        </w:r>
        <w:r w:rsidR="00061EB7" w:rsidRPr="00233F15">
          <w:rPr>
            <w:bCs/>
            <w:iCs/>
            <w:color w:val="000000" w:themeColor="text1"/>
          </w:rPr>
          <w:fldChar w:fldCharType="begin" w:fldLock="1"/>
        </w:r>
      </w:ins>
      <w:r w:rsidR="004F6CD1">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7&lt;/sup&gt;","plainTextFormattedCitation":"37","previouslyFormattedCitation":"&lt;sup&gt;38&lt;/sup&gt;"},"properties":{"noteIndex":0},"schema":"https://github.com/citation-style-language/schema/raw/master/csl-citation.json"}</w:instrText>
      </w:r>
      <w:ins w:id="125" w:author="Albi Celaj [2]" w:date="2018-12-04T14:47:00Z">
        <w:r w:rsidR="00061EB7" w:rsidRPr="00233F15">
          <w:rPr>
            <w:bCs/>
            <w:iCs/>
            <w:color w:val="000000" w:themeColor="text1"/>
          </w:rPr>
          <w:fldChar w:fldCharType="separate"/>
        </w:r>
      </w:ins>
      <w:r w:rsidR="004F6CD1" w:rsidRPr="004F6CD1">
        <w:rPr>
          <w:bCs/>
          <w:iCs/>
          <w:noProof/>
          <w:color w:val="000000" w:themeColor="text1"/>
          <w:vertAlign w:val="superscript"/>
        </w:rPr>
        <w:t>37</w:t>
      </w:r>
      <w:ins w:id="126" w:author="Albi Celaj [2]" w:date="2018-12-04T14:47:00Z">
        <w:r w:rsidR="00061EB7" w:rsidRPr="00233F15">
          <w:rPr>
            <w:bCs/>
            <w:iCs/>
            <w:color w:val="000000" w:themeColor="text1"/>
          </w:rPr>
          <w:fldChar w:fldCharType="end"/>
        </w:r>
        <w:r w:rsidR="00061EB7">
          <w:rPr>
            <w:lang w:val="en-CA"/>
          </w:rPr>
          <w:t xml:space="preserve"> or small molecule resistance</w:t>
        </w:r>
        <w:r w:rsidR="00061EB7" w:rsidRPr="00233F15">
          <w:rPr>
            <w:bCs/>
            <w:iCs/>
            <w:color w:val="000000" w:themeColor="text1"/>
          </w:rPr>
          <w:fldChar w:fldCharType="begin" w:fldLock="1"/>
        </w:r>
      </w:ins>
      <w:r w:rsidR="004F6CD1">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8&lt;/sup&gt;","plainTextFormattedCitation":"38","previouslyFormattedCitation":"&lt;sup&gt;39&lt;/sup&gt;"},"properties":{"noteIndex":0},"schema":"https://github.com/citation-style-language/schema/raw/master/csl-citation.json"}</w:instrText>
      </w:r>
      <w:ins w:id="127" w:author="Albi Celaj [2]" w:date="2018-12-04T14:47:00Z">
        <w:r w:rsidR="00061EB7" w:rsidRPr="00233F15">
          <w:rPr>
            <w:bCs/>
            <w:iCs/>
            <w:color w:val="000000" w:themeColor="text1"/>
          </w:rPr>
          <w:fldChar w:fldCharType="separate"/>
        </w:r>
      </w:ins>
      <w:r w:rsidR="004F6CD1" w:rsidRPr="004F6CD1">
        <w:rPr>
          <w:bCs/>
          <w:iCs/>
          <w:noProof/>
          <w:color w:val="000000" w:themeColor="text1"/>
          <w:vertAlign w:val="superscript"/>
        </w:rPr>
        <w:t>38</w:t>
      </w:r>
      <w:ins w:id="128" w:author="Albi Celaj [2]" w:date="2018-12-04T14:47:00Z">
        <w:r w:rsidR="00061EB7" w:rsidRPr="00233F15">
          <w:rPr>
            <w:bCs/>
            <w:iCs/>
            <w:color w:val="000000" w:themeColor="text1"/>
          </w:rPr>
          <w:fldChar w:fldCharType="end"/>
        </w:r>
        <w:r w:rsidR="00061EB7">
          <w:rPr>
            <w:bCs/>
            <w:iCs/>
            <w:color w:val="000000" w:themeColor="text1"/>
          </w:rPr>
          <w:t>.</w:t>
        </w:r>
      </w:ins>
    </w:p>
    <w:p w14:paraId="35B5BDB6" w14:textId="52CEA4E6" w:rsidR="00D977A0" w:rsidDel="00746572" w:rsidRDefault="00D977A0" w:rsidP="00061EB7">
      <w:pPr>
        <w:jc w:val="both"/>
        <w:rPr>
          <w:del w:id="129" w:author="Albi Celaj [2]" w:date="2018-12-04T14:42:00Z"/>
          <w:lang w:val="en-CA"/>
        </w:rPr>
        <w:pPrChange w:id="130" w:author="Albi Celaj [2]" w:date="2018-12-04T14:47:00Z">
          <w:pPr>
            <w:jc w:val="both"/>
          </w:pPr>
        </w:pPrChange>
      </w:pPr>
    </w:p>
    <w:p w14:paraId="456E9525" w14:textId="66AF6143" w:rsidR="00D977A0" w:rsidDel="00746572" w:rsidRDefault="00D977A0" w:rsidP="00061EB7">
      <w:pPr>
        <w:jc w:val="both"/>
        <w:rPr>
          <w:del w:id="131" w:author="Albi Celaj [2]" w:date="2018-12-04T14:42:00Z"/>
          <w:lang w:val="en-CA"/>
        </w:rPr>
        <w:pPrChange w:id="132" w:author="Albi Celaj [2]" w:date="2018-12-04T14:47:00Z">
          <w:pPr>
            <w:jc w:val="both"/>
          </w:pPr>
        </w:pPrChange>
      </w:pPr>
    </w:p>
    <w:p w14:paraId="00363736" w14:textId="71332991" w:rsidR="00D977A0" w:rsidDel="00746572" w:rsidRDefault="00D977A0" w:rsidP="00061EB7">
      <w:pPr>
        <w:jc w:val="both"/>
        <w:rPr>
          <w:del w:id="133" w:author="Albi Celaj [2]" w:date="2018-12-04T14:42:00Z"/>
          <w:lang w:val="en-CA"/>
        </w:rPr>
        <w:pPrChange w:id="134" w:author="Albi Celaj [2]" w:date="2018-12-04T14:47:00Z">
          <w:pPr>
            <w:jc w:val="both"/>
          </w:pPr>
        </w:pPrChange>
      </w:pPr>
    </w:p>
    <w:p w14:paraId="3F293835" w14:textId="351248ED" w:rsidR="00D977A0" w:rsidDel="00061EB7" w:rsidRDefault="00D977A0" w:rsidP="00061EB7">
      <w:pPr>
        <w:jc w:val="both"/>
        <w:rPr>
          <w:del w:id="135" w:author="Albi Celaj [2]" w:date="2018-12-04T14:47:00Z"/>
          <w:lang w:val="en-CA"/>
        </w:rPr>
        <w:pPrChange w:id="136" w:author="Albi Celaj [2]" w:date="2018-12-04T14:47:00Z">
          <w:pPr>
            <w:jc w:val="both"/>
          </w:pPr>
        </w:pPrChange>
      </w:pPr>
    </w:p>
    <w:p w14:paraId="168525CD" w14:textId="374129DE" w:rsidR="006D3D6E" w:rsidRPr="00306C07" w:rsidRDefault="00A36F21" w:rsidP="00403702">
      <w:pPr>
        <w:jc w:val="both"/>
        <w:rPr>
          <w:bCs/>
          <w:iCs/>
          <w:color w:val="000000" w:themeColor="text1"/>
          <w:rPrChange w:id="137" w:author="Albi Celaj [2]" w:date="2018-12-04T14:59:00Z">
            <w:rPr>
              <w:lang w:val="en-CA"/>
            </w:rPr>
          </w:rPrChange>
        </w:rPr>
      </w:pPr>
      <w:del w:id="138" w:author="Albi Celaj [2]" w:date="2018-12-04T14:47:00Z">
        <w:r w:rsidDel="00061EB7">
          <w:rPr>
            <w:lang w:val="en-CA"/>
          </w:rPr>
          <w:delText>Genoty</w:delText>
        </w:r>
        <w:r w:rsidR="00694D46" w:rsidDel="00061EB7">
          <w:rPr>
            <w:lang w:val="en-CA"/>
          </w:rPr>
          <w:delText>p</w:delText>
        </w:r>
        <w:r w:rsidDel="00061EB7">
          <w:rPr>
            <w:lang w:val="en-CA"/>
          </w:rPr>
          <w:delText>ing and profiling progeny for traits such as gene expression</w:delText>
        </w:r>
        <w:r w:rsidRPr="00233F15" w:rsidDel="00061EB7">
          <w:rPr>
            <w:bCs/>
            <w:iCs/>
            <w:color w:val="000000" w:themeColor="text1"/>
          </w:rPr>
          <w:fldChar w:fldCharType="begin" w:fldLock="1"/>
        </w:r>
        <w:r w:rsidR="00D660A4" w:rsidRPr="00061EB7" w:rsidDel="00061EB7">
          <w:rPr>
            <w:bCs/>
            <w:iCs/>
            <w:color w:val="000000" w:themeColor="text1"/>
          </w:rPr>
          <w:del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w:delInstrText>
        </w:r>
        <w:r w:rsidR="00D660A4" w:rsidRPr="00B302A1" w:rsidDel="00061EB7">
          <w:rPr>
            <w:bCs/>
            <w:iCs/>
            <w:color w:val="000000" w:themeColor="text1"/>
          </w:rPr>
          <w:delInstrText>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8&lt;/sup&gt;","plainTextFormattedCitation":"38","previouslyFormattedCitation":"&lt;sup&gt;38&lt;/sup&gt;"},"properties":{"noteIndex":0},"schema":"https://github.com/citation-style-language/schema/raw/master/csl-citation.json"}</w:delInstrText>
        </w:r>
        <w:r w:rsidRPr="00233F15" w:rsidDel="00061EB7">
          <w:rPr>
            <w:bCs/>
            <w:iCs/>
            <w:color w:val="000000" w:themeColor="text1"/>
          </w:rPr>
          <w:fldChar w:fldCharType="separate"/>
        </w:r>
        <w:r w:rsidR="000C5C2F" w:rsidRPr="00061EB7" w:rsidDel="00061EB7">
          <w:rPr>
            <w:bCs/>
            <w:iCs/>
            <w:noProof/>
            <w:color w:val="000000" w:themeColor="text1"/>
            <w:vertAlign w:val="superscript"/>
          </w:rPr>
          <w:delText>38</w:delText>
        </w:r>
        <w:r w:rsidRPr="00233F15" w:rsidDel="00061EB7">
          <w:rPr>
            <w:bCs/>
            <w:iCs/>
            <w:color w:val="000000" w:themeColor="text1"/>
          </w:rPr>
          <w:fldChar w:fldCharType="end"/>
        </w:r>
        <w:r w:rsidDel="00061EB7">
          <w:rPr>
            <w:lang w:val="en-CA"/>
          </w:rPr>
          <w:delText xml:space="preserve"> or small molecule resistance</w:delText>
        </w:r>
        <w:r w:rsidRPr="00233F15" w:rsidDel="00061EB7">
          <w:rPr>
            <w:bCs/>
            <w:iCs/>
            <w:color w:val="000000" w:themeColor="text1"/>
          </w:rPr>
          <w:fldChar w:fldCharType="begin" w:fldLock="1"/>
        </w:r>
        <w:r w:rsidR="00D660A4" w:rsidDel="00061EB7">
          <w:rPr>
            <w:bCs/>
            <w:iCs/>
            <w:color w:val="000000" w:themeColor="text1"/>
          </w:rPr>
          <w:del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delInstrText>
        </w:r>
        <w:r w:rsidRPr="00233F15" w:rsidDel="00061EB7">
          <w:rPr>
            <w:bCs/>
            <w:iCs/>
            <w:color w:val="000000" w:themeColor="text1"/>
          </w:rPr>
          <w:fldChar w:fldCharType="separate"/>
        </w:r>
        <w:r w:rsidR="000C5C2F" w:rsidRPr="000C5C2F" w:rsidDel="00061EB7">
          <w:rPr>
            <w:bCs/>
            <w:iCs/>
            <w:noProof/>
            <w:color w:val="000000" w:themeColor="text1"/>
            <w:vertAlign w:val="superscript"/>
          </w:rPr>
          <w:delText>39</w:delText>
        </w:r>
        <w:r w:rsidRPr="00233F15" w:rsidDel="00061EB7">
          <w:rPr>
            <w:bCs/>
            <w:iCs/>
            <w:color w:val="000000" w:themeColor="text1"/>
          </w:rPr>
          <w:fldChar w:fldCharType="end"/>
        </w:r>
        <w:r w:rsidDel="00061EB7">
          <w:rPr>
            <w:bCs/>
            <w:iCs/>
            <w:color w:val="000000" w:themeColor="text1"/>
          </w:rPr>
          <w:delText xml:space="preserve"> then allows statistical association of the resulting variants to the measured phenotypes. </w:delText>
        </w:r>
      </w:del>
      <w:r>
        <w:rPr>
          <w:bCs/>
          <w:iCs/>
          <w:color w:val="000000" w:themeColor="text1"/>
        </w:rPr>
        <w:t xml:space="preserve"> </w:t>
      </w:r>
      <w:ins w:id="139" w:author="Albi Celaj [2]" w:date="2018-12-04T14:47:00Z">
        <w:r w:rsidR="00061EB7">
          <w:rPr>
            <w:bCs/>
            <w:iCs/>
            <w:color w:val="000000" w:themeColor="text1"/>
          </w:rPr>
          <w:t xml:space="preserve"> </w:t>
        </w:r>
      </w:ins>
      <w:ins w:id="140" w:author="Albi Celaj [2]" w:date="2018-12-04T14:56:00Z">
        <w:r w:rsidR="003C0F51">
          <w:rPr>
            <w:bCs/>
            <w:iCs/>
            <w:color w:val="000000" w:themeColor="text1"/>
          </w:rPr>
          <w:t xml:space="preserve">However, </w:t>
        </w:r>
      </w:ins>
      <w:ins w:id="141" w:author="Albi Celaj [2]" w:date="2018-12-04T14:58:00Z">
        <w:r w:rsidR="00306C07">
          <w:rPr>
            <w:bCs/>
            <w:iCs/>
            <w:color w:val="000000" w:themeColor="text1"/>
          </w:rPr>
          <w:t xml:space="preserve">such approaches are </w:t>
        </w:r>
      </w:ins>
      <w:ins w:id="142" w:author="Albi Celaj [2]" w:date="2018-12-04T14:59:00Z">
        <w:r w:rsidR="00306C07">
          <w:rPr>
            <w:bCs/>
            <w:iCs/>
            <w:color w:val="000000" w:themeColor="text1"/>
          </w:rPr>
          <w:t>traditionally</w:t>
        </w:r>
      </w:ins>
      <w:ins w:id="143" w:author="Albi Celaj [2]" w:date="2018-12-04T14:58:00Z">
        <w:r w:rsidR="00306C07">
          <w:rPr>
            <w:bCs/>
            <w:iCs/>
            <w:color w:val="000000" w:themeColor="text1"/>
          </w:rPr>
          <w:t xml:space="preserve"> </w:t>
        </w:r>
      </w:ins>
      <w:ins w:id="144" w:author="Albi Celaj [2]" w:date="2018-12-04T14:59:00Z">
        <w:r w:rsidR="00306C07">
          <w:rPr>
            <w:bCs/>
            <w:iCs/>
            <w:color w:val="000000" w:themeColor="text1"/>
          </w:rPr>
          <w:t>use</w:t>
        </w:r>
      </w:ins>
      <w:ins w:id="145" w:author="Albi Celaj [2]" w:date="2018-12-04T15:05:00Z">
        <w:r w:rsidR="004912F3">
          <w:rPr>
            <w:bCs/>
            <w:iCs/>
            <w:color w:val="000000" w:themeColor="text1"/>
          </w:rPr>
          <w:t>d</w:t>
        </w:r>
      </w:ins>
      <w:ins w:id="146" w:author="Albi Celaj [2]" w:date="2018-12-04T14:59:00Z">
        <w:r w:rsidR="00306C07">
          <w:rPr>
            <w:bCs/>
            <w:iCs/>
            <w:color w:val="000000" w:themeColor="text1"/>
          </w:rPr>
          <w:t xml:space="preserve"> with natural isolates</w:t>
        </w:r>
      </w:ins>
      <w:del w:id="147" w:author="Albi Celaj [2]" w:date="2018-12-04T14:59:00Z">
        <w:r w:rsidDel="00306C07">
          <w:rPr>
            <w:bCs/>
            <w:iCs/>
            <w:color w:val="000000" w:themeColor="text1"/>
          </w:rPr>
          <w:delText>However, such approaches have been traditionally used at a large scale with natural isolates</w:delText>
        </w:r>
        <w:r w:rsidR="00A91B60" w:rsidDel="00306C07">
          <w:rPr>
            <w:bCs/>
            <w:iCs/>
            <w:color w:val="000000" w:themeColor="text1"/>
          </w:rPr>
          <w:delText xml:space="preserve"> rather than</w:delText>
        </w:r>
        <w:r w:rsidR="00135EF0" w:rsidDel="00306C07">
          <w:rPr>
            <w:bCs/>
            <w:iCs/>
            <w:color w:val="000000" w:themeColor="text1"/>
          </w:rPr>
          <w:delText xml:space="preserve"> </w:delText>
        </w:r>
        <w:r w:rsidDel="00306C07">
          <w:rPr>
            <w:bCs/>
            <w:iCs/>
            <w:color w:val="000000" w:themeColor="text1"/>
          </w:rPr>
          <w:delText>engineered strains</w:delText>
        </w:r>
      </w:del>
      <w:del w:id="148" w:author="Albi Celaj [2]" w:date="2018-12-04T15:23:00Z">
        <w:r w:rsidDel="00CE16CD">
          <w:rPr>
            <w:lang w:val="en-CA"/>
          </w:rPr>
          <w:fldChar w:fldCharType="begin" w:fldLock="1"/>
        </w:r>
        <w:r w:rsidR="00D660A4" w:rsidRPr="00CE16CD" w:rsidDel="00CE16CD">
          <w:rPr>
            <w:lang w:val="en-CA"/>
          </w:rPr>
          <w:del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w:delInstrText>
        </w:r>
        <w:r w:rsidR="00D660A4" w:rsidRPr="00241EFA" w:rsidDel="00CE16CD">
          <w:rPr>
            <w:lang w:val="en-CA"/>
          </w:rPr>
          <w:delInstrText>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delInstrText>
        </w:r>
        <w:r w:rsidDel="00CE16CD">
          <w:rPr>
            <w:lang w:val="en-CA"/>
          </w:rPr>
          <w:fldChar w:fldCharType="separate"/>
        </w:r>
        <w:r w:rsidR="000C5C2F" w:rsidRPr="00CE16CD" w:rsidDel="00CE16CD">
          <w:rPr>
            <w:noProof/>
            <w:vertAlign w:val="superscript"/>
            <w:lang w:val="en-CA"/>
          </w:rPr>
          <w:delText>39</w:delText>
        </w:r>
        <w:r w:rsidDel="00CE16CD">
          <w:rPr>
            <w:lang w:val="en-CA"/>
          </w:rPr>
          <w:fldChar w:fldCharType="end"/>
        </w:r>
      </w:del>
      <w:r w:rsidR="00135EF0">
        <w:rPr>
          <w:lang w:val="en-CA"/>
        </w:rPr>
        <w:t>, presenting several limitations</w:t>
      </w:r>
      <w:r>
        <w:rPr>
          <w:bCs/>
          <w:iCs/>
          <w:color w:val="000000" w:themeColor="text1"/>
        </w:rPr>
        <w:t>.</w:t>
      </w:r>
      <w:r w:rsidR="006D3D6E">
        <w:rPr>
          <w:lang w:val="en-CA"/>
        </w:rPr>
        <w:t xml:space="preserve">  For example, </w:t>
      </w:r>
      <w:del w:id="149" w:author="Albi Celaj [2]" w:date="2018-12-04T14:59:00Z">
        <w:r w:rsidR="006D3D6E" w:rsidDel="00306C07">
          <w:rPr>
            <w:lang w:val="en-CA"/>
          </w:rPr>
          <w:delText xml:space="preserve">many </w:delText>
        </w:r>
        <w:r w:rsidR="008362E4" w:rsidDel="00306C07">
          <w:rPr>
            <w:lang w:val="en-CA"/>
          </w:rPr>
          <w:delText xml:space="preserve">yeast </w:delText>
        </w:r>
        <w:r w:rsidR="006D3D6E" w:rsidDel="00306C07">
          <w:rPr>
            <w:lang w:val="en-CA"/>
          </w:rPr>
          <w:delText xml:space="preserve">genes known to be important </w:delText>
        </w:r>
        <w:r w:rsidR="00694D46" w:rsidDel="00306C07">
          <w:rPr>
            <w:lang w:val="en-CA"/>
          </w:rPr>
          <w:delText>for drug resistance</w:delText>
        </w:r>
        <w:r w:rsidR="006D3D6E" w:rsidDel="00306C07">
          <w:rPr>
            <w:lang w:val="en-CA"/>
          </w:rPr>
          <w:delText xml:space="preserve">, such as </w:delText>
        </w:r>
      </w:del>
      <w:del w:id="150" w:author="Albi Celaj [2]" w:date="2018-12-04T15:21:00Z">
        <w:r w:rsidR="006D3D6E" w:rsidDel="00CE16CD">
          <w:rPr>
            <w:lang w:val="en-CA"/>
          </w:rPr>
          <w:delText>ABC transporters</w:delText>
        </w:r>
      </w:del>
      <w:del w:id="151" w:author="Albi Celaj [2]" w:date="2018-12-04T15:00:00Z">
        <w:r w:rsidR="006D3D6E" w:rsidDel="00306C07">
          <w:rPr>
            <w:lang w:val="en-CA"/>
          </w:rPr>
          <w:fldChar w:fldCharType="begin" w:fldLock="1"/>
        </w:r>
        <w:r w:rsidR="00D660A4" w:rsidRPr="00CE16CD" w:rsidDel="00306C07">
          <w:rPr>
            <w:lang w:val="en-CA"/>
          </w:rPr>
          <w:del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w:delInstrText>
        </w:r>
        <w:r w:rsidR="00D660A4" w:rsidRPr="00241EFA" w:rsidDel="00306C07">
          <w:rPr>
            <w:lang w:val="en-CA"/>
          </w:rPr>
          <w:delInstrText>":"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40&lt;/sup&gt;","plainTextFormattedCitation":"40","previouslyFormattedCitation":"&lt;sup&gt;40&lt;/sup&gt;"},"properties":{"noteIndex":0},"schema":"https://github.com/citation-style-language/schema/raw/master/csl-citation.json"}</w:delInstrText>
        </w:r>
        <w:r w:rsidR="006D3D6E" w:rsidDel="00306C07">
          <w:rPr>
            <w:lang w:val="en-CA"/>
          </w:rPr>
          <w:fldChar w:fldCharType="separate"/>
        </w:r>
        <w:r w:rsidR="000C5C2F" w:rsidRPr="00306C07" w:rsidDel="00306C07">
          <w:rPr>
            <w:noProof/>
            <w:vertAlign w:val="superscript"/>
            <w:lang w:val="en-CA"/>
          </w:rPr>
          <w:delText>40</w:delText>
        </w:r>
        <w:r w:rsidR="006D3D6E" w:rsidDel="00306C07">
          <w:rPr>
            <w:lang w:val="en-CA"/>
          </w:rPr>
          <w:fldChar w:fldCharType="end"/>
        </w:r>
      </w:del>
      <w:del w:id="152" w:author="Albi Celaj [2]" w:date="2018-12-04T14:59:00Z">
        <w:r w:rsidR="00A91B60" w:rsidDel="00306C07">
          <w:rPr>
            <w:lang w:val="en-CA"/>
          </w:rPr>
          <w:delText>,</w:delText>
        </w:r>
      </w:del>
      <w:del w:id="153" w:author="Albi Celaj [2]" w:date="2018-12-04T15:21:00Z">
        <w:r w:rsidR="00A91B60" w:rsidDel="00CE16CD">
          <w:rPr>
            <w:lang w:val="en-CA"/>
          </w:rPr>
          <w:delText xml:space="preserve"> </w:delText>
        </w:r>
        <w:r w:rsidR="00694D46" w:rsidDel="00CE16CD">
          <w:rPr>
            <w:lang w:val="en-CA"/>
          </w:rPr>
          <w:delText>were</w:delText>
        </w:r>
      </w:del>
      <w:ins w:id="154" w:author="Albi Celaj [2]" w:date="2018-12-04T15:21:00Z">
        <w:r w:rsidR="00CE16CD">
          <w:rPr>
            <w:lang w:val="en-CA"/>
          </w:rPr>
          <w:t>many genes are</w:t>
        </w:r>
      </w:ins>
      <w:r w:rsidR="00694D46">
        <w:rPr>
          <w:lang w:val="en-CA"/>
        </w:rPr>
        <w:t xml:space="preserv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ins w:id="155" w:author="Albi Celaj [2]" w:date="2018-12-04T15:00:00Z">
        <w:r w:rsidR="00306C07">
          <w:rPr>
            <w:lang w:val="en-CA"/>
          </w:rPr>
          <w:fldChar w:fldCharType="begin" w:fldLock="1"/>
        </w:r>
      </w:ins>
      <w:r w:rsidR="004F6CD1">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39&lt;/sup&gt;","plainTextFormattedCitation":"39","previouslyFormattedCitation":"&lt;sup&gt;40&lt;/sup&gt;"},"properties":{"noteIndex":0},"schema":"https://github.com/citation-style-language/schema/raw/master/csl-citation.json"}</w:instrText>
      </w:r>
      <w:ins w:id="156" w:author="Albi Celaj [2]" w:date="2018-12-04T15:00:00Z">
        <w:r w:rsidR="00306C07">
          <w:rPr>
            <w:lang w:val="en-CA"/>
          </w:rPr>
          <w:fldChar w:fldCharType="separate"/>
        </w:r>
      </w:ins>
      <w:r w:rsidR="004F6CD1" w:rsidRPr="004F6CD1">
        <w:rPr>
          <w:noProof/>
          <w:vertAlign w:val="superscript"/>
          <w:lang w:val="en-CA"/>
        </w:rPr>
        <w:t>39</w:t>
      </w:r>
      <w:ins w:id="157" w:author="Albi Celaj [2]" w:date="2018-12-04T15:00:00Z">
        <w:r w:rsidR="00306C07">
          <w:rPr>
            <w:lang w:val="en-CA"/>
          </w:rPr>
          <w:fldChar w:fldCharType="end"/>
        </w:r>
      </w:ins>
      <w:r w:rsidR="006D3D6E">
        <w:rPr>
          <w:lang w:val="en-CA"/>
        </w:rPr>
        <w:t xml:space="preserve">. </w:t>
      </w:r>
      <w:ins w:id="158" w:author="Albi Celaj [2]" w:date="2018-12-04T15:07:00Z">
        <w:r w:rsidR="00BB4A65">
          <w:rPr>
            <w:lang w:val="en-CA"/>
          </w:rPr>
          <w:t xml:space="preserve"> </w:t>
        </w:r>
        <w:r w:rsidR="00FC1034">
          <w:rPr>
            <w:lang w:val="en-CA"/>
          </w:rPr>
          <w:t>Furthermore,</w:t>
        </w:r>
        <w:r w:rsidR="00BB4A65">
          <w:rPr>
            <w:lang w:val="en-CA"/>
          </w:rPr>
          <w:t xml:space="preserve"> diverse parents differing at hundreds of thousands of positions are typically used,</w:t>
        </w:r>
      </w:ins>
      <w:ins w:id="159" w:author="Albi Celaj [2]" w:date="2018-12-04T15:09:00Z">
        <w:r w:rsidR="00CE16CD">
          <w:rPr>
            <w:lang w:val="en-CA"/>
          </w:rPr>
          <w:t xml:space="preserve"> which</w:t>
        </w:r>
        <w:r w:rsidR="00BB4A65">
          <w:rPr>
            <w:lang w:val="en-CA"/>
          </w:rPr>
          <w:t xml:space="preserve"> makes it difficult to pinpoint causal variants, and </w:t>
        </w:r>
      </w:ins>
      <w:ins w:id="160" w:author="Albi Celaj [2]" w:date="2018-12-04T15:08:00Z">
        <w:r w:rsidR="00BB4A65">
          <w:rPr>
            <w:lang w:val="en-CA"/>
          </w:rPr>
          <w:t>brings multiple testing issues</w:t>
        </w:r>
      </w:ins>
      <w:ins w:id="161" w:author="Albi Celaj [2]" w:date="2018-12-04T15:10:00Z">
        <w:r w:rsidR="00BB4A65">
          <w:rPr>
            <w:lang w:val="en-CA"/>
          </w:rPr>
          <w:t xml:space="preserve"> such</w:t>
        </w:r>
      </w:ins>
      <w:ins w:id="162" w:author="Albi Celaj [2]" w:date="2018-12-04T15:08:00Z">
        <w:r w:rsidR="00BB4A65">
          <w:rPr>
            <w:lang w:val="en-CA"/>
          </w:rPr>
          <w:t xml:space="preserve"> that </w:t>
        </w:r>
      </w:ins>
      <w:ins w:id="163" w:author="Albi Celaj [2]" w:date="2018-12-04T15:10:00Z">
        <w:r w:rsidR="00BB4A65">
          <w:rPr>
            <w:lang w:val="en-CA"/>
          </w:rPr>
          <w:t>a prohibitive number of individuals</w:t>
        </w:r>
        <w:r w:rsidR="00CE16CD">
          <w:rPr>
            <w:lang w:val="en-CA"/>
          </w:rPr>
          <w:t xml:space="preserve"> </w:t>
        </w:r>
      </w:ins>
      <w:ins w:id="164" w:author="Albi Celaj [2]" w:date="2018-12-04T15:22:00Z">
        <w:r w:rsidR="00CE16CD">
          <w:rPr>
            <w:lang w:val="en-CA"/>
          </w:rPr>
          <w:t>would be</w:t>
        </w:r>
      </w:ins>
      <w:ins w:id="165" w:author="Albi Celaj [2]" w:date="2018-12-04T15:10:00Z">
        <w:r w:rsidR="00BB4A65">
          <w:rPr>
            <w:lang w:val="en-CA"/>
          </w:rPr>
          <w:t xml:space="preserve"> required for a DCGA.</w:t>
        </w:r>
      </w:ins>
      <w:del w:id="166" w:author="Albi Celaj [2]" w:date="2018-12-04T15:00:00Z">
        <w:r w:rsidR="00694D46" w:rsidDel="00306C07">
          <w:rPr>
            <w:lang w:val="en-CA"/>
          </w:rPr>
          <w:delText>A</w:delText>
        </w:r>
      </w:del>
      <w:del w:id="167" w:author="Albi Celaj [2]" w:date="2018-12-04T15:11:00Z">
        <w:r w:rsidR="00694D46" w:rsidDel="00403702">
          <w:rPr>
            <w:lang w:val="en-CA"/>
          </w:rPr>
          <w:delText xml:space="preserve">lthough </w:delText>
        </w:r>
        <w:r w:rsidR="006E4970" w:rsidDel="00403702">
          <w:rPr>
            <w:lang w:val="en-CA"/>
          </w:rPr>
          <w:delText xml:space="preserve">the use of diverse parents differing at hundreds of thousands of positions often </w:delText>
        </w:r>
        <w:r w:rsidR="00CA5A96" w:rsidDel="00403702">
          <w:rPr>
            <w:lang w:val="en-CA"/>
          </w:rPr>
          <w:delText xml:space="preserve">results in </w:delText>
        </w:r>
        <w:r w:rsidR="00245CBF" w:rsidDel="00403702">
          <w:rPr>
            <w:lang w:val="en-CA"/>
          </w:rPr>
          <w:delText>association</w:delText>
        </w:r>
        <w:r w:rsidR="00545621" w:rsidDel="00403702">
          <w:rPr>
            <w:lang w:val="en-CA"/>
          </w:rPr>
          <w:delText>s</w:delText>
        </w:r>
        <w:r w:rsidR="00245CBF" w:rsidDel="00403702">
          <w:rPr>
            <w:lang w:val="en-CA"/>
          </w:rPr>
          <w:delText xml:space="preserve"> of a single locus</w:delText>
        </w:r>
        <w:r w:rsidR="00C7070A" w:rsidDel="00403702">
          <w:rPr>
            <w:lang w:val="en-CA"/>
          </w:rPr>
          <w:delText xml:space="preserve"> to a trait</w:delText>
        </w:r>
        <w:r w:rsidR="006E4970" w:rsidDel="00403702">
          <w:rPr>
            <w:lang w:val="en-CA"/>
          </w:rPr>
          <w:delText xml:space="preserve">, </w:delText>
        </w:r>
        <w:r w:rsidR="00694D46" w:rsidDel="00403702">
          <w:rPr>
            <w:lang w:val="en-CA"/>
          </w:rPr>
          <w:delText xml:space="preserve">there are typically many linked variants at each locus which makes it difficult </w:delText>
        </w:r>
        <w:r w:rsidR="006E4970" w:rsidDel="00403702">
          <w:rPr>
            <w:lang w:val="en-CA"/>
          </w:rPr>
          <w:delText xml:space="preserve">to </w:delText>
        </w:r>
        <w:r w:rsidR="00694D46" w:rsidDel="00403702">
          <w:rPr>
            <w:lang w:val="en-CA"/>
          </w:rPr>
          <w:delText xml:space="preserve">pinpoint the </w:delText>
        </w:r>
        <w:r w:rsidR="00245CBF" w:rsidDel="00403702">
          <w:rPr>
            <w:lang w:val="en-CA"/>
          </w:rPr>
          <w:delText xml:space="preserve">causal </w:delText>
        </w:r>
        <w:r w:rsidR="00CA5A96" w:rsidDel="00403702">
          <w:rPr>
            <w:lang w:val="en-CA"/>
          </w:rPr>
          <w:delText>variant</w:delText>
        </w:r>
        <w:r w:rsidR="00694D46" w:rsidDel="00403702">
          <w:rPr>
            <w:lang w:val="en-CA"/>
          </w:rPr>
          <w:delText xml:space="preserve">(s).  A </w:delText>
        </w:r>
        <w:r w:rsidR="006D3D6E" w:rsidDel="00403702">
          <w:rPr>
            <w:lang w:val="en-CA"/>
          </w:rPr>
          <w:delText xml:space="preserve">large number of positions </w:delText>
        </w:r>
        <w:r w:rsidR="00694D46" w:rsidDel="00403702">
          <w:rPr>
            <w:lang w:val="en-CA"/>
          </w:rPr>
          <w:delText xml:space="preserve">varying </w:delText>
        </w:r>
        <w:r w:rsidR="006D3D6E" w:rsidDel="00403702">
          <w:rPr>
            <w:lang w:val="en-CA"/>
          </w:rPr>
          <w:delText>between parents</w:delText>
        </w:r>
      </w:del>
      <w:r w:rsidR="00694D46">
        <w:rPr>
          <w:lang w:val="en-CA"/>
        </w:rPr>
        <w:t xml:space="preserve"> </w:t>
      </w:r>
      <w:del w:id="168" w:author="Albi Celaj [2]" w:date="2018-12-04T15:08:00Z">
        <w:r w:rsidR="00694D46" w:rsidDel="00BB4A65">
          <w:rPr>
            <w:lang w:val="en-CA"/>
          </w:rPr>
          <w:delText xml:space="preserve">brings multiple testing issues that </w:delText>
        </w:r>
        <w:r w:rsidR="006D3D6E" w:rsidDel="00BB4A65">
          <w:rPr>
            <w:lang w:val="en-CA"/>
          </w:rPr>
          <w:delText xml:space="preserve">may </w:delText>
        </w:r>
        <w:r w:rsidR="00694D46" w:rsidDel="00BB4A65">
          <w:rPr>
            <w:lang w:val="en-CA"/>
          </w:rPr>
          <w:delText xml:space="preserve">require a </w:delText>
        </w:r>
        <w:r w:rsidR="00250D20" w:rsidDel="00BB4A65">
          <w:rPr>
            <w:lang w:val="en-CA"/>
          </w:rPr>
          <w:delText>prohibitive number of</w:delText>
        </w:r>
        <w:r w:rsidR="00A04E03" w:rsidDel="00BB4A65">
          <w:rPr>
            <w:lang w:val="en-CA"/>
          </w:rPr>
          <w:delText xml:space="preserve"> individuals</w:delText>
        </w:r>
        <w:r w:rsidR="006D3D6E" w:rsidDel="00BB4A65">
          <w:rPr>
            <w:lang w:val="en-CA"/>
          </w:rPr>
          <w:delText xml:space="preserve"> </w:delText>
        </w:r>
        <w:r w:rsidR="00A04E03" w:rsidDel="00BB4A65">
          <w:rPr>
            <w:lang w:val="en-CA"/>
          </w:rPr>
          <w:delText xml:space="preserve">for statistical </w:delText>
        </w:r>
        <w:r w:rsidR="006D3D6E" w:rsidDel="00BB4A65">
          <w:rPr>
            <w:lang w:val="en-CA"/>
          </w:rPr>
          <w:delText xml:space="preserve">reconstruction </w:delText>
        </w:r>
        <w:r w:rsidR="00A04E03" w:rsidDel="00BB4A65">
          <w:rPr>
            <w:lang w:val="en-CA"/>
          </w:rPr>
          <w:delText>of complex</w:delText>
        </w:r>
        <w:r w:rsidR="006D3D6E" w:rsidDel="00BB4A65">
          <w:rPr>
            <w:lang w:val="en-CA"/>
          </w:rPr>
          <w:delText xml:space="preserve"> variant-to-phenotype </w:delText>
        </w:r>
        <w:r w:rsidR="00527F17" w:rsidDel="00BB4A65">
          <w:rPr>
            <w:lang w:val="en-CA"/>
          </w:rPr>
          <w:delText xml:space="preserve">associations.  </w:delText>
        </w:r>
      </w:del>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lastRenderedPageBreak/>
        <w:t xml:space="preserve">designed </w:t>
      </w:r>
      <w:r w:rsidR="009212D2">
        <w:rPr>
          <w:lang w:val="en-CA"/>
        </w:rPr>
        <w:t>a</w:t>
      </w:r>
      <w:del w:id="169" w:author="Albi Celaj [2]" w:date="2018-12-04T15:14:00Z">
        <w:r w:rsidR="00750C1B" w:rsidDel="00F142E3">
          <w:rPr>
            <w:lang w:val="en-CA"/>
          </w:rPr>
          <w:delText>n</w:delText>
        </w:r>
      </w:del>
      <w:r w:rsidR="00E63A6D">
        <w:rPr>
          <w:lang w:val="en-CA"/>
        </w:rPr>
        <w:t xml:space="preserve"> </w:t>
      </w:r>
      <w:del w:id="170" w:author="Albi Celaj [2]" w:date="2018-12-04T15:14:00Z">
        <w:r w:rsidR="00750C1B" w:rsidDel="00F142E3">
          <w:rPr>
            <w:lang w:val="en-CA"/>
          </w:rPr>
          <w:delText xml:space="preserve">engineered </w:delText>
        </w:r>
      </w:del>
      <w:r w:rsidR="009212D2">
        <w:rPr>
          <w:lang w:val="en-CA"/>
        </w:rPr>
        <w:t>population</w:t>
      </w:r>
      <w:r w:rsidR="00017BC1">
        <w:rPr>
          <w:lang w:val="en-CA"/>
        </w:rPr>
        <w:t xml:space="preserve"> </w:t>
      </w:r>
      <w:ins w:id="171" w:author="Albi Celaj [2]" w:date="2018-12-04T15:14:00Z">
        <w:r w:rsidR="00F142E3">
          <w:rPr>
            <w:lang w:val="en-CA"/>
          </w:rPr>
          <w:t xml:space="preserve">engineering </w:t>
        </w:r>
      </w:ins>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proofErr w:type="spellStart"/>
      <w:r w:rsidR="00564D92">
        <w:rPr>
          <w:lang w:val="en-CA"/>
        </w:rPr>
        <w:t>segrega</w:t>
      </w:r>
      <w:r w:rsidR="00750C1B">
        <w:rPr>
          <w:lang w:val="en-CA"/>
        </w:rPr>
        <w:t>nts</w:t>
      </w:r>
      <w:proofErr w:type="spellEnd"/>
      <w:r w:rsidR="00564D92">
        <w:rPr>
          <w:lang w:val="en-CA"/>
        </w:rPr>
        <w:t>.</w:t>
      </w:r>
    </w:p>
    <w:p w14:paraId="4C7C287F" w14:textId="16C663B7" w:rsidR="00DB4537" w:rsidRPr="00403702" w:rsidDel="00F142E3" w:rsidRDefault="00DB4537" w:rsidP="004210F6">
      <w:pPr>
        <w:jc w:val="both"/>
        <w:rPr>
          <w:del w:id="172" w:author="Albi Celaj [2]" w:date="2018-12-04T15:15:00Z"/>
          <w:rPrChange w:id="173" w:author="Albi Celaj [2]" w:date="2018-12-04T15:11:00Z">
            <w:rPr>
              <w:del w:id="174" w:author="Albi Celaj [2]" w:date="2018-12-04T15:15:00Z"/>
              <w:lang w:val="en-CA"/>
            </w:rPr>
          </w:rPrChange>
        </w:rPr>
      </w:pPr>
    </w:p>
    <w:p w14:paraId="04E7D946" w14:textId="70C29E28" w:rsidR="00A2225B" w:rsidDel="00F142E3" w:rsidRDefault="00AD46BE" w:rsidP="005557E1">
      <w:pPr>
        <w:jc w:val="both"/>
        <w:rPr>
          <w:moveFrom w:id="175" w:author="Albi Celaj [2]" w:date="2018-12-04T15:15:00Z"/>
          <w:bCs/>
          <w:iCs/>
          <w:color w:val="000000" w:themeColor="text1"/>
        </w:rPr>
      </w:pPr>
      <w:moveFromRangeStart w:id="176" w:author="Albi Celaj [2]" w:date="2018-12-04T15:15:00Z" w:name="move531699851"/>
      <w:moveFrom w:id="177" w:author="Albi Celaj [2]" w:date="2018-12-04T15:15:00Z">
        <w:r w:rsidDel="00F142E3">
          <w:rPr>
            <w:lang w:val="en-CA"/>
          </w:rPr>
          <w:t>A</w:t>
        </w:r>
        <w:r w:rsidR="00CD1521" w:rsidDel="00F142E3">
          <w:rPr>
            <w:lang w:val="en-CA"/>
          </w:rPr>
          <w:t xml:space="preserve"> </w:t>
        </w:r>
        <w:r w:rsidR="00750C1B" w:rsidDel="00F142E3">
          <w:rPr>
            <w:lang w:val="en-CA"/>
          </w:rPr>
          <w:t xml:space="preserve">DCGA study requires that each individual progeny strain be </w:t>
        </w:r>
        <w:r w:rsidR="00DB4537" w:rsidDel="00F142E3">
          <w:rPr>
            <w:lang w:val="en-CA"/>
          </w:rPr>
          <w:t>genotyp</w:t>
        </w:r>
        <w:r w:rsidR="00750C1B" w:rsidDel="00F142E3">
          <w:rPr>
            <w:lang w:val="en-CA"/>
          </w:rPr>
          <w:t xml:space="preserve">ed </w:t>
        </w:r>
        <w:r w:rsidR="00DB4537" w:rsidDel="00F142E3">
          <w:rPr>
            <w:lang w:val="en-CA"/>
          </w:rPr>
          <w:t>and phenotyp</w:t>
        </w:r>
        <w:r w:rsidR="00750C1B" w:rsidDel="00F142E3">
          <w:rPr>
            <w:lang w:val="en-CA"/>
          </w:rPr>
          <w:t>ed. For this purpose, we</w:t>
        </w:r>
        <w:r w:rsidR="00CD1521" w:rsidDel="00F142E3">
          <w:rPr>
            <w:lang w:val="en-CA"/>
          </w:rPr>
          <w:t xml:space="preserve"> wished to </w:t>
        </w:r>
        <w:r w:rsidR="00750C1B" w:rsidDel="00F142E3">
          <w:rPr>
            <w:bCs/>
            <w:iCs/>
            <w:color w:val="000000" w:themeColor="text1"/>
          </w:rPr>
          <w:t>enable tracking of individual progeny</w:t>
        </w:r>
        <w:r w:rsidR="00CD1521" w:rsidDel="00F142E3">
          <w:rPr>
            <w:bCs/>
            <w:iCs/>
            <w:color w:val="000000" w:themeColor="text1"/>
          </w:rPr>
          <w:t>.  W</w:t>
        </w:r>
        <w:r w:rsidR="00750C1B" w:rsidDel="00F142E3">
          <w:rPr>
            <w:bCs/>
            <w:iCs/>
            <w:color w:val="000000" w:themeColor="text1"/>
          </w:rPr>
          <w:t xml:space="preserve">e </w:t>
        </w:r>
        <w:r w:rsidR="00CD1521" w:rsidDel="00F142E3">
          <w:rPr>
            <w:bCs/>
            <w:iCs/>
            <w:color w:val="000000" w:themeColor="text1"/>
          </w:rPr>
          <w:t>therefore designed the process s</w:t>
        </w:r>
        <w:r w:rsidR="005145A4" w:rsidDel="00F142E3">
          <w:rPr>
            <w:bCs/>
            <w:iCs/>
            <w:color w:val="000000" w:themeColor="text1"/>
          </w:rPr>
          <w:t>o</w:t>
        </w:r>
        <w:r w:rsidR="00CD1521" w:rsidDel="00F142E3">
          <w:rPr>
            <w:bCs/>
            <w:iCs/>
            <w:color w:val="000000" w:themeColor="text1"/>
          </w:rPr>
          <w:t xml:space="preserve"> that </w:t>
        </w:r>
        <w:r w:rsidR="00750C1B" w:rsidDel="00F142E3">
          <w:rPr>
            <w:bCs/>
            <w:iCs/>
            <w:color w:val="000000" w:themeColor="text1"/>
          </w:rPr>
          <w:t xml:space="preserve">one of the haploid </w:t>
        </w:r>
        <w:r w:rsidR="00D41710" w:rsidDel="00F142E3">
          <w:rPr>
            <w:bCs/>
            <w:iCs/>
            <w:color w:val="000000" w:themeColor="text1"/>
          </w:rPr>
          <w:t>parental strain</w:t>
        </w:r>
        <w:r w:rsidR="00750C1B" w:rsidDel="00F142E3">
          <w:rPr>
            <w:bCs/>
            <w:iCs/>
            <w:color w:val="000000" w:themeColor="text1"/>
          </w:rPr>
          <w:t>s</w:t>
        </w:r>
        <w:r w:rsidR="00D41710" w:rsidDel="00F142E3">
          <w:rPr>
            <w:bCs/>
            <w:iCs/>
            <w:color w:val="000000" w:themeColor="text1"/>
          </w:rPr>
          <w:t xml:space="preserve"> </w:t>
        </w:r>
        <w:r w:rsidR="00CD1521" w:rsidDel="00F142E3">
          <w:rPr>
            <w:bCs/>
            <w:iCs/>
            <w:color w:val="000000" w:themeColor="text1"/>
          </w:rPr>
          <w:t xml:space="preserve">is transformed </w:t>
        </w:r>
        <w:r w:rsidR="00D41710" w:rsidDel="00F142E3">
          <w:rPr>
            <w:bCs/>
            <w:iCs/>
            <w:color w:val="000000" w:themeColor="text1"/>
          </w:rPr>
          <w:t>with a complex pool of random DNA barcodes</w:t>
        </w:r>
        <w:r w:rsidR="00265FB4" w:rsidDel="00F142E3">
          <w:rPr>
            <w:bCs/>
            <w:iCs/>
            <w:color w:val="000000" w:themeColor="text1"/>
          </w:rPr>
          <w:fldChar w:fldCharType="begin" w:fldLock="1"/>
        </w:r>
        <w:r w:rsidR="00D660A4" w:rsidRPr="00F142E3" w:rsidDel="00F142E3">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instrText>
        </w:r>
        <w:r w:rsidR="00265FB4" w:rsidDel="00F142E3">
          <w:rPr>
            <w:bCs/>
            <w:iCs/>
            <w:color w:val="000000" w:themeColor="text1"/>
          </w:rPr>
          <w:fldChar w:fldCharType="separate"/>
        </w:r>
        <w:r w:rsidR="000C5C2F" w:rsidRPr="00F142E3" w:rsidDel="00F142E3">
          <w:rPr>
            <w:bCs/>
            <w:iCs/>
            <w:noProof/>
            <w:color w:val="000000" w:themeColor="text1"/>
            <w:vertAlign w:val="superscript"/>
          </w:rPr>
          <w:t>41</w:t>
        </w:r>
        <w:r w:rsidR="00265FB4" w:rsidDel="00F142E3">
          <w:rPr>
            <w:bCs/>
            <w:iCs/>
            <w:color w:val="000000" w:themeColor="text1"/>
          </w:rPr>
          <w:fldChar w:fldCharType="end"/>
        </w:r>
        <w:r w:rsidR="00750C1B" w:rsidDel="00F142E3">
          <w:rPr>
            <w:bCs/>
            <w:iCs/>
            <w:color w:val="000000" w:themeColor="text1"/>
          </w:rPr>
          <w:t xml:space="preserve">, such that each cell of one parental strain bears a </w:t>
        </w:r>
        <w:r w:rsidR="00CD1521" w:rsidDel="00F142E3">
          <w:rPr>
            <w:bCs/>
            <w:iCs/>
            <w:color w:val="000000" w:themeColor="text1"/>
          </w:rPr>
          <w:t xml:space="preserve">single specific random </w:t>
        </w:r>
        <w:r w:rsidR="00750C1B" w:rsidDel="00F142E3">
          <w:rPr>
            <w:bCs/>
            <w:iCs/>
            <w:color w:val="000000" w:themeColor="text1"/>
          </w:rPr>
          <w:t xml:space="preserve">barcode.  </w:t>
        </w:r>
        <w:r w:rsidR="00AE74FA" w:rsidDel="00F142E3">
          <w:rPr>
            <w:bCs/>
            <w:iCs/>
            <w:color w:val="000000" w:themeColor="text1"/>
          </w:rPr>
          <w:t xml:space="preserve">Each </w:t>
        </w:r>
        <w:r w:rsidR="00750C1B" w:rsidDel="00F142E3">
          <w:rPr>
            <w:bCs/>
            <w:iCs/>
            <w:color w:val="000000" w:themeColor="text1"/>
          </w:rPr>
          <w:t xml:space="preserve">haploid </w:t>
        </w:r>
        <w:r w:rsidR="00AE74FA" w:rsidDel="00F142E3">
          <w:rPr>
            <w:bCs/>
            <w:iCs/>
            <w:color w:val="000000" w:themeColor="text1"/>
          </w:rPr>
          <w:t>progeny</w:t>
        </w:r>
        <w:r w:rsidR="00750C1B" w:rsidDel="00F142E3">
          <w:rPr>
            <w:bCs/>
            <w:iCs/>
            <w:color w:val="000000" w:themeColor="text1"/>
          </w:rPr>
          <w:t xml:space="preserve"> cell resulting </w:t>
        </w:r>
        <w:r w:rsidR="00AE74FA" w:rsidDel="00F142E3">
          <w:rPr>
            <w:bCs/>
            <w:iCs/>
            <w:color w:val="000000" w:themeColor="text1"/>
          </w:rPr>
          <w:t xml:space="preserve">from </w:t>
        </w:r>
        <w:r w:rsidR="00750C1B" w:rsidDel="00F142E3">
          <w:rPr>
            <w:bCs/>
            <w:iCs/>
            <w:color w:val="000000" w:themeColor="text1"/>
          </w:rPr>
          <w:t xml:space="preserve">the cross </w:t>
        </w:r>
        <w:r w:rsidR="00AE74FA" w:rsidDel="00F142E3">
          <w:rPr>
            <w:bCs/>
            <w:iCs/>
            <w:color w:val="000000" w:themeColor="text1"/>
          </w:rPr>
          <w:t xml:space="preserve">will </w:t>
        </w:r>
        <w:r w:rsidR="000F4F38" w:rsidDel="00F142E3">
          <w:rPr>
            <w:bCs/>
            <w:iCs/>
            <w:color w:val="000000" w:themeColor="text1"/>
          </w:rPr>
          <w:t xml:space="preserve">then </w:t>
        </w:r>
        <w:r w:rsidR="00CD1521" w:rsidDel="00F142E3">
          <w:rPr>
            <w:bCs/>
            <w:iCs/>
            <w:color w:val="000000" w:themeColor="text1"/>
          </w:rPr>
          <w:t>be barcoded</w:t>
        </w:r>
        <w:r w:rsidR="00AE74FA" w:rsidDel="00F142E3">
          <w:rPr>
            <w:bCs/>
            <w:iCs/>
            <w:color w:val="000000" w:themeColor="text1"/>
          </w:rPr>
          <w:t>.</w:t>
        </w:r>
        <w:r w:rsidR="00CD1521" w:rsidDel="00F142E3">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sidDel="00F142E3">
          <w:rPr>
            <w:bCs/>
            <w:iCs/>
            <w:color w:val="000000" w:themeColor="text1"/>
          </w:rPr>
          <w:t xml:space="preserve">identifier </w:t>
        </w:r>
        <w:r w:rsidR="00CD1521" w:rsidDel="00F142E3">
          <w:rPr>
            <w:bCs/>
            <w:iCs/>
            <w:color w:val="000000" w:themeColor="text1"/>
          </w:rPr>
          <w:t xml:space="preserve">facilitates </w:t>
        </w:r>
        <w:r w:rsidR="000D0B46" w:rsidDel="00F142E3">
          <w:rPr>
            <w:bCs/>
            <w:iCs/>
            <w:color w:val="000000" w:themeColor="text1"/>
          </w:rPr>
          <w:t>l</w:t>
        </w:r>
        <w:r w:rsidR="00740F22" w:rsidDel="00F142E3">
          <w:rPr>
            <w:bCs/>
            <w:iCs/>
            <w:color w:val="000000" w:themeColor="text1"/>
          </w:rPr>
          <w:t>arge-scale</w:t>
        </w:r>
        <w:r w:rsidR="00813A61" w:rsidDel="00F142E3">
          <w:rPr>
            <w:bCs/>
            <w:iCs/>
            <w:color w:val="000000" w:themeColor="text1"/>
          </w:rPr>
          <w:t xml:space="preserve"> genotyping and phenotypi</w:t>
        </w:r>
        <w:r w:rsidR="00995A8B" w:rsidDel="00F142E3">
          <w:rPr>
            <w:bCs/>
            <w:iCs/>
            <w:color w:val="000000" w:themeColor="text1"/>
          </w:rPr>
          <w:t>ng</w:t>
        </w:r>
        <w:r w:rsidR="00CD1521" w:rsidDel="00F142E3">
          <w:rPr>
            <w:bCs/>
            <w:iCs/>
            <w:color w:val="000000" w:themeColor="text1"/>
          </w:rPr>
          <w:t xml:space="preserve"> of progeny</w:t>
        </w:r>
        <w:r w:rsidR="00995A8B" w:rsidDel="00F142E3">
          <w:rPr>
            <w:bCs/>
            <w:iCs/>
            <w:color w:val="000000" w:themeColor="text1"/>
          </w:rPr>
          <w:t xml:space="preserve">. </w:t>
        </w:r>
        <w:r w:rsidR="00D84000" w:rsidDel="00F142E3">
          <w:rPr>
            <w:bCs/>
            <w:iCs/>
            <w:color w:val="000000" w:themeColor="text1"/>
          </w:rPr>
          <w:t xml:space="preserve"> Isolating a strain, sequencing its identifier barcode, and performing PCR-based genotyping, for example, associates the identifer barcode with a genotype, thereafter allowing for a ‘</w:t>
        </w:r>
        <w:r w:rsidR="00304C98" w:rsidDel="00F142E3">
          <w:rPr>
            <w:bCs/>
            <w:iCs/>
            <w:color w:val="000000" w:themeColor="text1"/>
          </w:rPr>
          <w:t>barcode-to-</w:t>
        </w:r>
        <w:r w:rsidR="00D84000" w:rsidDel="00F142E3">
          <w:rPr>
            <w:bCs/>
            <w:iCs/>
            <w:color w:val="000000" w:themeColor="text1"/>
          </w:rPr>
          <w:t xml:space="preserve">genotype lookup’. </w:t>
        </w:r>
        <w:r w:rsidR="00A62C40" w:rsidDel="00F142E3">
          <w:rPr>
            <w:bCs/>
            <w:iCs/>
            <w:color w:val="000000" w:themeColor="text1"/>
          </w:rPr>
          <w:t xml:space="preserve"> </w:t>
        </w:r>
        <w:r w:rsidR="00CD1521" w:rsidDel="00F142E3">
          <w:rPr>
            <w:bCs/>
            <w:iCs/>
            <w:color w:val="000000" w:themeColor="text1"/>
          </w:rPr>
          <w:t xml:space="preserve">An </w:t>
        </w:r>
        <w:r w:rsidR="006C64D4" w:rsidDel="00F142E3">
          <w:rPr>
            <w:bCs/>
            <w:iCs/>
            <w:color w:val="000000" w:themeColor="text1"/>
          </w:rPr>
          <w:t>i</w:t>
        </w:r>
        <w:r w:rsidR="00304C98" w:rsidDel="00F142E3">
          <w:rPr>
            <w:bCs/>
            <w:iCs/>
            <w:color w:val="000000" w:themeColor="text1"/>
          </w:rPr>
          <w:t xml:space="preserve">ndividual </w:t>
        </w:r>
        <w:r w:rsidR="006C64D4" w:rsidDel="00F142E3">
          <w:rPr>
            <w:bCs/>
            <w:iCs/>
            <w:color w:val="000000" w:themeColor="text1"/>
          </w:rPr>
          <w:t xml:space="preserve">barcode </w:t>
        </w:r>
        <w:r w:rsidR="00CD1521" w:rsidDel="00F142E3">
          <w:rPr>
            <w:bCs/>
            <w:iCs/>
            <w:color w:val="000000" w:themeColor="text1"/>
          </w:rPr>
          <w:t xml:space="preserve">identifier </w:t>
        </w:r>
        <w:r w:rsidR="00CD12D3" w:rsidDel="00F142E3">
          <w:rPr>
            <w:bCs/>
            <w:iCs/>
            <w:color w:val="000000" w:themeColor="text1"/>
          </w:rPr>
          <w:t>also</w:t>
        </w:r>
        <w:r w:rsidR="00304C98" w:rsidDel="00F142E3">
          <w:rPr>
            <w:bCs/>
            <w:iCs/>
            <w:color w:val="000000" w:themeColor="text1"/>
          </w:rPr>
          <w:t xml:space="preserve"> </w:t>
        </w:r>
        <w:r w:rsidR="006C64D4" w:rsidDel="00F142E3">
          <w:rPr>
            <w:bCs/>
            <w:iCs/>
            <w:color w:val="000000" w:themeColor="text1"/>
          </w:rPr>
          <w:t>allow</w:t>
        </w:r>
        <w:r w:rsidR="00CD12D3" w:rsidDel="00F142E3">
          <w:rPr>
            <w:bCs/>
            <w:iCs/>
            <w:color w:val="000000" w:themeColor="text1"/>
          </w:rPr>
          <w:t>s</w:t>
        </w:r>
        <w:r w:rsidR="006C64D4" w:rsidDel="00F142E3">
          <w:rPr>
            <w:bCs/>
            <w:iCs/>
            <w:color w:val="000000" w:themeColor="text1"/>
          </w:rPr>
          <w:t xml:space="preserve"> for straightforward growth-based phenotyping, </w:t>
        </w:r>
        <w:r w:rsidR="002843CE" w:rsidDel="00F142E3">
          <w:rPr>
            <w:bCs/>
            <w:iCs/>
            <w:color w:val="000000" w:themeColor="text1"/>
          </w:rPr>
          <w:t xml:space="preserve">in that </w:t>
        </w:r>
        <w:r w:rsidR="006C64D4" w:rsidDel="00F142E3">
          <w:rPr>
            <w:bCs/>
            <w:iCs/>
            <w:color w:val="000000" w:themeColor="text1"/>
          </w:rPr>
          <w:t>relative strain abundance</w:t>
        </w:r>
        <w:r w:rsidR="00296479" w:rsidDel="00F142E3">
          <w:rPr>
            <w:bCs/>
            <w:iCs/>
            <w:color w:val="000000" w:themeColor="text1"/>
          </w:rPr>
          <w:t xml:space="preserve"> </w:t>
        </w:r>
        <w:r w:rsidR="00377AD5" w:rsidDel="00F142E3">
          <w:rPr>
            <w:bCs/>
            <w:iCs/>
            <w:color w:val="000000" w:themeColor="text1"/>
          </w:rPr>
          <w:t>measured over time in a competitive pool</w:t>
        </w:r>
        <w:r w:rsidR="009D4CEB" w:rsidDel="00F142E3">
          <w:rPr>
            <w:bCs/>
            <w:iCs/>
            <w:color w:val="000000" w:themeColor="text1"/>
          </w:rPr>
          <w:t xml:space="preserve"> using high-throughput</w:t>
        </w:r>
        <w:r w:rsidR="00296479" w:rsidDel="00F142E3">
          <w:rPr>
            <w:bCs/>
            <w:iCs/>
            <w:color w:val="000000" w:themeColor="text1"/>
          </w:rPr>
          <w:t xml:space="preserve"> barcode</w:t>
        </w:r>
        <w:r w:rsidR="009D4CEB" w:rsidDel="00F142E3">
          <w:rPr>
            <w:bCs/>
            <w:iCs/>
            <w:color w:val="000000" w:themeColor="text1"/>
          </w:rPr>
          <w:t xml:space="preserve"> sequencing</w:t>
        </w:r>
        <w:r w:rsidR="002843CE" w:rsidDel="00F142E3">
          <w:rPr>
            <w:bCs/>
            <w:iCs/>
            <w:color w:val="000000" w:themeColor="text1"/>
          </w:rPr>
          <w:t xml:space="preserve"> can be interpreted as a phenotype</w:t>
        </w:r>
        <w:r w:rsidR="00377AD5" w:rsidDel="00F142E3">
          <w:rPr>
            <w:bCs/>
            <w:iCs/>
            <w:color w:val="000000" w:themeColor="text1"/>
          </w:rPr>
          <w:fldChar w:fldCharType="begin" w:fldLock="1"/>
        </w:r>
        <w:r w:rsidR="00D660A4" w:rsidDel="00F142E3">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377AD5" w:rsidDel="00F142E3">
          <w:rPr>
            <w:bCs/>
            <w:iCs/>
            <w:color w:val="000000" w:themeColor="text1"/>
          </w:rPr>
          <w:fldChar w:fldCharType="separate"/>
        </w:r>
        <w:r w:rsidR="000C5C2F" w:rsidRPr="000C5C2F" w:rsidDel="00F142E3">
          <w:rPr>
            <w:bCs/>
            <w:iCs/>
            <w:noProof/>
            <w:color w:val="000000" w:themeColor="text1"/>
            <w:vertAlign w:val="superscript"/>
          </w:rPr>
          <w:t>42</w:t>
        </w:r>
        <w:r w:rsidR="00377AD5" w:rsidDel="00F142E3">
          <w:rPr>
            <w:bCs/>
            <w:iCs/>
            <w:color w:val="000000" w:themeColor="text1"/>
          </w:rPr>
          <w:fldChar w:fldCharType="end"/>
        </w:r>
        <w:r w:rsidR="00377AD5" w:rsidDel="00F142E3">
          <w:rPr>
            <w:bCs/>
            <w:iCs/>
            <w:color w:val="000000" w:themeColor="text1"/>
          </w:rPr>
          <w:t xml:space="preserve">.  </w:t>
        </w:r>
        <w:r w:rsidR="002843CE" w:rsidDel="00F142E3">
          <w:rPr>
            <w:bCs/>
            <w:iCs/>
            <w:color w:val="000000" w:themeColor="text1"/>
          </w:rPr>
          <w:t xml:space="preserve">Thus we developed the concept of combining a </w:t>
        </w:r>
        <w:r w:rsidR="00715D5A" w:rsidDel="00F142E3">
          <w:rPr>
            <w:bCs/>
            <w:iCs/>
            <w:color w:val="000000" w:themeColor="text1"/>
          </w:rPr>
          <w:t xml:space="preserve">cross-based approach with </w:t>
        </w:r>
        <w:r w:rsidR="00377AD5" w:rsidDel="00F142E3">
          <w:rPr>
            <w:bCs/>
            <w:iCs/>
            <w:color w:val="000000" w:themeColor="text1"/>
          </w:rPr>
          <w:t xml:space="preserve">a large </w:t>
        </w:r>
        <w:r w:rsidR="002843CE" w:rsidDel="00F142E3">
          <w:rPr>
            <w:bCs/>
            <w:iCs/>
            <w:color w:val="000000" w:themeColor="text1"/>
          </w:rPr>
          <w:t xml:space="preserve">trackable engineered </w:t>
        </w:r>
        <w:r w:rsidR="00377AD5" w:rsidDel="00F142E3">
          <w:rPr>
            <w:bCs/>
            <w:iCs/>
            <w:color w:val="000000" w:themeColor="text1"/>
          </w:rPr>
          <w:t>population of</w:t>
        </w:r>
        <w:r w:rsidR="0086500C" w:rsidDel="00F142E3">
          <w:rPr>
            <w:bCs/>
            <w:iCs/>
            <w:color w:val="000000" w:themeColor="text1"/>
          </w:rPr>
          <w:t xml:space="preserve"> </w:t>
        </w:r>
        <w:r w:rsidR="00B14273" w:rsidDel="00F142E3">
          <w:rPr>
            <w:bCs/>
            <w:iCs/>
            <w:color w:val="000000" w:themeColor="text1"/>
          </w:rPr>
          <w:t>genoty</w:t>
        </w:r>
        <w:r w:rsidR="00BE5CCB" w:rsidDel="00F142E3">
          <w:rPr>
            <w:bCs/>
            <w:iCs/>
            <w:color w:val="000000" w:themeColor="text1"/>
          </w:rPr>
          <w:t>ped multi-variant</w:t>
        </w:r>
        <w:r w:rsidR="00387EBC" w:rsidDel="00F142E3">
          <w:rPr>
            <w:bCs/>
            <w:iCs/>
            <w:color w:val="000000" w:themeColor="text1"/>
          </w:rPr>
          <w:t xml:space="preserve"> individuals</w:t>
        </w:r>
        <w:r w:rsidR="002843CE" w:rsidDel="00F142E3">
          <w:rPr>
            <w:bCs/>
            <w:iCs/>
            <w:color w:val="000000" w:themeColor="text1"/>
          </w:rPr>
          <w:t xml:space="preserve">.  This trackable genotyped population </w:t>
        </w:r>
        <w:r w:rsidR="00296479" w:rsidDel="00F142E3">
          <w:rPr>
            <w:bCs/>
            <w:iCs/>
            <w:color w:val="000000" w:themeColor="text1"/>
          </w:rPr>
          <w:t xml:space="preserve">can be stored as a pool and </w:t>
        </w:r>
        <w:r w:rsidR="002843CE" w:rsidDel="00F142E3">
          <w:rPr>
            <w:bCs/>
            <w:iCs/>
            <w:color w:val="000000" w:themeColor="text1"/>
          </w:rPr>
          <w:t xml:space="preserve">aliquots of the pool can be interrogated </w:t>
        </w:r>
        <w:r w:rsidR="00CD12D3" w:rsidDel="00F142E3">
          <w:rPr>
            <w:bCs/>
            <w:iCs/>
            <w:color w:val="000000" w:themeColor="text1"/>
          </w:rPr>
          <w:t xml:space="preserve">for </w:t>
        </w:r>
        <w:r w:rsidR="002843CE" w:rsidDel="00F142E3">
          <w:rPr>
            <w:bCs/>
            <w:iCs/>
            <w:color w:val="000000" w:themeColor="text1"/>
          </w:rPr>
          <w:t xml:space="preserve">various phenotypes by tracking competitive </w:t>
        </w:r>
        <w:r w:rsidR="00CD12D3" w:rsidDel="00F142E3">
          <w:rPr>
            <w:bCs/>
            <w:iCs/>
            <w:color w:val="000000" w:themeColor="text1"/>
          </w:rPr>
          <w:t xml:space="preserve">growth </w:t>
        </w:r>
        <w:r w:rsidR="002843CE" w:rsidDel="00F142E3">
          <w:rPr>
            <w:bCs/>
            <w:iCs/>
            <w:color w:val="000000" w:themeColor="text1"/>
          </w:rPr>
          <w:t xml:space="preserve">of each strain in parallel </w:t>
        </w:r>
        <w:r w:rsidR="00377AD5" w:rsidDel="00F142E3">
          <w:rPr>
            <w:bCs/>
            <w:iCs/>
            <w:color w:val="000000" w:themeColor="text1"/>
          </w:rPr>
          <w:t>under multiple conditions.</w:t>
        </w:r>
      </w:moveFrom>
    </w:p>
    <w:moveFromRangeEnd w:id="176"/>
    <w:p w14:paraId="27E61C77" w14:textId="77777777" w:rsidR="000D721A" w:rsidRPr="00BE5CCB" w:rsidRDefault="000D721A" w:rsidP="00FF3025">
      <w:pPr>
        <w:jc w:val="both"/>
        <w:outlineLvl w:val="0"/>
      </w:pPr>
    </w:p>
    <w:p w14:paraId="328773B7" w14:textId="20103170" w:rsidR="00BB1FE3" w:rsidRDefault="00C7666B" w:rsidP="00BB1FE3">
      <w:pPr>
        <w:outlineLvl w:val="0"/>
        <w:rPr>
          <w:ins w:id="178" w:author="Albi Celaj [2]" w:date="2018-12-04T15:17:00Z"/>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5D7EBDAC" w14:textId="65E636DC" w:rsidR="00395ABD" w:rsidRDefault="00053306" w:rsidP="001704D0">
      <w:pPr>
        <w:jc w:val="both"/>
        <w:outlineLvl w:val="0"/>
        <w:rPr>
          <w:ins w:id="179" w:author="Albi Celaj [2]" w:date="2018-12-04T16:07:00Z"/>
          <w:bCs/>
          <w:iCs/>
          <w:color w:val="000000" w:themeColor="text1"/>
        </w:rPr>
      </w:pPr>
      <w:ins w:id="180" w:author="Albi Celaj [2]" w:date="2018-12-04T15:23:00Z">
        <w:r>
          <w:rPr>
            <w:bCs/>
            <w:iCs/>
            <w:color w:val="000000" w:themeColor="text1"/>
          </w:rPr>
          <w:t xml:space="preserve">A straightforward way to enable </w:t>
        </w:r>
      </w:ins>
      <w:ins w:id="181" w:author="Albi Celaj [2]" w:date="2018-12-04T16:02:00Z">
        <w:r w:rsidR="00C3504B">
          <w:rPr>
            <w:bCs/>
            <w:iCs/>
            <w:color w:val="000000" w:themeColor="text1"/>
          </w:rPr>
          <w:t xml:space="preserve">tracking of </w:t>
        </w:r>
      </w:ins>
      <w:ins w:id="182" w:author="Albi Celaj [2]" w:date="2018-12-04T16:03:00Z">
        <w:r w:rsidR="00C3504B">
          <w:rPr>
            <w:bCs/>
            <w:iCs/>
            <w:color w:val="000000" w:themeColor="text1"/>
          </w:rPr>
          <w:t>individual strains in a complex population is through the use of DNA barcodes</w:t>
        </w:r>
      </w:ins>
      <w:r w:rsidR="004F6CD1">
        <w:rPr>
          <w:bCs/>
          <w:iCs/>
          <w:color w:val="000000" w:themeColor="text1"/>
        </w:rPr>
        <w:fldChar w:fldCharType="begin" w:fldLock="1"/>
      </w:r>
      <w:r w:rsidR="004F6CD1">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lt;sup&gt;40&lt;/sup&gt;","plainTextFormattedCitation":"40"},"properties":{"noteIndex":0},"schema":"https://github.com/citation-style-language/schema/raw/master/csl-citation.json"}</w:instrText>
      </w:r>
      <w:r w:rsidR="004F6CD1">
        <w:rPr>
          <w:bCs/>
          <w:iCs/>
          <w:color w:val="000000" w:themeColor="text1"/>
        </w:rPr>
        <w:fldChar w:fldCharType="separate"/>
      </w:r>
      <w:r w:rsidR="004F6CD1" w:rsidRPr="004F6CD1">
        <w:rPr>
          <w:bCs/>
          <w:iCs/>
          <w:noProof/>
          <w:color w:val="000000" w:themeColor="text1"/>
          <w:vertAlign w:val="superscript"/>
        </w:rPr>
        <w:t>40</w:t>
      </w:r>
      <w:r w:rsidR="004F6CD1">
        <w:rPr>
          <w:bCs/>
          <w:iCs/>
          <w:color w:val="000000" w:themeColor="text1"/>
        </w:rPr>
        <w:fldChar w:fldCharType="end"/>
      </w:r>
      <w:ins w:id="183" w:author="Albi Celaj [2]" w:date="2018-12-04T16:03:00Z">
        <w:r w:rsidR="00C3504B">
          <w:rPr>
            <w:bCs/>
            <w:iCs/>
            <w:color w:val="000000" w:themeColor="text1"/>
          </w:rPr>
          <w:t xml:space="preserve">.  </w:t>
        </w:r>
      </w:ins>
      <w:ins w:id="184" w:author="Albi Celaj [2]" w:date="2018-12-04T16:04:00Z">
        <w:r w:rsidR="00395ABD">
          <w:rPr>
            <w:bCs/>
            <w:iCs/>
            <w:color w:val="000000" w:themeColor="text1"/>
          </w:rPr>
          <w:t xml:space="preserve">We therefore designed the process so that one of the haploid parental strains is transformed with a complex pool of random barcodes, such that each cell of one parental strain bears a single specific random barcode.  </w:t>
        </w:r>
      </w:ins>
      <w:ins w:id="185" w:author="Albi Celaj [2]" w:date="2018-12-04T16:06:00Z">
        <w:r w:rsidR="00395ABD">
          <w:rPr>
            <w:bCs/>
            <w:iCs/>
            <w:color w:val="000000" w:themeColor="text1"/>
          </w:rPr>
          <w:t>For this, we adopted previously-described methods to create a large pool of uniquely-identifiable clones for one of the parental strains</w:t>
        </w:r>
        <w:r w:rsidR="00395ABD">
          <w:rPr>
            <w:bCs/>
            <w:iCs/>
            <w:color w:val="000000" w:themeColor="text1"/>
          </w:rPr>
          <w:fldChar w:fldCharType="begin" w:fldLock="1"/>
        </w:r>
      </w:ins>
      <w:r w:rsidR="004F6CD1">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6,41&lt;/sup&gt;","plainTextFormattedCitation":"26,41","previouslyFormattedCitation":"&lt;sup&gt;28,41&lt;/sup&gt;"},"properties":{"noteIndex":0},"schema":"https://github.com/citation-style-language/schema/raw/master/csl-citation.json"}</w:instrText>
      </w:r>
      <w:ins w:id="186" w:author="Albi Celaj [2]" w:date="2018-12-04T16:06:00Z">
        <w:r w:rsidR="00395ABD">
          <w:rPr>
            <w:bCs/>
            <w:iCs/>
            <w:color w:val="000000" w:themeColor="text1"/>
          </w:rPr>
          <w:fldChar w:fldCharType="separate"/>
        </w:r>
      </w:ins>
      <w:r w:rsidR="004F6CD1" w:rsidRPr="004F6CD1">
        <w:rPr>
          <w:bCs/>
          <w:iCs/>
          <w:noProof/>
          <w:color w:val="000000" w:themeColor="text1"/>
          <w:vertAlign w:val="superscript"/>
        </w:rPr>
        <w:t>26,41</w:t>
      </w:r>
      <w:ins w:id="187" w:author="Albi Celaj [2]" w:date="2018-12-04T16:06:00Z">
        <w:r w:rsidR="00395ABD">
          <w:rPr>
            <w:bCs/>
            <w:iCs/>
            <w:color w:val="000000" w:themeColor="text1"/>
          </w:rPr>
          <w:fldChar w:fldCharType="end"/>
        </w:r>
        <w:r w:rsidR="00395ABD">
          <w:rPr>
            <w:bCs/>
            <w:iCs/>
            <w:color w:val="000000" w:themeColor="text1"/>
          </w:rPr>
          <w:t xml:space="preserve"> (Fig S1, see Methods for details).  </w:t>
        </w:r>
      </w:ins>
      <w:ins w:id="188" w:author="Albi Celaj [2]" w:date="2018-12-04T16:14:00Z">
        <w:r w:rsidR="001704D0">
          <w:rPr>
            <w:bCs/>
            <w:iCs/>
            <w:color w:val="000000" w:themeColor="text1"/>
          </w:rPr>
          <w:t>Because</w:t>
        </w:r>
      </w:ins>
      <w:ins w:id="189" w:author="Albi Celaj [2]" w:date="2018-12-04T16:15:00Z">
        <w:r w:rsidR="001704D0">
          <w:rPr>
            <w:bCs/>
            <w:iCs/>
            <w:color w:val="000000" w:themeColor="text1"/>
          </w:rPr>
          <w:t xml:space="preserve"> each haploid progeny cell resulting from</w:t>
        </w:r>
        <w:r w:rsidR="003C67F7">
          <w:rPr>
            <w:bCs/>
            <w:iCs/>
            <w:color w:val="000000" w:themeColor="text1"/>
          </w:rPr>
          <w:t xml:space="preserve"> a cross with t</w:t>
        </w:r>
      </w:ins>
      <w:ins w:id="190" w:author="Albi Celaj [2]" w:date="2018-12-04T16:20:00Z">
        <w:r w:rsidR="003C67F7">
          <w:rPr>
            <w:bCs/>
            <w:iCs/>
            <w:color w:val="000000" w:themeColor="text1"/>
          </w:rPr>
          <w:t>his pool</w:t>
        </w:r>
      </w:ins>
      <w:ins w:id="191" w:author="Albi Celaj [2]" w:date="2018-12-04T16:15:00Z">
        <w:r w:rsidR="001704D0">
          <w:rPr>
            <w:bCs/>
            <w:iCs/>
            <w:color w:val="000000" w:themeColor="text1"/>
          </w:rPr>
          <w:t xml:space="preserve"> will </w:t>
        </w:r>
      </w:ins>
      <w:ins w:id="192" w:author="Albi Celaj [2]" w:date="2018-12-04T16:20:00Z">
        <w:r w:rsidR="00C61BD3">
          <w:rPr>
            <w:bCs/>
            <w:iCs/>
            <w:color w:val="000000" w:themeColor="text1"/>
          </w:rPr>
          <w:t xml:space="preserve">also </w:t>
        </w:r>
      </w:ins>
      <w:ins w:id="193" w:author="Albi Celaj [2]" w:date="2018-12-04T16:15:00Z">
        <w:r w:rsidR="001704D0">
          <w:rPr>
            <w:bCs/>
            <w:iCs/>
            <w:color w:val="000000" w:themeColor="text1"/>
          </w:rPr>
          <w:t xml:space="preserve">be </w:t>
        </w:r>
      </w:ins>
      <w:ins w:id="194" w:author="Albi Celaj [2]" w:date="2018-12-04T16:20:00Z">
        <w:r w:rsidR="00C61BD3">
          <w:rPr>
            <w:bCs/>
            <w:iCs/>
            <w:color w:val="000000" w:themeColor="text1"/>
          </w:rPr>
          <w:t xml:space="preserve">uniquely </w:t>
        </w:r>
      </w:ins>
      <w:ins w:id="195" w:author="Albi Celaj [2]" w:date="2018-12-04T16:15:00Z">
        <w:r w:rsidR="001704D0">
          <w:rPr>
            <w:bCs/>
            <w:iCs/>
            <w:color w:val="000000" w:themeColor="text1"/>
          </w:rPr>
          <w:t xml:space="preserve">barcoded, </w:t>
        </w:r>
        <w:r w:rsidR="00F36323">
          <w:rPr>
            <w:bCs/>
            <w:iCs/>
            <w:color w:val="000000" w:themeColor="text1"/>
          </w:rPr>
          <w:t>th</w:t>
        </w:r>
      </w:ins>
      <w:ins w:id="196" w:author="Albi Celaj [2]" w:date="2018-12-04T16:20:00Z">
        <w:r w:rsidR="00F36323">
          <w:rPr>
            <w:bCs/>
            <w:iCs/>
            <w:color w:val="000000" w:themeColor="text1"/>
          </w:rPr>
          <w:t>e</w:t>
        </w:r>
      </w:ins>
      <w:ins w:id="197" w:author="Albi Celaj [2]" w:date="2018-12-04T16:15:00Z">
        <w:r w:rsidR="001704D0">
          <w:rPr>
            <w:bCs/>
            <w:iCs/>
            <w:color w:val="000000" w:themeColor="text1"/>
          </w:rPr>
          <w:t xml:space="preserve"> </w:t>
        </w:r>
      </w:ins>
      <w:ins w:id="198" w:author="Albi Celaj [2]" w:date="2018-12-04T16:20:00Z">
        <w:r w:rsidR="00F36323">
          <w:rPr>
            <w:bCs/>
            <w:iCs/>
            <w:color w:val="000000" w:themeColor="text1"/>
          </w:rPr>
          <w:t>‘</w:t>
        </w:r>
      </w:ins>
      <w:ins w:id="199" w:author="Albi Celaj [2]" w:date="2018-12-04T16:15:00Z">
        <w:r w:rsidR="001704D0">
          <w:rPr>
            <w:bCs/>
            <w:iCs/>
            <w:color w:val="000000" w:themeColor="text1"/>
          </w:rPr>
          <w:t xml:space="preserve">parental </w:t>
        </w:r>
      </w:ins>
      <w:proofErr w:type="spellStart"/>
      <w:ins w:id="200" w:author="Albi Celaj [2]" w:date="2018-12-05T15:48:00Z">
        <w:r w:rsidR="00EC7361">
          <w:rPr>
            <w:bCs/>
            <w:iCs/>
            <w:color w:val="000000" w:themeColor="text1"/>
          </w:rPr>
          <w:t>barcoder</w:t>
        </w:r>
        <w:proofErr w:type="spellEnd"/>
        <w:r w:rsidR="00EC7361">
          <w:rPr>
            <w:bCs/>
            <w:iCs/>
            <w:color w:val="000000" w:themeColor="text1"/>
          </w:rPr>
          <w:t xml:space="preserve"> </w:t>
        </w:r>
      </w:ins>
      <w:ins w:id="201" w:author="Albi Celaj [2]" w:date="2018-12-04T16:07:00Z">
        <w:r w:rsidR="00395ABD">
          <w:rPr>
            <w:bCs/>
            <w:iCs/>
            <w:color w:val="000000" w:themeColor="text1"/>
          </w:rPr>
          <w:t>pool</w:t>
        </w:r>
      </w:ins>
      <w:ins w:id="202" w:author="Albi Celaj [2]" w:date="2018-12-04T16:20:00Z">
        <w:r w:rsidR="00F36323">
          <w:rPr>
            <w:bCs/>
            <w:iCs/>
            <w:color w:val="000000" w:themeColor="text1"/>
          </w:rPr>
          <w:t>’</w:t>
        </w:r>
      </w:ins>
      <w:ins w:id="203" w:author="Albi Celaj [2]" w:date="2018-12-04T16:07:00Z">
        <w:r w:rsidR="00395ABD">
          <w:rPr>
            <w:bCs/>
            <w:iCs/>
            <w:color w:val="000000" w:themeColor="text1"/>
          </w:rPr>
          <w:t xml:space="preserve"> is a generally useful reagent that can be employed in different crosses for </w:t>
        </w:r>
        <w:r w:rsidR="001704D0">
          <w:rPr>
            <w:bCs/>
            <w:iCs/>
            <w:color w:val="000000" w:themeColor="text1"/>
          </w:rPr>
          <w:t>DCGA</w:t>
        </w:r>
      </w:ins>
      <w:ins w:id="204" w:author="Albi Celaj [2]" w:date="2018-12-04T16:16:00Z">
        <w:r w:rsidR="001704D0">
          <w:rPr>
            <w:bCs/>
            <w:iCs/>
            <w:color w:val="000000" w:themeColor="text1"/>
          </w:rPr>
          <w:t>.</w:t>
        </w:r>
      </w:ins>
    </w:p>
    <w:p w14:paraId="70F45C26" w14:textId="30C50740" w:rsidR="00F142E3" w:rsidDel="001704D0" w:rsidRDefault="00F142E3" w:rsidP="00F142E3">
      <w:pPr>
        <w:jc w:val="both"/>
        <w:rPr>
          <w:del w:id="205" w:author="Albi Celaj [2]" w:date="2018-12-04T16:16:00Z"/>
          <w:bCs/>
          <w:iCs/>
          <w:color w:val="000000" w:themeColor="text1"/>
        </w:rPr>
      </w:pPr>
    </w:p>
    <w:p w14:paraId="531BA467" w14:textId="77777777" w:rsidR="001704D0" w:rsidRPr="00BB1FE3" w:rsidRDefault="001704D0" w:rsidP="00BB1FE3">
      <w:pPr>
        <w:outlineLvl w:val="0"/>
        <w:rPr>
          <w:ins w:id="206" w:author="Albi Celaj [2]" w:date="2018-12-04T16:16:00Z"/>
          <w:b/>
          <w:bCs/>
          <w:iCs/>
          <w:color w:val="000000" w:themeColor="text1"/>
        </w:rPr>
      </w:pPr>
    </w:p>
    <w:p w14:paraId="0CAE5382" w14:textId="69BF2A9C" w:rsidR="00F142E3" w:rsidRDefault="00F142E3" w:rsidP="00F142E3">
      <w:pPr>
        <w:jc w:val="both"/>
        <w:rPr>
          <w:moveTo w:id="207" w:author="Albi Celaj [2]" w:date="2018-12-04T15:15:00Z"/>
          <w:bCs/>
          <w:iCs/>
          <w:color w:val="000000" w:themeColor="text1"/>
        </w:rPr>
      </w:pPr>
      <w:moveToRangeStart w:id="208" w:author="Albi Celaj [2]" w:date="2018-12-04T15:15:00Z" w:name="move531699851"/>
      <w:moveTo w:id="209" w:author="Albi Celaj [2]" w:date="2018-12-04T15:15:00Z">
        <w:del w:id="210" w:author="Albi Celaj [2]" w:date="2018-12-04T16:16:00Z">
          <w:r w:rsidDel="001704D0">
            <w:rPr>
              <w:lang w:val="en-CA"/>
            </w:rPr>
            <w:delText xml:space="preserve">A DCGA study requires that each individual progeny strain be genotyped and phenotyped. For this purpose, we wished to </w:delText>
          </w:r>
          <w:r w:rsidDel="001704D0">
            <w:rPr>
              <w:bCs/>
              <w:iCs/>
              <w:color w:val="000000" w:themeColor="text1"/>
            </w:rPr>
            <w:delText xml:space="preserve">enable tracking of individual progeny.  </w:delText>
          </w:r>
        </w:del>
        <w:del w:id="211" w:author="Albi Celaj [2]" w:date="2018-12-04T16:04:00Z">
          <w:r w:rsidDel="00395ABD">
            <w:rPr>
              <w:bCs/>
              <w:iCs/>
              <w:color w:val="000000" w:themeColor="text1"/>
            </w:rPr>
            <w:delText>We therefore designed the process so that one of the haploid parental strains is transformed with a complex pool of random DNA barcodes</w:delText>
          </w:r>
          <w:r w:rsidDel="00395ABD">
            <w:rPr>
              <w:bCs/>
              <w:iCs/>
              <w:color w:val="000000" w:themeColor="text1"/>
            </w:rPr>
            <w:fldChar w:fldCharType="begin" w:fldLock="1"/>
          </w:r>
          <w:r w:rsidRPr="00241EFA" w:rsidDel="00395ABD">
            <w:rPr>
              <w:bCs/>
              <w:iCs/>
              <w:color w:val="000000" w:themeColor="text1"/>
            </w:rPr>
            <w:del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delInstrText>
          </w:r>
          <w:r w:rsidDel="00395ABD">
            <w:rPr>
              <w:bCs/>
              <w:iCs/>
              <w:color w:val="000000" w:themeColor="text1"/>
            </w:rPr>
            <w:fldChar w:fldCharType="separate"/>
          </w:r>
          <w:r w:rsidRPr="00395ABD" w:rsidDel="00395ABD">
            <w:rPr>
              <w:bCs/>
              <w:iCs/>
              <w:noProof/>
              <w:color w:val="000000" w:themeColor="text1"/>
              <w:vertAlign w:val="superscript"/>
            </w:rPr>
            <w:delText>41</w:delText>
          </w:r>
          <w:r w:rsidDel="00395ABD">
            <w:rPr>
              <w:bCs/>
              <w:iCs/>
              <w:color w:val="000000" w:themeColor="text1"/>
            </w:rPr>
            <w:fldChar w:fldCharType="end"/>
          </w:r>
          <w:r w:rsidDel="00395ABD">
            <w:rPr>
              <w:bCs/>
              <w:iCs/>
              <w:color w:val="000000" w:themeColor="text1"/>
            </w:rPr>
            <w:delText>, such that each cell of one parental strain bears a single specific random barcode.  Each haploid progeny cell resulting from the cross will then be barcoded</w:delText>
          </w:r>
        </w:del>
        <w:del w:id="212" w:author="Albi Celaj [2]" w:date="2018-12-04T16:16:00Z">
          <w:r w:rsidDel="001704D0">
            <w:rPr>
              <w:bCs/>
              <w:iCs/>
              <w:color w:val="000000" w:themeColor="text1"/>
            </w:rPr>
            <w:delText xml:space="preserve">. If the number of random sequences in barcoded parental cells vastly exceeds the number of progeny, then progeny barcodes will generally be unique. </w:delText>
          </w:r>
        </w:del>
        <w:r>
          <w:rPr>
            <w:bCs/>
            <w:iCs/>
            <w:color w:val="000000" w:themeColor="text1"/>
          </w:rPr>
          <w:t>As described below, the unique tracking identifier facilitates large-scale genotyping and phenotyping of progeny.  Isolating a strain, sequencing its identifier barcode, and performing PCR-based genotyping, for example, associates the identif</w:t>
        </w:r>
      </w:moveTo>
      <w:ins w:id="213" w:author="Albi Celaj [2]" w:date="2018-12-04T16:19:00Z">
        <w:r w:rsidR="00241EFA">
          <w:rPr>
            <w:bCs/>
            <w:iCs/>
            <w:color w:val="000000" w:themeColor="text1"/>
          </w:rPr>
          <w:t>i</w:t>
        </w:r>
      </w:ins>
      <w:moveTo w:id="214" w:author="Albi Celaj [2]" w:date="2018-12-04T15:15:00Z">
        <w:r>
          <w:rPr>
            <w:bCs/>
            <w:iCs/>
            <w:color w:val="000000" w:themeColor="text1"/>
          </w:rPr>
          <w:t>er barcode with a genotype, thereafter allowing for a ‘barcode-to-genotype lookup’.  An individual barcode identifier also allows for straightforward growth-based phenotyping, in that relative strain abundance measured over time in a competitive pool using high-throughput barcode sequencing can be interpreted as a phenotype</w:t>
        </w:r>
        <w:r>
          <w:rPr>
            <w:bCs/>
            <w:iCs/>
            <w:color w:val="000000" w:themeColor="text1"/>
          </w:rPr>
          <w:fldChar w:fldCharType="begin" w:fldLock="1"/>
        </w:r>
        <w:r>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Pr>
            <w:bCs/>
            <w:iCs/>
            <w:color w:val="000000" w:themeColor="text1"/>
          </w:rPr>
          <w:fldChar w:fldCharType="separate"/>
        </w:r>
        <w:r w:rsidRPr="000C5C2F">
          <w:rPr>
            <w:bCs/>
            <w:iCs/>
            <w:noProof/>
            <w:color w:val="000000" w:themeColor="text1"/>
            <w:vertAlign w:val="superscript"/>
          </w:rPr>
          <w:t>42</w:t>
        </w:r>
        <w:r>
          <w:rPr>
            <w:bCs/>
            <w:iCs/>
            <w:color w:val="000000" w:themeColor="text1"/>
          </w:rPr>
          <w:fldChar w:fldCharType="end"/>
        </w:r>
        <w:r>
          <w:rPr>
            <w:bCs/>
            <w:iCs/>
            <w:color w:val="000000" w:themeColor="text1"/>
          </w:rPr>
          <w:t xml:space="preserve">.  </w:t>
        </w:r>
      </w:moveTo>
      <w:ins w:id="215" w:author="Albi Celaj [2]" w:date="2018-12-04T16:17:00Z">
        <w:r w:rsidR="001704D0">
          <w:rPr>
            <w:bCs/>
            <w:iCs/>
            <w:color w:val="000000" w:themeColor="text1"/>
          </w:rPr>
          <w:t xml:space="preserve">Thus, </w:t>
        </w:r>
      </w:ins>
      <w:moveTo w:id="216" w:author="Albi Celaj [2]" w:date="2018-12-04T15:15:00Z">
        <w:del w:id="217" w:author="Albi Celaj [2]" w:date="2018-12-04T16:17:00Z">
          <w:r w:rsidDel="001704D0">
            <w:rPr>
              <w:bCs/>
              <w:iCs/>
              <w:color w:val="000000" w:themeColor="text1"/>
            </w:rPr>
            <w:delText xml:space="preserve">Thus we developed the concept of combining a cross-based approach with a large trackable engineered population of genotyped multi-variant individuals.  </w:delText>
          </w:r>
        </w:del>
      </w:moveTo>
      <w:ins w:id="218" w:author="Albi Celaj [2]" w:date="2018-12-04T16:17:00Z">
        <w:r w:rsidR="001704D0">
          <w:rPr>
            <w:bCs/>
            <w:iCs/>
            <w:color w:val="000000" w:themeColor="text1"/>
          </w:rPr>
          <w:t>t</w:t>
        </w:r>
      </w:ins>
      <w:moveTo w:id="219" w:author="Albi Celaj [2]" w:date="2018-12-04T15:15:00Z">
        <w:del w:id="220" w:author="Albi Celaj [2]" w:date="2018-12-04T16:17:00Z">
          <w:r w:rsidDel="001704D0">
            <w:rPr>
              <w:bCs/>
              <w:iCs/>
              <w:color w:val="000000" w:themeColor="text1"/>
            </w:rPr>
            <w:delText>T</w:delText>
          </w:r>
        </w:del>
        <w:r>
          <w:rPr>
            <w:bCs/>
            <w:iCs/>
            <w:color w:val="000000" w:themeColor="text1"/>
          </w:rPr>
          <w:t>his trackable genotyped population can be stored as a pool and aliquots of the pool can be interrogated for various phenotypes by tracking competitive growth of each strain in parallel under multiple conditions.</w:t>
        </w:r>
      </w:moveTo>
    </w:p>
    <w:moveToRangeEnd w:id="208"/>
    <w:p w14:paraId="5A79C603" w14:textId="77777777" w:rsidR="00F142E3" w:rsidRDefault="00F142E3" w:rsidP="00B97125">
      <w:pPr>
        <w:jc w:val="both"/>
        <w:outlineLvl w:val="0"/>
        <w:rPr>
          <w:ins w:id="221" w:author="Albi Celaj [2]" w:date="2018-12-04T15:15:00Z"/>
          <w:bCs/>
          <w:iCs/>
          <w:color w:val="000000" w:themeColor="text1"/>
        </w:rPr>
      </w:pPr>
    </w:p>
    <w:p w14:paraId="7824FAFB" w14:textId="2D0615CA" w:rsidR="00C451B2" w:rsidDel="00395ABD" w:rsidRDefault="00AE74FA" w:rsidP="00B97125">
      <w:pPr>
        <w:jc w:val="both"/>
        <w:outlineLvl w:val="0"/>
        <w:rPr>
          <w:del w:id="222" w:author="Albi Celaj [2]" w:date="2018-12-04T16:07:00Z"/>
          <w:bCs/>
          <w:iCs/>
          <w:color w:val="000000" w:themeColor="text1"/>
        </w:rPr>
      </w:pPr>
      <w:del w:id="223" w:author="Albi Celaj [2]" w:date="2018-12-04T16:06:00Z">
        <w:r w:rsidDel="00395ABD">
          <w:rPr>
            <w:bCs/>
            <w:iCs/>
            <w:color w:val="000000" w:themeColor="text1"/>
          </w:rPr>
          <w:delText xml:space="preserve">A key step </w:delText>
        </w:r>
        <w:r w:rsidR="00B97125" w:rsidDel="00395ABD">
          <w:rPr>
            <w:bCs/>
            <w:iCs/>
            <w:color w:val="000000" w:themeColor="text1"/>
          </w:rPr>
          <w:delText>in the above</w:delText>
        </w:r>
        <w:r w:rsidR="00525D4F" w:rsidDel="00395ABD">
          <w:rPr>
            <w:bCs/>
            <w:iCs/>
            <w:color w:val="000000" w:themeColor="text1"/>
          </w:rPr>
          <w:delText xml:space="preserve"> </w:delText>
        </w:r>
        <w:r w:rsidR="00BB1FE3" w:rsidDel="00395ABD">
          <w:rPr>
            <w:bCs/>
            <w:iCs/>
            <w:color w:val="000000" w:themeColor="text1"/>
          </w:rPr>
          <w:delText xml:space="preserve">population </w:delText>
        </w:r>
        <w:r w:rsidR="00525D4F" w:rsidDel="00395ABD">
          <w:rPr>
            <w:bCs/>
            <w:iCs/>
            <w:color w:val="000000" w:themeColor="text1"/>
          </w:rPr>
          <w:delText>engineering</w:delText>
        </w:r>
        <w:r w:rsidR="00BB1FE3" w:rsidDel="00395ABD">
          <w:rPr>
            <w:bCs/>
            <w:iCs/>
            <w:color w:val="000000" w:themeColor="text1"/>
          </w:rPr>
          <w:delText xml:space="preserve"> </w:delText>
        </w:r>
        <w:r w:rsidR="00DB4537" w:rsidDel="00395ABD">
          <w:rPr>
            <w:bCs/>
            <w:iCs/>
            <w:color w:val="000000" w:themeColor="text1"/>
          </w:rPr>
          <w:delText xml:space="preserve">scheme </w:delText>
        </w:r>
        <w:r w:rsidR="00BB1FE3" w:rsidDel="00395ABD">
          <w:rPr>
            <w:bCs/>
            <w:iCs/>
            <w:color w:val="000000" w:themeColor="text1"/>
          </w:rPr>
          <w:delText>is the introduction of a unique molecular</w:delText>
        </w:r>
        <w:r w:rsidR="004343B5" w:rsidDel="00395ABD">
          <w:rPr>
            <w:bCs/>
            <w:iCs/>
            <w:color w:val="000000" w:themeColor="text1"/>
          </w:rPr>
          <w:delText xml:space="preserve"> barcode into </w:delText>
        </w:r>
        <w:r w:rsidR="00782C9D" w:rsidDel="00395ABD">
          <w:rPr>
            <w:bCs/>
            <w:iCs/>
            <w:color w:val="000000" w:themeColor="text1"/>
          </w:rPr>
          <w:delText>the genome</w:delText>
        </w:r>
        <w:r w:rsidR="00296479" w:rsidDel="00395ABD">
          <w:rPr>
            <w:bCs/>
            <w:iCs/>
            <w:color w:val="000000" w:themeColor="text1"/>
          </w:rPr>
          <w:delText xml:space="preserve"> of</w:delText>
        </w:r>
        <w:r w:rsidR="00782C9D" w:rsidDel="00395ABD">
          <w:rPr>
            <w:bCs/>
            <w:iCs/>
            <w:color w:val="000000" w:themeColor="text1"/>
          </w:rPr>
          <w:delText xml:space="preserve"> </w:delText>
        </w:r>
        <w:r w:rsidR="004343B5" w:rsidDel="00395ABD">
          <w:rPr>
            <w:bCs/>
            <w:iCs/>
            <w:color w:val="000000" w:themeColor="text1"/>
          </w:rPr>
          <w:delText>each individual.  For this, w</w:delText>
        </w:r>
        <w:r w:rsidR="0039455E" w:rsidDel="00395ABD">
          <w:rPr>
            <w:bCs/>
            <w:iCs/>
            <w:color w:val="000000" w:themeColor="text1"/>
          </w:rPr>
          <w:delText xml:space="preserve">e </w:delText>
        </w:r>
        <w:r w:rsidR="00C7666B" w:rsidDel="00395ABD">
          <w:rPr>
            <w:bCs/>
            <w:iCs/>
            <w:color w:val="000000" w:themeColor="text1"/>
          </w:rPr>
          <w:delText xml:space="preserve">adopted previously-described methods to </w:delText>
        </w:r>
        <w:r w:rsidR="00114000" w:rsidDel="00395ABD">
          <w:rPr>
            <w:bCs/>
            <w:iCs/>
            <w:color w:val="000000" w:themeColor="text1"/>
          </w:rPr>
          <w:delText xml:space="preserve">create </w:delText>
        </w:r>
        <w:r w:rsidR="0039455E" w:rsidDel="00395ABD">
          <w:rPr>
            <w:bCs/>
            <w:iCs/>
            <w:color w:val="000000" w:themeColor="text1"/>
          </w:rPr>
          <w:delText xml:space="preserve">a </w:delText>
        </w:r>
        <w:r w:rsidR="00114000" w:rsidDel="00395ABD">
          <w:rPr>
            <w:bCs/>
            <w:iCs/>
            <w:color w:val="000000" w:themeColor="text1"/>
          </w:rPr>
          <w:delText xml:space="preserve">large </w:delText>
        </w:r>
        <w:r w:rsidR="0039455E" w:rsidDel="00395ABD">
          <w:rPr>
            <w:bCs/>
            <w:iCs/>
            <w:color w:val="000000" w:themeColor="text1"/>
          </w:rPr>
          <w:delText xml:space="preserve">pool of </w:delText>
        </w:r>
        <w:r w:rsidR="003B31AC" w:rsidDel="00395ABD">
          <w:rPr>
            <w:bCs/>
            <w:iCs/>
            <w:color w:val="000000" w:themeColor="text1"/>
          </w:rPr>
          <w:delText>uniquely</w:delText>
        </w:r>
        <w:r w:rsidR="00B63228" w:rsidDel="00395ABD">
          <w:rPr>
            <w:bCs/>
            <w:iCs/>
            <w:color w:val="000000" w:themeColor="text1"/>
          </w:rPr>
          <w:delText>-identifiable</w:delText>
        </w:r>
        <w:r w:rsidR="007528ED" w:rsidDel="00395ABD">
          <w:rPr>
            <w:bCs/>
            <w:iCs/>
            <w:color w:val="000000" w:themeColor="text1"/>
          </w:rPr>
          <w:delText xml:space="preserve"> </w:delText>
        </w:r>
        <w:r w:rsidR="00C7666B" w:rsidDel="00395ABD">
          <w:rPr>
            <w:bCs/>
            <w:iCs/>
            <w:color w:val="000000" w:themeColor="text1"/>
          </w:rPr>
          <w:delText>clones for one of the parental strains</w:delText>
        </w:r>
        <w:r w:rsidR="00423A20" w:rsidDel="00395ABD">
          <w:rPr>
            <w:bCs/>
            <w:iCs/>
            <w:color w:val="000000" w:themeColor="text1"/>
          </w:rPr>
          <w:fldChar w:fldCharType="begin" w:fldLock="1"/>
        </w:r>
        <w:r w:rsidR="00A76650" w:rsidRPr="00395ABD" w:rsidDel="00395ABD">
          <w:rPr>
            <w:bCs/>
            <w:iCs/>
            <w:color w:val="000000" w:themeColor="text1"/>
          </w:rPr>
          <w:del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w:delInstrText>
        </w:r>
        <w:r w:rsidR="00A76650" w:rsidRPr="001704D0" w:rsidDel="00395ABD">
          <w:rPr>
            <w:bCs/>
            <w:iCs/>
            <w:color w:val="000000" w:themeColor="text1"/>
          </w:rPr>
          <w:delInstrText>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41&lt;/sup&gt;","plainTextFormattedCitation":"28,41","previouslyFormattedCitation":"&lt;sup&gt;28,41&lt;/sup&gt;"},"properties":{"noteIndex":0},"schema":"https://github.com/citation-style-language/schema/raw/master/csl-citation.json"}</w:delInstrText>
        </w:r>
        <w:r w:rsidR="00423A20" w:rsidDel="00395ABD">
          <w:rPr>
            <w:bCs/>
            <w:iCs/>
            <w:color w:val="000000" w:themeColor="text1"/>
          </w:rPr>
          <w:fldChar w:fldCharType="separate"/>
        </w:r>
        <w:r w:rsidR="00D660A4" w:rsidRPr="00395ABD" w:rsidDel="00395ABD">
          <w:rPr>
            <w:bCs/>
            <w:iCs/>
            <w:noProof/>
            <w:color w:val="000000" w:themeColor="text1"/>
            <w:vertAlign w:val="superscript"/>
          </w:rPr>
          <w:delText>28,41</w:delText>
        </w:r>
        <w:r w:rsidR="00423A20" w:rsidDel="00395ABD">
          <w:rPr>
            <w:bCs/>
            <w:iCs/>
            <w:color w:val="000000" w:themeColor="text1"/>
          </w:rPr>
          <w:fldChar w:fldCharType="end"/>
        </w:r>
        <w:r w:rsidR="00525D4F" w:rsidDel="00395ABD">
          <w:rPr>
            <w:bCs/>
            <w:iCs/>
            <w:color w:val="000000" w:themeColor="text1"/>
          </w:rPr>
          <w:delText xml:space="preserve">.  </w:delText>
        </w:r>
        <w:r w:rsidR="00423A20" w:rsidDel="00395ABD">
          <w:rPr>
            <w:bCs/>
            <w:iCs/>
            <w:color w:val="000000" w:themeColor="text1"/>
          </w:rPr>
          <w:delText xml:space="preserve">Briefly, to </w:delText>
        </w:r>
        <w:r w:rsidR="00997045" w:rsidDel="00395ABD">
          <w:rPr>
            <w:bCs/>
            <w:iCs/>
            <w:color w:val="000000" w:themeColor="text1"/>
          </w:rPr>
          <w:delText xml:space="preserve">introduce </w:delText>
        </w:r>
        <w:r w:rsidR="00782C9D" w:rsidDel="00395ABD">
          <w:rPr>
            <w:bCs/>
            <w:iCs/>
            <w:color w:val="000000" w:themeColor="text1"/>
          </w:rPr>
          <w:delText>a high diversity</w:delText>
        </w:r>
        <w:r w:rsidR="00997045" w:rsidDel="00395ABD">
          <w:rPr>
            <w:bCs/>
            <w:iCs/>
            <w:color w:val="000000" w:themeColor="text1"/>
          </w:rPr>
          <w:delText xml:space="preserve"> of unique barcodes into a </w:delText>
        </w:r>
        <w:r w:rsidR="001359B7" w:rsidDel="00395ABD">
          <w:rPr>
            <w:bCs/>
            <w:iCs/>
            <w:color w:val="000000" w:themeColor="text1"/>
          </w:rPr>
          <w:delText xml:space="preserve">‘wild-type’ </w:delText>
        </w:r>
        <w:r w:rsidR="00997045" w:rsidDel="00395ABD">
          <w:rPr>
            <w:bCs/>
            <w:iCs/>
            <w:color w:val="000000" w:themeColor="text1"/>
          </w:rPr>
          <w:delText xml:space="preserve">parental strain (RY0148), we </w:delText>
        </w:r>
        <w:r w:rsidR="004F5471" w:rsidDel="00395ABD">
          <w:rPr>
            <w:bCs/>
            <w:iCs/>
            <w:color w:val="000000" w:themeColor="text1"/>
          </w:rPr>
          <w:delText xml:space="preserve">used a </w:delText>
        </w:r>
        <w:r w:rsidR="006653E1" w:rsidDel="00395ABD">
          <w:rPr>
            <w:bCs/>
            <w:iCs/>
            <w:color w:val="000000" w:themeColor="text1"/>
          </w:rPr>
          <w:delText>Cre-mediated recombination strategy</w:delText>
        </w:r>
        <w:r w:rsidR="004659FB" w:rsidDel="00395ABD">
          <w:rPr>
            <w:bCs/>
            <w:iCs/>
            <w:color w:val="000000" w:themeColor="text1"/>
          </w:rPr>
          <w:delText xml:space="preserve">.  </w:delText>
        </w:r>
        <w:r w:rsidR="00997045" w:rsidDel="00395ABD">
          <w:rPr>
            <w:bCs/>
            <w:iCs/>
            <w:color w:val="000000" w:themeColor="text1"/>
          </w:rPr>
          <w:delText>First, we</w:delText>
        </w:r>
        <w:r w:rsidR="0065711E" w:rsidDel="00395ABD">
          <w:rPr>
            <w:bCs/>
            <w:iCs/>
            <w:color w:val="000000" w:themeColor="text1"/>
          </w:rPr>
          <w:delText xml:space="preserve"> </w:delText>
        </w:r>
        <w:r w:rsidR="00EA6650" w:rsidDel="00395ABD">
          <w:rPr>
            <w:bCs/>
            <w:iCs/>
            <w:color w:val="000000" w:themeColor="text1"/>
          </w:rPr>
          <w:delText xml:space="preserve">introduced a ‘landing pad’ into </w:delText>
        </w:r>
        <w:r w:rsidR="00997045" w:rsidDel="00395ABD">
          <w:rPr>
            <w:bCs/>
            <w:iCs/>
            <w:color w:val="000000" w:themeColor="text1"/>
          </w:rPr>
          <w:delText xml:space="preserve">RY0148 </w:delText>
        </w:r>
        <w:r w:rsidR="00EA6650" w:rsidDel="00395ABD">
          <w:rPr>
            <w:bCs/>
            <w:iCs/>
            <w:color w:val="000000" w:themeColor="text1"/>
          </w:rPr>
          <w:delText xml:space="preserve">via </w:delText>
        </w:r>
        <w:r w:rsidR="00997045" w:rsidDel="00395ABD">
          <w:rPr>
            <w:bCs/>
            <w:iCs/>
            <w:color w:val="000000" w:themeColor="text1"/>
          </w:rPr>
          <w:delText xml:space="preserve">the addition of Loxp and Lox2272 recombination sites </w:delText>
        </w:r>
        <w:r w:rsidR="00EA6650" w:rsidDel="00395ABD">
          <w:rPr>
            <w:bCs/>
            <w:iCs/>
            <w:color w:val="000000" w:themeColor="text1"/>
          </w:rPr>
          <w:delText xml:space="preserve">at </w:delText>
        </w:r>
        <w:r w:rsidR="00997045" w:rsidDel="00395ABD">
          <w:rPr>
            <w:bCs/>
            <w:iCs/>
            <w:color w:val="000000" w:themeColor="text1"/>
          </w:rPr>
          <w:delText xml:space="preserve">the HO locus.  </w:delText>
        </w:r>
        <w:r w:rsidR="009C7EE1" w:rsidDel="00395ABD">
          <w:rPr>
            <w:bCs/>
            <w:iCs/>
            <w:color w:val="000000" w:themeColor="text1"/>
          </w:rPr>
          <w:delText>Then, we</w:delText>
        </w:r>
        <w:r w:rsidR="00284DDF" w:rsidDel="00395ABD">
          <w:rPr>
            <w:bCs/>
            <w:iCs/>
            <w:color w:val="000000" w:themeColor="text1"/>
          </w:rPr>
          <w:delText xml:space="preserve"> transformed this</w:delText>
        </w:r>
        <w:r w:rsidR="009C7EE1" w:rsidDel="00395ABD">
          <w:rPr>
            <w:bCs/>
            <w:iCs/>
            <w:color w:val="000000" w:themeColor="text1"/>
          </w:rPr>
          <w:delText xml:space="preserve"> </w:delText>
        </w:r>
        <w:r w:rsidR="00EA6650" w:rsidDel="00395ABD">
          <w:rPr>
            <w:bCs/>
            <w:iCs/>
            <w:color w:val="000000" w:themeColor="text1"/>
          </w:rPr>
          <w:delText xml:space="preserve">landing-pad </w:delText>
        </w:r>
        <w:r w:rsidR="009C7EE1" w:rsidDel="00395ABD">
          <w:rPr>
            <w:bCs/>
            <w:iCs/>
            <w:color w:val="000000" w:themeColor="text1"/>
          </w:rPr>
          <w:delText xml:space="preserve">strain with </w:delText>
        </w:r>
        <w:r w:rsidR="00EA6650" w:rsidDel="00395ABD">
          <w:rPr>
            <w:bCs/>
            <w:iCs/>
            <w:color w:val="000000" w:themeColor="text1"/>
          </w:rPr>
          <w:delText xml:space="preserve">a </w:delText>
        </w:r>
        <w:r w:rsidR="00423A20" w:rsidDel="00395ABD">
          <w:rPr>
            <w:bCs/>
            <w:iCs/>
            <w:color w:val="000000" w:themeColor="text1"/>
          </w:rPr>
          <w:delText xml:space="preserve">heterogeneous </w:delText>
        </w:r>
        <w:r w:rsidR="009C7EE1" w:rsidDel="00395ABD">
          <w:rPr>
            <w:bCs/>
            <w:iCs/>
            <w:color w:val="000000" w:themeColor="text1"/>
          </w:rPr>
          <w:delText>plasmid pool</w:delText>
        </w:r>
        <w:r w:rsidR="00423A20" w:rsidDel="00395ABD">
          <w:rPr>
            <w:bCs/>
            <w:iCs/>
            <w:color w:val="000000" w:themeColor="text1"/>
          </w:rPr>
          <w:delText xml:space="preserve">, such that each plasmid bears a </w:delText>
        </w:r>
        <w:r w:rsidR="00EA6650" w:rsidDel="00395ABD">
          <w:rPr>
            <w:bCs/>
            <w:iCs/>
            <w:color w:val="000000" w:themeColor="text1"/>
          </w:rPr>
          <w:delText>random</w:delText>
        </w:r>
        <w:r w:rsidR="00423A20" w:rsidDel="00395ABD">
          <w:rPr>
            <w:bCs/>
            <w:iCs/>
            <w:color w:val="000000" w:themeColor="text1"/>
          </w:rPr>
          <w:delText xml:space="preserve"> </w:delText>
        </w:r>
        <w:r w:rsidR="009C7EE1" w:rsidDel="00395ABD">
          <w:rPr>
            <w:bCs/>
            <w:iCs/>
            <w:color w:val="000000" w:themeColor="text1"/>
          </w:rPr>
          <w:delText xml:space="preserve">DNA </w:delText>
        </w:r>
        <w:r w:rsidR="00423A20" w:rsidDel="00395ABD">
          <w:rPr>
            <w:bCs/>
            <w:iCs/>
            <w:color w:val="000000" w:themeColor="text1"/>
          </w:rPr>
          <w:delText xml:space="preserve">barcode and a hygromycin resistance marker </w:delText>
        </w:r>
        <w:r w:rsidR="009C7EE1" w:rsidDel="00395ABD">
          <w:rPr>
            <w:bCs/>
            <w:iCs/>
            <w:color w:val="000000" w:themeColor="text1"/>
          </w:rPr>
          <w:delText xml:space="preserve">flanked by </w:delText>
        </w:r>
        <w:r w:rsidR="00997045" w:rsidDel="00395ABD">
          <w:rPr>
            <w:bCs/>
            <w:iCs/>
            <w:color w:val="000000" w:themeColor="text1"/>
          </w:rPr>
          <w:delText xml:space="preserve">Loxp/Lox2272 </w:delText>
        </w:r>
        <w:r w:rsidR="009C7EE1" w:rsidDel="00395ABD">
          <w:rPr>
            <w:bCs/>
            <w:iCs/>
            <w:color w:val="000000" w:themeColor="text1"/>
          </w:rPr>
          <w:delText xml:space="preserve">recombination </w:delText>
        </w:r>
        <w:r w:rsidR="00997045" w:rsidDel="00395ABD">
          <w:rPr>
            <w:bCs/>
            <w:iCs/>
            <w:color w:val="000000" w:themeColor="text1"/>
          </w:rPr>
          <w:delText>sites</w:delText>
        </w:r>
        <w:r w:rsidR="00423A20" w:rsidDel="00395ABD">
          <w:rPr>
            <w:bCs/>
            <w:iCs/>
            <w:color w:val="000000" w:themeColor="text1"/>
          </w:rPr>
          <w:delText xml:space="preserve">, as well as a counterselectable marker outside of the recombination sites </w:delText>
        </w:r>
        <w:r w:rsidR="00997045" w:rsidDel="00395ABD">
          <w:rPr>
            <w:bCs/>
            <w:iCs/>
            <w:color w:val="000000" w:themeColor="text1"/>
          </w:rPr>
          <w:delText xml:space="preserve">(Fig S1). </w:delText>
        </w:r>
        <w:r w:rsidR="00423A20" w:rsidDel="00395ABD">
          <w:rPr>
            <w:bCs/>
            <w:iCs/>
            <w:color w:val="000000" w:themeColor="text1"/>
          </w:rPr>
          <w:delText xml:space="preserve"> Next</w:delText>
        </w:r>
        <w:r w:rsidR="00997045" w:rsidDel="00395ABD">
          <w:rPr>
            <w:bCs/>
            <w:iCs/>
            <w:color w:val="000000" w:themeColor="text1"/>
          </w:rPr>
          <w:delText>, we induce</w:delText>
        </w:r>
        <w:r w:rsidR="009C7EE1" w:rsidDel="00395ABD">
          <w:rPr>
            <w:bCs/>
            <w:iCs/>
            <w:color w:val="000000" w:themeColor="text1"/>
          </w:rPr>
          <w:delText>d</w:delText>
        </w:r>
        <w:r w:rsidR="00997045" w:rsidDel="00395ABD">
          <w:rPr>
            <w:bCs/>
            <w:iCs/>
            <w:color w:val="000000" w:themeColor="text1"/>
          </w:rPr>
          <w:delText xml:space="preserve"> </w:delText>
        </w:r>
        <w:r w:rsidR="005A783F" w:rsidDel="00395ABD">
          <w:rPr>
            <w:bCs/>
            <w:iCs/>
            <w:color w:val="000000" w:themeColor="text1"/>
          </w:rPr>
          <w:delText>the expression</w:delText>
        </w:r>
        <w:r w:rsidR="007A2B92" w:rsidDel="00395ABD">
          <w:rPr>
            <w:bCs/>
            <w:iCs/>
            <w:color w:val="000000" w:themeColor="text1"/>
          </w:rPr>
          <w:delText xml:space="preserve"> of</w:delText>
        </w:r>
        <w:r w:rsidR="005A783F" w:rsidDel="00395ABD">
          <w:rPr>
            <w:bCs/>
            <w:iCs/>
            <w:color w:val="000000" w:themeColor="text1"/>
          </w:rPr>
          <w:delText xml:space="preserve"> </w:delText>
        </w:r>
        <w:r w:rsidR="00997045" w:rsidDel="00395ABD">
          <w:rPr>
            <w:bCs/>
            <w:iCs/>
            <w:color w:val="000000" w:themeColor="text1"/>
          </w:rPr>
          <w:delText xml:space="preserve">Cre to allow for recombination </w:delText>
        </w:r>
        <w:r w:rsidR="009C7EE1" w:rsidDel="00395ABD">
          <w:rPr>
            <w:bCs/>
            <w:iCs/>
            <w:color w:val="000000" w:themeColor="text1"/>
          </w:rPr>
          <w:delText xml:space="preserve">and integration </w:delText>
        </w:r>
        <w:r w:rsidR="00997045" w:rsidDel="00395ABD">
          <w:rPr>
            <w:bCs/>
            <w:iCs/>
            <w:color w:val="000000" w:themeColor="text1"/>
          </w:rPr>
          <w:delText xml:space="preserve">of the plasmid-borne </w:delText>
        </w:r>
        <w:r w:rsidR="009C7EE1" w:rsidDel="00395ABD">
          <w:rPr>
            <w:bCs/>
            <w:iCs/>
            <w:color w:val="000000" w:themeColor="text1"/>
          </w:rPr>
          <w:delText xml:space="preserve">barcodes into the HO locus </w:delText>
        </w:r>
        <w:r w:rsidR="008F6250" w:rsidDel="00395ABD">
          <w:rPr>
            <w:bCs/>
            <w:iCs/>
            <w:color w:val="000000" w:themeColor="text1"/>
          </w:rPr>
          <w:delText>(Fig S1)</w:delText>
        </w:r>
        <w:r w:rsidR="00755723" w:rsidDel="00395ABD">
          <w:rPr>
            <w:bCs/>
            <w:iCs/>
            <w:color w:val="000000" w:themeColor="text1"/>
          </w:rPr>
          <w:delText xml:space="preserve">.  </w:delText>
        </w:r>
        <w:r w:rsidR="00423A20" w:rsidDel="00395ABD">
          <w:rPr>
            <w:bCs/>
            <w:iCs/>
            <w:color w:val="000000" w:themeColor="text1"/>
          </w:rPr>
          <w:delText xml:space="preserve">Finally, we selected for integrants and counter-selected plasmids.  </w:delText>
        </w:r>
      </w:del>
      <w:del w:id="224" w:author="Albi Celaj [2]" w:date="2018-12-04T16:07:00Z">
        <w:r w:rsidR="00C7666B" w:rsidDel="00395ABD">
          <w:rPr>
            <w:bCs/>
            <w:iCs/>
            <w:color w:val="000000" w:themeColor="text1"/>
          </w:rPr>
          <w:delText xml:space="preserve">The resulting barcoded </w:delText>
        </w:r>
        <w:r w:rsidR="00387EBC" w:rsidDel="00395ABD">
          <w:rPr>
            <w:bCs/>
            <w:iCs/>
            <w:color w:val="000000" w:themeColor="text1"/>
          </w:rPr>
          <w:delText>p</w:delText>
        </w:r>
        <w:r w:rsidR="00D95CC8" w:rsidDel="00395ABD">
          <w:rPr>
            <w:bCs/>
            <w:iCs/>
            <w:color w:val="000000" w:themeColor="text1"/>
          </w:rPr>
          <w:delText>ool</w:delText>
        </w:r>
        <w:r w:rsidR="00C7666B" w:rsidDel="00395ABD">
          <w:rPr>
            <w:bCs/>
            <w:iCs/>
            <w:color w:val="000000" w:themeColor="text1"/>
          </w:rPr>
          <w:delText xml:space="preserve"> is a generally useful reagent that can be employed in different crosses for different DCGA studies </w:delText>
        </w:r>
        <w:r w:rsidR="00C56B19" w:rsidDel="00395ABD">
          <w:rPr>
            <w:bCs/>
            <w:iCs/>
            <w:color w:val="000000" w:themeColor="text1"/>
          </w:rPr>
          <w:delText>(</w:delText>
        </w:r>
        <w:r w:rsidR="00EF3DD9" w:rsidDel="00395ABD">
          <w:rPr>
            <w:bCs/>
            <w:iCs/>
            <w:color w:val="000000" w:themeColor="text1"/>
          </w:rPr>
          <w:delText>Fig</w:delText>
        </w:r>
        <w:r w:rsidR="00655BEC" w:rsidDel="00395ABD">
          <w:rPr>
            <w:bCs/>
            <w:iCs/>
            <w:color w:val="000000" w:themeColor="text1"/>
          </w:rPr>
          <w:delText xml:space="preserve"> </w:delText>
        </w:r>
        <w:r w:rsidR="007E2236" w:rsidDel="00395ABD">
          <w:rPr>
            <w:bCs/>
            <w:iCs/>
            <w:color w:val="000000" w:themeColor="text1"/>
          </w:rPr>
          <w:delText>S1</w:delText>
        </w:r>
        <w:r w:rsidR="00655BEC" w:rsidDel="00395ABD">
          <w:rPr>
            <w:bCs/>
            <w:iCs/>
            <w:color w:val="000000" w:themeColor="text1"/>
          </w:rPr>
          <w:delText xml:space="preserve">, </w:delText>
        </w:r>
        <w:r w:rsidR="00C7666B" w:rsidDel="00395ABD">
          <w:rPr>
            <w:bCs/>
            <w:iCs/>
            <w:color w:val="000000" w:themeColor="text1"/>
          </w:rPr>
          <w:delText xml:space="preserve">see </w:delText>
        </w:r>
        <w:r w:rsidR="00C56B19" w:rsidDel="00395ABD">
          <w:rPr>
            <w:bCs/>
            <w:iCs/>
            <w:color w:val="000000" w:themeColor="text1"/>
          </w:rPr>
          <w:delText>Methods</w:delText>
        </w:r>
        <w:r w:rsidR="00C7666B" w:rsidDel="00395ABD">
          <w:rPr>
            <w:bCs/>
            <w:iCs/>
            <w:color w:val="000000" w:themeColor="text1"/>
          </w:rPr>
          <w:delText xml:space="preserve"> for details</w:delText>
        </w:r>
        <w:r w:rsidR="00C56B19" w:rsidDel="00395ABD">
          <w:rPr>
            <w:bCs/>
            <w:iCs/>
            <w:color w:val="000000" w:themeColor="text1"/>
          </w:rPr>
          <w:delText>)</w:delText>
        </w:r>
        <w:r w:rsidR="00DE76AE" w:rsidDel="00395ABD">
          <w:rPr>
            <w:bCs/>
            <w:iCs/>
            <w:color w:val="000000" w:themeColor="text1"/>
          </w:rPr>
          <w:delText>.</w:delText>
        </w:r>
      </w:del>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34723697"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w:t>
      </w:r>
      <w:proofErr w:type="spellStart"/>
      <w:r w:rsidR="00C7666B" w:rsidRPr="00300B33">
        <w:rPr>
          <w:i/>
        </w:rPr>
        <w:t>en</w:t>
      </w:r>
      <w:proofErr w:type="spellEnd"/>
      <w:r w:rsidR="00C7666B" w:rsidRPr="00300B33">
        <w:rPr>
          <w:i/>
        </w:rPr>
        <w:t xml:space="preserve"> masse</w:t>
      </w:r>
      <w:r w:rsidR="00C7666B">
        <w:t xml:space="preserv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4F6CD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3&lt;/sup&gt;"},"properties":{"noteIndex":0},"schema":"https://github.com/citation-style-language/schema/raw/master/csl-citation.json"}</w:instrText>
      </w:r>
      <w:r w:rsidR="00636877" w:rsidRPr="00233F15">
        <w:rPr>
          <w:bCs/>
          <w:iCs/>
          <w:color w:val="000000" w:themeColor="text1"/>
        </w:rPr>
        <w:fldChar w:fldCharType="separate"/>
      </w:r>
      <w:r w:rsidR="004F6CD1" w:rsidRPr="004F6CD1">
        <w:rPr>
          <w:bCs/>
          <w:iCs/>
          <w:noProof/>
          <w:color w:val="000000" w:themeColor="text1"/>
          <w:vertAlign w:val="superscript"/>
        </w:rPr>
        <w:t>21</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proofErr w:type="spellStart"/>
      <w:r w:rsidR="00723BD0" w:rsidRPr="00233F15">
        <w:rPr>
          <w:bCs/>
          <w:iCs/>
          <w:color w:val="000000" w:themeColor="text1"/>
        </w:rPr>
        <w:t>MAT</w:t>
      </w:r>
      <w:r w:rsidR="00723BD0" w:rsidRPr="00BB5875">
        <w:rPr>
          <w:b/>
          <w:bCs/>
          <w:iCs/>
          <w:color w:val="000000" w:themeColor="text1"/>
        </w:rPr>
        <w:t>a</w:t>
      </w:r>
      <w:proofErr w:type="spellEnd"/>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proofErr w:type="spellStart"/>
      <w:r w:rsidR="00723BD0">
        <w:rPr>
          <w:bCs/>
          <w:iCs/>
          <w:color w:val="000000" w:themeColor="text1"/>
          <w:lang w:val="en-CA"/>
        </w:rPr>
        <w:t>segregants</w:t>
      </w:r>
      <w:proofErr w:type="spellEnd"/>
      <w:r w:rsidR="00723BD0">
        <w:rPr>
          <w:bCs/>
          <w:iCs/>
          <w:color w:val="000000" w:themeColor="text1"/>
          <w:lang w:val="en-CA"/>
        </w:rPr>
        <w:t xml:space="preserve">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Th</w:t>
      </w:r>
      <w:ins w:id="225" w:author="Albi Celaj [2]" w:date="2018-12-04T16:17:00Z">
        <w:r w:rsidR="00241EFA">
          <w:rPr>
            <w:bCs/>
            <w:iCs/>
            <w:color w:val="000000" w:themeColor="text1"/>
            <w:lang w:val="en-CA"/>
          </w:rPr>
          <w:t>is step</w:t>
        </w:r>
      </w:ins>
      <w:del w:id="226" w:author="Albi Celaj [2]" w:date="2018-12-04T16:17:00Z">
        <w:r w:rsidR="00090233" w:rsidDel="00241EFA">
          <w:rPr>
            <w:bCs/>
            <w:iCs/>
            <w:color w:val="000000" w:themeColor="text1"/>
            <w:lang w:val="en-CA"/>
          </w:rPr>
          <w:delText>us, we</w:delText>
        </w:r>
      </w:del>
      <w:r w:rsidR="00090233">
        <w:rPr>
          <w:bCs/>
          <w:iCs/>
          <w:color w:val="000000" w:themeColor="text1"/>
          <w:lang w:val="en-CA"/>
        </w:rPr>
        <w:t xml:space="preserv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2BFC65B1" w:rsidR="00B2127B" w:rsidRDefault="00E64D74" w:rsidP="00224FCB">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738F673E" w14:textId="04CDFB80" w:rsidR="006F65F4" w:rsidRDefault="008E4424" w:rsidP="005F13FF">
      <w:pPr>
        <w:jc w:val="both"/>
        <w:rPr>
          <w:bCs/>
          <w:iCs/>
          <w:color w:val="000000" w:themeColor="text1"/>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proofErr w:type="spellStart"/>
      <w:r w:rsidR="00BD6106">
        <w:rPr>
          <w:bCs/>
          <w:i/>
          <w:iCs/>
          <w:color w:val="000000" w:themeColor="text1"/>
          <w:lang w:val="en-CA"/>
        </w:rPr>
        <w:t>en</w:t>
      </w:r>
      <w:proofErr w:type="spellEnd"/>
      <w:r w:rsidR="00BD6106">
        <w:rPr>
          <w:bCs/>
          <w:i/>
          <w:iCs/>
          <w:color w:val="000000" w:themeColor="text1"/>
          <w:lang w:val="en-CA"/>
        </w:rPr>
        <w:t xml:space="preserve">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4F6CD1">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21,43&lt;/sup&gt;","plainTextFormattedCitation":"21,43","previouslyFormattedCitation":"&lt;sup&gt;8,23&lt;/sup&gt;"},"properties":{"noteIndex":0},"schema":"https://github.com/citation-style-language/schema/raw/master/csl-citation.json"}</w:instrText>
      </w:r>
      <w:r w:rsidR="00BC6FBF">
        <w:rPr>
          <w:bCs/>
          <w:iCs/>
          <w:color w:val="000000" w:themeColor="text1"/>
          <w:lang w:val="en-CA"/>
        </w:rPr>
        <w:fldChar w:fldCharType="separate"/>
      </w:r>
      <w:r w:rsidR="004F6CD1" w:rsidRPr="004F6CD1">
        <w:rPr>
          <w:bCs/>
          <w:iCs/>
          <w:noProof/>
          <w:color w:val="000000" w:themeColor="text1"/>
          <w:vertAlign w:val="superscript"/>
          <w:lang w:val="en-CA"/>
        </w:rPr>
        <w:t>21,43</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4F6CD1">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4&lt;/sup&gt;","plainTextFormattedCitation":"44","previouslyFormattedCitation":"&lt;sup&gt;43&lt;/sup&gt;"},"properties":{"noteIndex":0},"schema":"https://github.com/citation-style-language/schema/raw/master/csl-citation.json"}</w:instrText>
      </w:r>
      <w:r w:rsidR="00C41D75" w:rsidRPr="00233F15">
        <w:rPr>
          <w:bCs/>
          <w:iCs/>
          <w:color w:val="000000" w:themeColor="text1"/>
          <w:lang w:val="en-CA"/>
        </w:rPr>
        <w:fldChar w:fldCharType="separate"/>
      </w:r>
      <w:r w:rsidR="004F6CD1" w:rsidRPr="004F6CD1">
        <w:rPr>
          <w:bCs/>
          <w:iCs/>
          <w:noProof/>
          <w:color w:val="000000" w:themeColor="text1"/>
          <w:vertAlign w:val="superscript"/>
          <w:lang w:val="en-CA"/>
        </w:rPr>
        <w:t>44</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w:t>
      </w:r>
      <w:proofErr w:type="spellStart"/>
      <w:r w:rsidR="005F13FF">
        <w:rPr>
          <w:bCs/>
          <w:iCs/>
          <w:color w:val="000000" w:themeColor="text1"/>
          <w:lang w:val="en-CA"/>
        </w:rPr>
        <w:t>segregant</w:t>
      </w:r>
      <w:proofErr w:type="spellEnd"/>
      <w:r w:rsidR="005F13FF">
        <w:rPr>
          <w:bCs/>
          <w:iCs/>
          <w:color w:val="000000" w:themeColor="text1"/>
          <w:lang w:val="en-CA"/>
        </w:rPr>
        <w:t xml:space="preserve">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w:t>
      </w:r>
      <w:r w:rsidR="00EF3DD9">
        <w:rPr>
          <w:bCs/>
          <w:iCs/>
          <w:color w:val="000000" w:themeColor="text1"/>
          <w:lang w:val="en-CA"/>
        </w:rPr>
        <w:t>Fig</w:t>
      </w:r>
      <w:r w:rsidR="00467245">
        <w:rPr>
          <w:bCs/>
          <w:iCs/>
          <w:color w:val="000000" w:themeColor="text1"/>
          <w:lang w:val="en-CA"/>
        </w:rPr>
        <w:t xml:space="preserve"> 1)</w:t>
      </w:r>
      <w:r w:rsidR="005F13FF">
        <w:rPr>
          <w:bCs/>
          <w:iCs/>
          <w:color w:val="000000" w:themeColor="text1"/>
          <w:lang w:val="en-CA"/>
        </w:rPr>
        <w:t xml:space="preserve">.  Thus, a single next generation sequencing </w:t>
      </w:r>
      <w:r w:rsidR="005F13FF">
        <w:rPr>
          <w:bCs/>
          <w:iCs/>
          <w:color w:val="000000" w:themeColor="text1"/>
          <w:lang w:val="en-CA"/>
        </w:rPr>
        <w:lastRenderedPageBreak/>
        <w:t xml:space="preserve">reaction can reveal both the strain-specific tracking barcode at the HO locus and the identity of every gene deleted in the </w:t>
      </w:r>
      <w:proofErr w:type="spellStart"/>
      <w:r w:rsidR="005F13FF">
        <w:rPr>
          <w:bCs/>
          <w:iCs/>
          <w:color w:val="000000" w:themeColor="text1"/>
          <w:lang w:val="en-CA"/>
        </w:rPr>
        <w:t>segregant</w:t>
      </w:r>
      <w:proofErr w:type="spellEnd"/>
      <w:r w:rsidR="005F13FF">
        <w:rPr>
          <w:bCs/>
          <w:iCs/>
          <w:color w:val="000000" w:themeColor="text1"/>
          <w:lang w:val="en-CA"/>
        </w:rPr>
        <w:t xml:space="preserve"> at each plate location (Methods; </w:t>
      </w:r>
      <w:r w:rsidR="00EF3DD9">
        <w:rPr>
          <w:bCs/>
          <w:iCs/>
          <w:color w:val="000000" w:themeColor="text1"/>
          <w:lang w:val="en-CA"/>
        </w:rPr>
        <w:t>Fig</w:t>
      </w:r>
      <w:r w:rsidR="005F13FF">
        <w:rPr>
          <w:bCs/>
          <w:iCs/>
          <w:color w:val="000000" w:themeColor="text1"/>
          <w:lang w:val="en-CA"/>
        </w:rPr>
        <w:t xml:space="preserve"> 1).  </w:t>
      </w:r>
    </w:p>
    <w:p w14:paraId="35592CE3" w14:textId="77777777" w:rsidR="006F65F4" w:rsidRDefault="006F65F4" w:rsidP="005F13FF">
      <w:pPr>
        <w:jc w:val="both"/>
        <w:rPr>
          <w:bCs/>
          <w:iCs/>
          <w:color w:val="000000" w:themeColor="text1"/>
          <w:lang w:val="en-CA"/>
        </w:rPr>
      </w:pPr>
    </w:p>
    <w:p w14:paraId="7A9BAAA3" w14:textId="58091DFA" w:rsidR="006F65F4" w:rsidRDefault="0034556F" w:rsidP="005F13FF">
      <w:pPr>
        <w:jc w:val="both"/>
      </w:pPr>
      <w:r>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EF3DD9">
        <w:t>Fig</w:t>
      </w:r>
      <w:r w:rsidR="00B0183A" w:rsidRPr="00233F15">
        <w:t xml:space="preserve">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t>a similar</w:t>
      </w:r>
      <w:r w:rsidR="001B1758" w:rsidRPr="00233F15">
        <w:t xml:space="preserve"> </w:t>
      </w:r>
      <w:r w:rsidR="000517D1" w:rsidRPr="00233F15">
        <w:t xml:space="preserve">overall </w:t>
      </w:r>
      <w:r w:rsidR="001B1758" w:rsidRPr="00233F15">
        <w:t>accuracy of 93.8% (</w:t>
      </w:r>
      <w:r w:rsidR="00EF3DD9">
        <w:t>Fig</w:t>
      </w:r>
      <w:r w:rsidR="001B1758" w:rsidRPr="00233F15">
        <w:t xml:space="preserve"> </w:t>
      </w:r>
      <w:r w:rsidR="007E2236">
        <w:t>S2</w:t>
      </w:r>
      <w:r w:rsidR="00256026">
        <w:t>B</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w:t>
      </w:r>
      <w:r w:rsidR="00EF3DD9">
        <w:t>Fig</w:t>
      </w:r>
      <w:r w:rsidR="00EB3FBA" w:rsidRPr="00233F15">
        <w:t xml:space="preserve"> </w:t>
      </w:r>
      <w:r w:rsidR="007E2236">
        <w:t>S2</w:t>
      </w:r>
      <w:r w:rsidR="00256026">
        <w:t>C</w:t>
      </w:r>
      <w:r w:rsidR="00EB3FBA" w:rsidRPr="00233F15">
        <w:t>;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w:t>
      </w:r>
      <w:r w:rsidR="00EF3DD9">
        <w:t>Fig</w:t>
      </w:r>
      <w:r w:rsidR="00EB3FBA" w:rsidRPr="00233F15">
        <w:t xml:space="preserve"> </w:t>
      </w:r>
      <w:r w:rsidR="007E2236">
        <w:t>S2</w:t>
      </w:r>
      <w:r w:rsidR="00256026">
        <w:t>C</w:t>
      </w:r>
      <w:r w:rsidR="00EB3FBA" w:rsidRPr="00233F15">
        <w:t>)</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p>
    <w:p w14:paraId="0B649BCB" w14:textId="77777777" w:rsidR="006F65F4" w:rsidRDefault="006F65F4" w:rsidP="005F13FF">
      <w:pPr>
        <w:jc w:val="both"/>
      </w:pPr>
    </w:p>
    <w:p w14:paraId="2FEF99C6" w14:textId="58F286F5" w:rsidR="00702E62" w:rsidRDefault="00D23588" w:rsidP="005F13FF">
      <w:pPr>
        <w:jc w:val="both"/>
      </w:pPr>
      <w:r>
        <w:t xml:space="preserve">Considering only those strains with </w:t>
      </w:r>
      <w:r w:rsidR="00702E62">
        <w:t>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sidR="00257D64">
        <w:rPr>
          <w:lang w:val="en-CA"/>
        </w:rPr>
        <w:t xml:space="preserve">, encompassing </w:t>
      </w:r>
      <w:r w:rsidRPr="00D23588">
        <w:rPr>
          <w:lang w:val="en-CA"/>
        </w:rPr>
        <w:t>6,087 unique genotypes</w:t>
      </w:r>
      <w:r>
        <w:rPr>
          <w:lang w:val="en-CA"/>
        </w:rPr>
        <w:t xml:space="preserve">. </w:t>
      </w:r>
      <w:r>
        <w:t xml:space="preserve">These strains were </w:t>
      </w:r>
      <w:r w:rsidR="00257D64">
        <w:t xml:space="preserve">grouped by mating type to yield one pool of </w:t>
      </w:r>
      <w:r>
        <w:t xml:space="preserve">3,231 </w:t>
      </w:r>
      <w:proofErr w:type="spellStart"/>
      <w:r w:rsidRPr="00233F15">
        <w:t>MAT</w:t>
      </w:r>
      <w:r w:rsidRPr="00233F15">
        <w:rPr>
          <w:b/>
        </w:rPr>
        <w:t>a</w:t>
      </w:r>
      <w:proofErr w:type="spellEnd"/>
      <w:r w:rsidRPr="00233F15">
        <w:t xml:space="preserve"> </w:t>
      </w:r>
      <w:r w:rsidR="00257D64">
        <w:t xml:space="preserve">strains </w:t>
      </w:r>
      <w:r w:rsidRPr="00233F15">
        <w:t xml:space="preserve">and </w:t>
      </w:r>
      <w:r w:rsidR="00257D64">
        <w:t xml:space="preserve">another pool of </w:t>
      </w:r>
      <w:r>
        <w:t xml:space="preserve">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22E87F82" w14:textId="77777777" w:rsidR="00B87E47" w:rsidRDefault="00B87E47" w:rsidP="00224FCB">
      <w:pPr>
        <w:jc w:val="both"/>
      </w:pPr>
    </w:p>
    <w:p w14:paraId="4C706BDA" w14:textId="76B7A0AD" w:rsidR="00B87E47" w:rsidRPr="00AB0D18" w:rsidRDefault="0098627B" w:rsidP="00224FCB">
      <w:pPr>
        <w:outlineLvl w:val="0"/>
        <w:rPr>
          <w:b/>
          <w:bCs/>
          <w:iCs/>
          <w:color w:val="000000" w:themeColor="text1"/>
        </w:rPr>
      </w:pPr>
      <w:r>
        <w:rPr>
          <w:b/>
          <w:bCs/>
          <w:iCs/>
          <w:color w:val="000000" w:themeColor="text1"/>
        </w:rPr>
        <w:t xml:space="preserve">Phenotyping the </w:t>
      </w:r>
      <w:r w:rsidR="00E64D74">
        <w:rPr>
          <w:b/>
          <w:bCs/>
          <w:iCs/>
          <w:color w:val="000000" w:themeColor="text1"/>
        </w:rPr>
        <w:t>e</w:t>
      </w:r>
      <w:r w:rsidR="00E64D74" w:rsidRPr="00233F15">
        <w:rPr>
          <w:b/>
          <w:bCs/>
          <w:iCs/>
          <w:color w:val="000000" w:themeColor="text1"/>
        </w:rPr>
        <w:t xml:space="preserve">ngineered </w:t>
      </w:r>
      <w:r w:rsidR="00E64D74">
        <w:rPr>
          <w:b/>
          <w:bCs/>
          <w:iCs/>
          <w:color w:val="000000" w:themeColor="text1"/>
        </w:rPr>
        <w:t>p</w:t>
      </w:r>
      <w:r w:rsidR="00E64D74" w:rsidRPr="00233F15">
        <w:rPr>
          <w:b/>
          <w:bCs/>
          <w:iCs/>
          <w:color w:val="000000" w:themeColor="text1"/>
        </w:rPr>
        <w:t>opulation</w:t>
      </w:r>
      <w:r w:rsidR="00E64D74">
        <w:rPr>
          <w:b/>
          <w:bCs/>
          <w:iCs/>
          <w:color w:val="000000" w:themeColor="text1"/>
        </w:rPr>
        <w:t xml:space="preserve"> </w:t>
      </w:r>
      <w:r>
        <w:rPr>
          <w:b/>
          <w:bCs/>
          <w:iCs/>
          <w:color w:val="000000" w:themeColor="text1"/>
        </w:rPr>
        <w:t xml:space="preserve">for </w:t>
      </w:r>
      <w:r w:rsidR="00E64D74">
        <w:rPr>
          <w:b/>
          <w:bCs/>
          <w:iCs/>
          <w:color w:val="000000" w:themeColor="text1"/>
        </w:rPr>
        <w:t>diverse drug resistance traits</w:t>
      </w:r>
    </w:p>
    <w:p w14:paraId="4909B522" w14:textId="57C2AF84" w:rsidR="00775388" w:rsidRDefault="00B80A38" w:rsidP="008C1FC3">
      <w:pPr>
        <w:jc w:val="both"/>
        <w:rPr>
          <w:color w:val="000000"/>
        </w:rPr>
      </w:pPr>
      <w:r>
        <w:rPr>
          <w:bCs/>
          <w:iCs/>
          <w:color w:val="000000" w:themeColor="text1"/>
        </w:rPr>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w:t>
      </w:r>
      <w:proofErr w:type="spellStart"/>
      <w:r w:rsidR="00FF3025">
        <w:rPr>
          <w:bCs/>
          <w:iCs/>
          <w:color w:val="000000" w:themeColor="text1"/>
        </w:rPr>
        <w:t>segregant</w:t>
      </w:r>
      <w:proofErr w:type="spellEnd"/>
      <w:r w:rsidR="00FF3025">
        <w:rPr>
          <w:bCs/>
          <w:iCs/>
          <w:color w:val="000000" w:themeColor="text1"/>
        </w:rPr>
        <w:t xml:space="preserve">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4F6CD1">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5&lt;/sup&gt;","plainTextFormattedCitation":"45","previouslyFormattedCitation":"&lt;sup&gt;44&lt;/sup&gt;"},"properties":{"noteIndex":0},"schema":"https://github.com/citation-style-language/schema/raw/master/csl-citation.json"}</w:instrText>
      </w:r>
      <w:r w:rsidR="00856C85">
        <w:rPr>
          <w:bCs/>
          <w:iCs/>
          <w:color w:val="000000" w:themeColor="text1"/>
        </w:rPr>
        <w:fldChar w:fldCharType="separate"/>
      </w:r>
      <w:r w:rsidR="004F6CD1" w:rsidRPr="004F6CD1">
        <w:rPr>
          <w:bCs/>
          <w:iCs/>
          <w:noProof/>
          <w:color w:val="000000" w:themeColor="text1"/>
          <w:vertAlign w:val="superscript"/>
        </w:rPr>
        <w:t>45</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D660A4">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5B0B96" w:rsidRPr="00233F15">
        <w:fldChar w:fldCharType="separate"/>
      </w:r>
      <w:r w:rsidR="000C5C2F" w:rsidRPr="000C5C2F">
        <w:rPr>
          <w:noProof/>
          <w:vertAlign w:val="superscript"/>
        </w:rPr>
        <w:t>4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 xml:space="preserve">20 generations of overall pool growth, </w:t>
      </w:r>
      <w:r w:rsidR="00EF3DD9">
        <w:t>Fig</w:t>
      </w:r>
      <w:r w:rsidR="005B0B96" w:rsidRPr="00233F15">
        <w:t xml:space="preserve"> 1)</w:t>
      </w:r>
      <w:r w:rsidR="002B0A74">
        <w:t>, allowing us to compute a growth rate for each strain (</w:t>
      </w:r>
      <w:r w:rsidR="009B0DD7">
        <w:t xml:space="preserve">Data S5; </w:t>
      </w:r>
      <w:r w:rsidR="002B0A74">
        <w:t>Methods).</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46038592" w:rsidR="00276336" w:rsidRDefault="00276336" w:rsidP="00276336">
      <w:pPr>
        <w:jc w:val="both"/>
        <w:rPr>
          <w:lang w:val="en-CA"/>
        </w:rPr>
      </w:pPr>
      <w:r>
        <w:rPr>
          <w:lang w:val="en-CA"/>
        </w:rPr>
        <w:t>By combining genotype</w:t>
      </w:r>
      <w:r w:rsidR="00300B33">
        <w:rPr>
          <w:lang w:val="en-CA"/>
        </w:rPr>
        <w:t xml:space="preserve">s </w:t>
      </w:r>
      <w:r>
        <w:rPr>
          <w:lang w:val="en-CA"/>
        </w:rPr>
        <w:t xml:space="preserve">with barcode abundance </w:t>
      </w:r>
      <w:r w:rsidR="00300B33">
        <w:rPr>
          <w:lang w:val="en-CA"/>
        </w:rPr>
        <w:t>time-course measurements</w:t>
      </w:r>
      <w:r>
        <w:rPr>
          <w:lang w:val="en-CA"/>
        </w:rPr>
        <w:t xml:space="preserve">, we sought both </w:t>
      </w:r>
      <w:r w:rsidR="00300B33">
        <w:rPr>
          <w:lang w:val="en-CA"/>
        </w:rPr>
        <w:t xml:space="preserve">to </w:t>
      </w:r>
      <w:r>
        <w:rPr>
          <w:lang w:val="en-CA"/>
        </w:rPr>
        <w:t xml:space="preserve">infer phenotypes </w:t>
      </w:r>
      <w:r w:rsidR="00300B33">
        <w:rPr>
          <w:lang w:val="en-CA"/>
        </w:rPr>
        <w:t xml:space="preserve">for each </w:t>
      </w:r>
      <w:proofErr w:type="spellStart"/>
      <w:r w:rsidR="00300B33">
        <w:rPr>
          <w:lang w:val="en-CA"/>
        </w:rPr>
        <w:t>segregant</w:t>
      </w:r>
      <w:proofErr w:type="spellEnd"/>
      <w:r w:rsidR="00300B33">
        <w:rPr>
          <w:lang w:val="en-CA"/>
        </w:rPr>
        <w:t xml:space="preserve"> and associate </w:t>
      </w:r>
      <w:r>
        <w:rPr>
          <w:lang w:val="en-CA"/>
        </w:rPr>
        <w:t>genotypes with particular phenotypes.</w:t>
      </w:r>
    </w:p>
    <w:p w14:paraId="4B927C9F" w14:textId="77777777" w:rsidR="00415276" w:rsidRDefault="00415276" w:rsidP="00276336">
      <w:pPr>
        <w:jc w:val="both"/>
        <w:rPr>
          <w:lang w:val="en-CA"/>
        </w:rPr>
      </w:pPr>
    </w:p>
    <w:p w14:paraId="643BEE6F" w14:textId="2754F9C4" w:rsidR="002B0A74" w:rsidRPr="00257D64" w:rsidRDefault="00257D64" w:rsidP="002B7160">
      <w:pPr>
        <w:jc w:val="both"/>
        <w:rPr>
          <w:lang w:val="en-CA"/>
        </w:rPr>
      </w:pPr>
      <w:r>
        <w:rPr>
          <w:lang w:val="en-CA"/>
        </w:rPr>
        <w:t>S</w:t>
      </w:r>
      <w:r w:rsidR="00300B33">
        <w:rPr>
          <w:lang w:val="en-CA"/>
        </w:rPr>
        <w:t xml:space="preserve">trains that </w:t>
      </w:r>
      <w:r>
        <w:rPr>
          <w:lang w:val="en-CA"/>
        </w:rPr>
        <w:t xml:space="preserve">were </w:t>
      </w:r>
      <w:r w:rsidR="0015719A">
        <w:rPr>
          <w:lang w:val="en-CA"/>
        </w:rPr>
        <w:t xml:space="preserve">well </w:t>
      </w:r>
      <w:r w:rsidR="00300B33">
        <w:rPr>
          <w:lang w:val="en-CA"/>
        </w:rPr>
        <w:t xml:space="preserve">represented </w:t>
      </w:r>
      <w:r w:rsidR="00A253D6">
        <w:rPr>
          <w:lang w:val="en-CA"/>
        </w:rPr>
        <w:t xml:space="preserve">in </w:t>
      </w:r>
      <w:r>
        <w:rPr>
          <w:lang w:val="en-CA"/>
        </w:rPr>
        <w:t xml:space="preserve">the </w:t>
      </w:r>
      <w:r w:rsidR="00A253D6">
        <w:rPr>
          <w:lang w:val="en-CA"/>
        </w:rPr>
        <w:t>pre-selection pool</w:t>
      </w:r>
      <w:r>
        <w:rPr>
          <w:lang w:val="en-CA"/>
        </w:rPr>
        <w:t xml:space="preserve"> offered the best </w:t>
      </w:r>
      <w:r w:rsidR="008352E0">
        <w:rPr>
          <w:lang w:val="en-CA"/>
        </w:rPr>
        <w:t xml:space="preserve">opportunity to detect </w:t>
      </w:r>
      <w:r w:rsidR="0015719A">
        <w:rPr>
          <w:lang w:val="en-CA"/>
        </w:rPr>
        <w:t xml:space="preserve">changes </w:t>
      </w:r>
      <w:r w:rsidR="008352E0">
        <w:rPr>
          <w:lang w:val="en-CA"/>
        </w:rPr>
        <w:t xml:space="preserve">in </w:t>
      </w:r>
      <w:r w:rsidR="0015719A">
        <w:rPr>
          <w:lang w:val="en-CA"/>
        </w:rPr>
        <w:t>subsequent time points</w:t>
      </w:r>
      <w:r w:rsidR="00A253D6">
        <w:rPr>
          <w:lang w:val="en-CA"/>
        </w:rPr>
        <w:t xml:space="preserve">.  </w:t>
      </w:r>
      <w:r>
        <w:rPr>
          <w:lang w:val="en-CA"/>
        </w:rPr>
        <w:t xml:space="preserve">Therefore, all </w:t>
      </w:r>
      <w:r w:rsidR="0015719A">
        <w:rPr>
          <w:lang w:val="en-CA"/>
        </w:rPr>
        <w:t>further analyses included only the 5</w:t>
      </w:r>
      <w:r w:rsidR="00AA3ABF">
        <w:rPr>
          <w:lang w:val="en-CA"/>
        </w:rPr>
        <w:t>,</w:t>
      </w:r>
      <w:r w:rsidR="0015719A">
        <w:rPr>
          <w:lang w:val="en-CA"/>
        </w:rPr>
        <w:t>790 (8</w:t>
      </w:r>
      <w:r w:rsidR="00AA3ABF">
        <w:rPr>
          <w:lang w:val="en-CA"/>
        </w:rPr>
        <w:t>5</w:t>
      </w:r>
      <w:r w:rsidR="0015719A">
        <w:rPr>
          <w:lang w:val="en-CA"/>
        </w:rPr>
        <w:t xml:space="preserve">%) of </w:t>
      </w:r>
      <w:r w:rsidR="00AA3ABF">
        <w:rPr>
          <w:lang w:val="en-CA"/>
        </w:rPr>
        <w:t>6,826</w:t>
      </w:r>
      <w:r w:rsidR="0015719A">
        <w:rPr>
          <w:lang w:val="en-CA"/>
        </w:rPr>
        <w:t xml:space="preserve"> strains that were initially well-represented (≥30 barcode counts at t=0 in the solvent control).  </w:t>
      </w:r>
      <w:r>
        <w:rPr>
          <w:lang w:val="en-CA"/>
        </w:rPr>
        <w:t>T</w:t>
      </w:r>
      <w:r w:rsidR="00EB260E">
        <w:rPr>
          <w:lang w:val="en-CA"/>
        </w:rPr>
        <w:t xml:space="preserve">o identify gene deletions which </w:t>
      </w:r>
      <w:r w:rsidR="0015719A">
        <w:rPr>
          <w:lang w:val="en-CA"/>
        </w:rPr>
        <w:t>have a drug-independent effect</w:t>
      </w:r>
      <w:r>
        <w:rPr>
          <w:lang w:val="en-CA"/>
        </w:rPr>
        <w:t xml:space="preserve">, we used </w:t>
      </w:r>
      <w:r w:rsidR="004E7DE2">
        <w:rPr>
          <w:lang w:val="en-CA"/>
        </w:rPr>
        <w:t xml:space="preserve">the time-course of barcode abundance for each strain to estimate its </w:t>
      </w:r>
      <w:r w:rsidR="00FA4E7F">
        <w:rPr>
          <w:lang w:val="en-CA"/>
        </w:rPr>
        <w:t>growth rate in the solvent control</w:t>
      </w:r>
      <w:r w:rsidR="006F65F4">
        <w:rPr>
          <w:lang w:val="en-CA"/>
        </w:rPr>
        <w:t xml:space="preserve"> </w:t>
      </w:r>
      <w:r w:rsidR="004E7DE2">
        <w:rPr>
          <w:lang w:val="en-CA"/>
        </w:rPr>
        <w:t xml:space="preserve">and </w:t>
      </w:r>
      <w:r w:rsidR="006F65F4">
        <w:rPr>
          <w:lang w:val="en-CA"/>
        </w:rPr>
        <w:t xml:space="preserve">applied </w:t>
      </w:r>
      <w:r w:rsidR="008352E0">
        <w:rPr>
          <w:lang w:val="en-CA"/>
        </w:rPr>
        <w:t xml:space="preserve">a generalized linear model </w:t>
      </w:r>
      <w:r w:rsidR="008352E0">
        <w:rPr>
          <w:color w:val="000000"/>
        </w:rPr>
        <w:t xml:space="preserve">to test </w:t>
      </w:r>
      <w:r w:rsidR="004E7DE2">
        <w:rPr>
          <w:color w:val="000000"/>
        </w:rPr>
        <w:t>association between each gene knockout and growth rate (</w:t>
      </w:r>
      <w:r w:rsidR="006F65F4">
        <w:rPr>
          <w:color w:val="000000"/>
        </w:rPr>
        <w:t xml:space="preserve">see </w:t>
      </w:r>
      <w:r w:rsidR="004E7DE2">
        <w:rPr>
          <w:color w:val="000000"/>
        </w:rPr>
        <w:t>Methods)</w:t>
      </w:r>
      <w:r w:rsidR="00C670A2">
        <w:rPr>
          <w:color w:val="000000"/>
        </w:rPr>
        <w:t>.</w:t>
      </w:r>
      <w:r w:rsidR="00160B19">
        <w:rPr>
          <w:color w:val="000000"/>
        </w:rPr>
        <w:t xml:space="preserve"> </w:t>
      </w:r>
      <w:r w:rsidR="005268D0">
        <w:rPr>
          <w:color w:val="000000"/>
        </w:rPr>
        <w:t xml:space="preserve"> </w:t>
      </w:r>
      <w:r w:rsidR="005268D0">
        <w:rPr>
          <w:lang w:val="en-CA"/>
        </w:rPr>
        <w:t>In both the MAT</w:t>
      </w:r>
      <w:r w:rsidR="005268D0" w:rsidRPr="00137983">
        <w:rPr>
          <w:b/>
          <w:color w:val="000000"/>
        </w:rPr>
        <w:t>a</w:t>
      </w:r>
      <w:r w:rsidR="005268D0">
        <w:rPr>
          <w:lang w:val="en-CA"/>
        </w:rPr>
        <w:t xml:space="preserve"> and MAT</w:t>
      </w:r>
      <w:r w:rsidR="005268D0" w:rsidRPr="003007A9">
        <w:rPr>
          <w:rFonts w:eastAsia="Calibri"/>
          <w:b/>
          <w:bCs/>
          <w:iCs/>
          <w:color w:val="000000" w:themeColor="text1"/>
          <w:lang w:val="el-GR"/>
        </w:rPr>
        <w:t>α</w:t>
      </w:r>
      <w:r w:rsidR="005268D0">
        <w:rPr>
          <w:lang w:val="en-CA"/>
        </w:rPr>
        <w:t xml:space="preserve"> </w:t>
      </w:r>
      <w:r w:rsidR="004E7DE2">
        <w:rPr>
          <w:lang w:val="en-CA"/>
        </w:rPr>
        <w:t xml:space="preserve">pools, </w:t>
      </w:r>
      <w:r w:rsidR="00C670A2" w:rsidRPr="00951825">
        <w:rPr>
          <w:i/>
          <w:lang w:val="en-CA"/>
        </w:rPr>
        <w:t>yor1∆</w:t>
      </w:r>
      <w:r w:rsidR="00C670A2" w:rsidRPr="00160B19">
        <w:rPr>
          <w:lang w:val="en-CA"/>
        </w:rPr>
        <w:t xml:space="preserve">, </w:t>
      </w:r>
      <w:r w:rsidR="00C670A2" w:rsidRPr="00951825">
        <w:rPr>
          <w:i/>
          <w:lang w:val="en-CA"/>
        </w:rPr>
        <w:t>snq2∆</w:t>
      </w:r>
      <w:r w:rsidR="00C670A2" w:rsidRPr="00160B19">
        <w:rPr>
          <w:lang w:val="en-CA"/>
        </w:rPr>
        <w:t xml:space="preserve">, </w:t>
      </w:r>
      <w:r w:rsidR="00C670A2" w:rsidRPr="00951825">
        <w:rPr>
          <w:i/>
          <w:lang w:val="en-CA"/>
        </w:rPr>
        <w:t>ybt1∆</w:t>
      </w:r>
      <w:r w:rsidR="00C670A2" w:rsidRPr="00160B19">
        <w:rPr>
          <w:lang w:val="en-CA"/>
        </w:rPr>
        <w:t xml:space="preserve">, </w:t>
      </w:r>
      <w:r w:rsidR="00CD2532">
        <w:rPr>
          <w:lang w:val="en-CA"/>
        </w:rPr>
        <w:t xml:space="preserve">and </w:t>
      </w:r>
      <w:r w:rsidR="00C670A2" w:rsidRPr="00951825">
        <w:rPr>
          <w:i/>
          <w:lang w:val="en-CA"/>
        </w:rPr>
        <w:t>bpt1∆</w:t>
      </w:r>
      <w:r w:rsidR="00CD2532">
        <w:rPr>
          <w:lang w:val="en-CA"/>
        </w:rPr>
        <w:t xml:space="preserve"> </w:t>
      </w:r>
      <w:r w:rsidR="00C670A2">
        <w:rPr>
          <w:lang w:val="en-CA"/>
        </w:rPr>
        <w:t xml:space="preserve">were found to </w:t>
      </w:r>
      <w:r w:rsidR="008352E0">
        <w:rPr>
          <w:lang w:val="en-CA"/>
        </w:rPr>
        <w:t xml:space="preserve">have a </w:t>
      </w:r>
      <w:r w:rsidR="00ED1511">
        <w:rPr>
          <w:lang w:val="en-CA"/>
        </w:rPr>
        <w:t xml:space="preserve">statistically significant </w:t>
      </w:r>
      <w:r w:rsidR="00C670A2">
        <w:rPr>
          <w:lang w:val="en-CA"/>
        </w:rPr>
        <w:t xml:space="preserve">impact </w:t>
      </w:r>
      <w:r w:rsidR="008352E0">
        <w:rPr>
          <w:lang w:val="en-CA"/>
        </w:rPr>
        <w:t xml:space="preserve">on </w:t>
      </w:r>
      <w:r w:rsidR="00ED1511">
        <w:rPr>
          <w:lang w:val="en-CA"/>
        </w:rPr>
        <w:t xml:space="preserve">drug-independent </w:t>
      </w:r>
      <w:r w:rsidR="00C670A2">
        <w:rPr>
          <w:lang w:val="en-CA"/>
        </w:rPr>
        <w:t>growth rate</w:t>
      </w:r>
      <w:r w:rsidR="005268D0">
        <w:rPr>
          <w:lang w:val="en-CA"/>
        </w:rPr>
        <w:t xml:space="preserve"> </w:t>
      </w:r>
      <w:r w:rsidR="00C670A2" w:rsidRPr="00137983">
        <w:rPr>
          <w:color w:val="000000"/>
        </w:rPr>
        <w:t>(Data</w:t>
      </w:r>
      <w:r w:rsidR="00FB55DF">
        <w:rPr>
          <w:color w:val="000000"/>
        </w:rPr>
        <w:t xml:space="preserve"> S6</w:t>
      </w:r>
      <w:r w:rsidR="00C670A2">
        <w:rPr>
          <w:color w:val="000000"/>
        </w:rPr>
        <w:t xml:space="preserve">, Fig </w:t>
      </w:r>
      <w:r w:rsidR="00173244" w:rsidRPr="00257D64">
        <w:rPr>
          <w:color w:val="000000"/>
        </w:rPr>
        <w:t>S3</w:t>
      </w:r>
      <w:r w:rsidR="00C670A2">
        <w:rPr>
          <w:color w:val="000000"/>
        </w:rPr>
        <w:t xml:space="preserve">).  However, </w:t>
      </w:r>
      <w:r w:rsidR="00ED1511">
        <w:rPr>
          <w:color w:val="000000"/>
        </w:rPr>
        <w:t xml:space="preserve">the impacts of </w:t>
      </w:r>
      <w:r w:rsidR="009857A5" w:rsidRPr="00951825">
        <w:rPr>
          <w:i/>
          <w:lang w:val="en-CA"/>
        </w:rPr>
        <w:t>snq2∆</w:t>
      </w:r>
      <w:r w:rsidR="009857A5" w:rsidRPr="00160B19">
        <w:rPr>
          <w:lang w:val="en-CA"/>
        </w:rPr>
        <w:t xml:space="preserve">, </w:t>
      </w:r>
      <w:r w:rsidR="009857A5" w:rsidRPr="00951825">
        <w:rPr>
          <w:i/>
          <w:lang w:val="en-CA"/>
        </w:rPr>
        <w:t>ybt1∆</w:t>
      </w:r>
      <w:r w:rsidR="009857A5" w:rsidRPr="00160B19">
        <w:rPr>
          <w:lang w:val="en-CA"/>
        </w:rPr>
        <w:t xml:space="preserve">, </w:t>
      </w:r>
      <w:r w:rsidR="009857A5">
        <w:rPr>
          <w:lang w:val="en-CA"/>
        </w:rPr>
        <w:t xml:space="preserve">and </w:t>
      </w:r>
      <w:r w:rsidR="009857A5" w:rsidRPr="00951825">
        <w:rPr>
          <w:i/>
          <w:lang w:val="en-CA"/>
        </w:rPr>
        <w:t>bpt1∆</w:t>
      </w:r>
      <w:r w:rsidR="009857A5">
        <w:rPr>
          <w:lang w:val="en-CA"/>
        </w:rPr>
        <w:t xml:space="preserve"> </w:t>
      </w:r>
      <w:r w:rsidR="00ED1511">
        <w:rPr>
          <w:lang w:val="en-CA"/>
        </w:rPr>
        <w:t xml:space="preserve">on </w:t>
      </w:r>
      <w:r w:rsidR="008352E0">
        <w:rPr>
          <w:lang w:val="en-CA"/>
        </w:rPr>
        <w:t xml:space="preserve">drug-independent </w:t>
      </w:r>
      <w:r w:rsidR="00695DB6">
        <w:rPr>
          <w:lang w:val="en-CA"/>
        </w:rPr>
        <w:t xml:space="preserve">growth </w:t>
      </w:r>
      <w:r w:rsidR="009857A5">
        <w:rPr>
          <w:lang w:val="en-CA"/>
        </w:rPr>
        <w:t>w</w:t>
      </w:r>
      <w:r w:rsidR="009D7D09">
        <w:rPr>
          <w:lang w:val="en-CA"/>
        </w:rPr>
        <w:t>ere</w:t>
      </w:r>
      <w:r w:rsidR="00E42F9C">
        <w:rPr>
          <w:lang w:val="en-CA"/>
        </w:rPr>
        <w:t xml:space="preserve"> each</w:t>
      </w:r>
      <w:r w:rsidR="009857A5">
        <w:rPr>
          <w:lang w:val="en-CA"/>
        </w:rPr>
        <w:t xml:space="preserve"> </w:t>
      </w:r>
      <w:r w:rsidR="00ED1511">
        <w:rPr>
          <w:lang w:val="en-CA"/>
        </w:rPr>
        <w:t xml:space="preserve">small </w:t>
      </w:r>
      <w:r w:rsidR="009857A5">
        <w:rPr>
          <w:lang w:val="en-CA"/>
        </w:rPr>
        <w:t>(</w:t>
      </w:r>
      <w:r w:rsidR="008352E0">
        <w:rPr>
          <w:lang w:val="en-CA"/>
        </w:rPr>
        <w:t>&lt;</w:t>
      </w:r>
      <w:r w:rsidR="00ED1511">
        <w:rPr>
          <w:lang w:val="en-CA"/>
        </w:rPr>
        <w:t xml:space="preserve">2% </w:t>
      </w:r>
      <w:r w:rsidR="001466E7">
        <w:rPr>
          <w:lang w:val="en-CA"/>
        </w:rPr>
        <w:t>decrease</w:t>
      </w:r>
      <w:r w:rsidR="00ED1511">
        <w:rPr>
          <w:lang w:val="en-CA"/>
        </w:rPr>
        <w:t xml:space="preserve"> </w:t>
      </w:r>
      <w:r w:rsidR="00790F57">
        <w:rPr>
          <w:lang w:val="en-CA"/>
        </w:rPr>
        <w:t>in</w:t>
      </w:r>
      <w:r w:rsidR="00ED1511">
        <w:rPr>
          <w:lang w:val="en-CA"/>
        </w:rPr>
        <w:t xml:space="preserve"> the modeled growth rate</w:t>
      </w:r>
      <w:r w:rsidR="009857A5">
        <w:rPr>
          <w:lang w:val="en-CA"/>
        </w:rPr>
        <w:t>)</w:t>
      </w:r>
      <w:r w:rsidR="00695DB6">
        <w:rPr>
          <w:lang w:val="en-CA"/>
        </w:rPr>
        <w:t xml:space="preserve">, while </w:t>
      </w:r>
      <w:r w:rsidR="00695DB6" w:rsidRPr="00300B33">
        <w:rPr>
          <w:i/>
          <w:lang w:val="en-CA"/>
        </w:rPr>
        <w:t>yor1∆</w:t>
      </w:r>
      <w:r w:rsidR="00695DB6">
        <w:rPr>
          <w:i/>
          <w:lang w:val="en-CA"/>
        </w:rPr>
        <w:t xml:space="preserve"> </w:t>
      </w:r>
      <w:r w:rsidR="00695DB6">
        <w:rPr>
          <w:lang w:val="en-CA"/>
        </w:rPr>
        <w:t>had a</w:t>
      </w:r>
      <w:r w:rsidR="00BE22E9">
        <w:rPr>
          <w:lang w:val="en-CA"/>
        </w:rPr>
        <w:t xml:space="preserve"> stronger, but still</w:t>
      </w:r>
      <w:r w:rsidR="00695DB6">
        <w:rPr>
          <w:lang w:val="en-CA"/>
        </w:rPr>
        <w:t xml:space="preserve"> modest effect (7-15% </w:t>
      </w:r>
      <w:r w:rsidR="001466E7">
        <w:rPr>
          <w:lang w:val="en-CA"/>
        </w:rPr>
        <w:t>decrease</w:t>
      </w:r>
      <w:r w:rsidR="00695DB6">
        <w:rPr>
          <w:lang w:val="en-CA"/>
        </w:rPr>
        <w:t>).</w:t>
      </w:r>
      <w:r w:rsidR="00BE22E9">
        <w:rPr>
          <w:lang w:val="en-CA"/>
        </w:rPr>
        <w:t xml:space="preserve"> We further excluded</w:t>
      </w:r>
      <w:r w:rsidR="002B7160">
        <w:rPr>
          <w:lang w:val="en-CA"/>
        </w:rPr>
        <w:t xml:space="preserve"> </w:t>
      </w:r>
      <w:r w:rsidR="00874C8F">
        <w:rPr>
          <w:lang w:val="en-CA"/>
        </w:rPr>
        <w:t xml:space="preserve">all </w:t>
      </w:r>
      <w:r w:rsidR="009C2AAA">
        <w:rPr>
          <w:color w:val="000000"/>
        </w:rPr>
        <w:t>437</w:t>
      </w:r>
      <w:r w:rsidR="002B7160">
        <w:rPr>
          <w:color w:val="000000"/>
        </w:rPr>
        <w:t xml:space="preserve"> strains </w:t>
      </w:r>
      <w:r w:rsidR="001A7E77">
        <w:rPr>
          <w:color w:val="000000"/>
        </w:rPr>
        <w:t xml:space="preserve">exhibiting a strong drug-independent </w:t>
      </w:r>
      <w:r w:rsidR="002B7160">
        <w:rPr>
          <w:color w:val="000000"/>
        </w:rPr>
        <w:t>growth defect (</w:t>
      </w:r>
      <w:r w:rsidR="001A7E77">
        <w:rPr>
          <w:color w:val="000000"/>
        </w:rPr>
        <w:t xml:space="preserve">showing &lt;70% of the </w:t>
      </w:r>
      <w:r w:rsidR="002B7160">
        <w:rPr>
          <w:color w:val="000000"/>
        </w:rPr>
        <w:t xml:space="preserve">median </w:t>
      </w:r>
      <w:r w:rsidR="001A7E77">
        <w:rPr>
          <w:color w:val="000000"/>
        </w:rPr>
        <w:t>drug-independent growth rate</w:t>
      </w:r>
      <w:r w:rsidR="002B7160">
        <w:rPr>
          <w:color w:val="000000"/>
        </w:rPr>
        <w:t xml:space="preserve">), and drug resistance </w:t>
      </w:r>
      <w:r w:rsidR="00542671">
        <w:rPr>
          <w:color w:val="000000"/>
        </w:rPr>
        <w:t xml:space="preserve">(growth rate in drug relative to that in solvent control) </w:t>
      </w:r>
      <w:r w:rsidR="002B7160">
        <w:rPr>
          <w:color w:val="000000"/>
        </w:rPr>
        <w:t xml:space="preserve">was </w:t>
      </w:r>
      <w:r w:rsidR="00542671">
        <w:rPr>
          <w:color w:val="000000"/>
        </w:rPr>
        <w:t xml:space="preserve">measured </w:t>
      </w:r>
      <w:r w:rsidR="002B7160" w:rsidRPr="00233F15">
        <w:rPr>
          <w:color w:val="000000"/>
        </w:rPr>
        <w:t xml:space="preserve">for </w:t>
      </w:r>
      <w:r w:rsidR="00542671">
        <w:rPr>
          <w:color w:val="000000"/>
        </w:rPr>
        <w:t xml:space="preserve">each remaining strain (Methods). </w:t>
      </w:r>
      <w:r w:rsidR="00542671">
        <w:rPr>
          <w:color w:val="000000"/>
        </w:rPr>
        <w:lastRenderedPageBreak/>
        <w:t xml:space="preserve">In total, drug resistance was calculated for each of </w:t>
      </w:r>
      <w:r w:rsidR="002B7160">
        <w:rPr>
          <w:color w:val="000000"/>
        </w:rPr>
        <w:t>2</w:t>
      </w:r>
      <w:r w:rsidR="002B7160" w:rsidRPr="00137983">
        <w:rPr>
          <w:color w:val="000000"/>
        </w:rPr>
        <w:t>,</w:t>
      </w:r>
      <w:r w:rsidR="002B7160">
        <w:rPr>
          <w:color w:val="000000"/>
        </w:rPr>
        <w:t>367</w:t>
      </w:r>
      <w:r w:rsidR="002B7160" w:rsidRPr="00137983">
        <w:rPr>
          <w:color w:val="000000"/>
        </w:rPr>
        <w:t xml:space="preserve"> </w:t>
      </w:r>
      <w:proofErr w:type="spellStart"/>
      <w:r w:rsidR="002B7160" w:rsidRPr="00137983">
        <w:rPr>
          <w:color w:val="000000"/>
        </w:rPr>
        <w:t>MAT</w:t>
      </w:r>
      <w:r w:rsidR="002B7160" w:rsidRPr="00137983">
        <w:rPr>
          <w:b/>
          <w:color w:val="000000"/>
        </w:rPr>
        <w:t>a</w:t>
      </w:r>
      <w:proofErr w:type="spellEnd"/>
      <w:r w:rsidR="002B7160" w:rsidRPr="00137983">
        <w:rPr>
          <w:color w:val="000000"/>
        </w:rPr>
        <w:t xml:space="preserve"> and </w:t>
      </w:r>
      <w:r w:rsidR="002B7160">
        <w:rPr>
          <w:color w:val="000000"/>
        </w:rPr>
        <w:t>2</w:t>
      </w:r>
      <w:r w:rsidR="002B7160" w:rsidRPr="00137983">
        <w:rPr>
          <w:color w:val="000000"/>
        </w:rPr>
        <w:t>,</w:t>
      </w:r>
      <w:r w:rsidR="002B7160">
        <w:rPr>
          <w:color w:val="000000"/>
        </w:rPr>
        <w:t>986</w:t>
      </w:r>
      <w:r w:rsidR="002B7160" w:rsidRPr="00233F15">
        <w:rPr>
          <w:color w:val="000000"/>
        </w:rPr>
        <w:t xml:space="preserve"> </w:t>
      </w:r>
      <w:r w:rsidR="002B7160" w:rsidRPr="00233F15">
        <w:rPr>
          <w:bCs/>
          <w:iCs/>
          <w:color w:val="000000" w:themeColor="text1"/>
        </w:rPr>
        <w:t>MAT</w:t>
      </w:r>
      <w:r w:rsidR="002B7160" w:rsidRPr="003007A9">
        <w:rPr>
          <w:rFonts w:eastAsia="Calibri"/>
          <w:b/>
          <w:bCs/>
          <w:iCs/>
          <w:color w:val="000000" w:themeColor="text1"/>
          <w:lang w:val="el-GR"/>
        </w:rPr>
        <w:t>α</w:t>
      </w:r>
      <w:r w:rsidR="002B7160" w:rsidRPr="00233F15">
        <w:rPr>
          <w:color w:val="000000"/>
        </w:rPr>
        <w:t xml:space="preserve"> </w:t>
      </w:r>
      <w:r w:rsidR="006F65F4" w:rsidRPr="00233F15">
        <w:rPr>
          <w:color w:val="000000"/>
        </w:rPr>
        <w:t>strain</w:t>
      </w:r>
      <w:r w:rsidR="006F65F4">
        <w:rPr>
          <w:color w:val="000000"/>
        </w:rPr>
        <w:t xml:space="preserve">s, for </w:t>
      </w:r>
      <w:r w:rsidR="00542671">
        <w:rPr>
          <w:color w:val="000000"/>
        </w:rPr>
        <w:t>each of 16 drugs (</w:t>
      </w:r>
      <w:r w:rsidR="00EF3DD9">
        <w:rPr>
          <w:color w:val="000000"/>
        </w:rPr>
        <w:t>Fig</w:t>
      </w:r>
      <w:r w:rsidR="002B0A74">
        <w:rPr>
          <w:color w:val="000000"/>
        </w:rPr>
        <w:t xml:space="preserve"> 1, Data S5).  </w:t>
      </w:r>
    </w:p>
    <w:p w14:paraId="09D6D627" w14:textId="77777777" w:rsidR="006F65F4" w:rsidRDefault="006F65F4" w:rsidP="004210F6">
      <w:pPr>
        <w:widowControl w:val="0"/>
        <w:autoSpaceDE w:val="0"/>
        <w:autoSpaceDN w:val="0"/>
        <w:adjustRightInd w:val="0"/>
        <w:jc w:val="both"/>
        <w:rPr>
          <w:color w:val="000000"/>
        </w:rPr>
      </w:pPr>
    </w:p>
    <w:p w14:paraId="1A2111F6" w14:textId="5EA635D4" w:rsidR="00841AA5" w:rsidRPr="00FB55DF" w:rsidRDefault="006F65F4" w:rsidP="006F65F4">
      <w:pPr>
        <w:widowControl w:val="0"/>
        <w:autoSpaceDE w:val="0"/>
        <w:autoSpaceDN w:val="0"/>
        <w:adjustRightInd w:val="0"/>
        <w:jc w:val="both"/>
        <w:rPr>
          <w:color w:val="000000"/>
        </w:rPr>
      </w:pPr>
      <w:r w:rsidRPr="00FB55DF">
        <w:rPr>
          <w:color w:val="000000"/>
        </w:rPr>
        <w:t xml:space="preserve">For an initial analysis, we sought to limit the complexity of the genetic landscape to </w:t>
      </w:r>
      <w:r w:rsidR="00E67C81" w:rsidRPr="00FB55DF">
        <w:rPr>
          <w:color w:val="000000"/>
        </w:rPr>
        <w:t xml:space="preserve">the subset of ABC transporters </w:t>
      </w:r>
      <w:r w:rsidR="00FB124A" w:rsidRPr="00FB55DF">
        <w:rPr>
          <w:color w:val="000000"/>
        </w:rPr>
        <w:t xml:space="preserve">most </w:t>
      </w:r>
      <w:r w:rsidR="00E67C81" w:rsidRPr="00FB55DF">
        <w:rPr>
          <w:color w:val="000000"/>
        </w:rPr>
        <w:t>relevant for resistance</w:t>
      </w:r>
      <w:r w:rsidR="00FB124A" w:rsidRPr="00FB55DF">
        <w:rPr>
          <w:color w:val="000000"/>
        </w:rPr>
        <w:t xml:space="preserve"> or sensitivity</w:t>
      </w:r>
      <w:r w:rsidR="00E67C81" w:rsidRPr="00FB55DF">
        <w:rPr>
          <w:color w:val="000000"/>
        </w:rPr>
        <w:t xml:space="preserve"> </w:t>
      </w:r>
      <w:r w:rsidRPr="00FB55DF">
        <w:rPr>
          <w:color w:val="000000"/>
        </w:rPr>
        <w:t>for this set of drugs</w:t>
      </w:r>
      <w:r w:rsidR="00D63079" w:rsidRPr="00FB55DF">
        <w:rPr>
          <w:color w:val="000000"/>
        </w:rPr>
        <w:t xml:space="preserve">.  </w:t>
      </w:r>
      <w:r w:rsidRPr="00FB55DF">
        <w:rPr>
          <w:color w:val="000000"/>
        </w:rPr>
        <w:t xml:space="preserve">We applied the </w:t>
      </w:r>
      <w:r w:rsidR="00E92791" w:rsidRPr="00FB55DF">
        <w:rPr>
          <w:color w:val="000000"/>
        </w:rPr>
        <w:t xml:space="preserve">above-described </w:t>
      </w:r>
      <w:r w:rsidRPr="00FB55DF">
        <w:rPr>
          <w:color w:val="000000"/>
        </w:rPr>
        <w:t xml:space="preserve">generalized linear model </w:t>
      </w:r>
      <w:r w:rsidR="00E92791" w:rsidRPr="00FB55DF">
        <w:rPr>
          <w:color w:val="000000"/>
        </w:rPr>
        <w:t xml:space="preserve">to identify and quantitatively model associations between individual </w:t>
      </w:r>
      <w:r w:rsidRPr="00FB55DF">
        <w:rPr>
          <w:color w:val="000000"/>
        </w:rPr>
        <w:t>knockout</w:t>
      </w:r>
      <w:r w:rsidR="00E92791" w:rsidRPr="00FB55DF">
        <w:rPr>
          <w:color w:val="000000"/>
        </w:rPr>
        <w:t>s</w:t>
      </w:r>
      <w:r w:rsidRPr="00FB55DF">
        <w:rPr>
          <w:color w:val="000000"/>
        </w:rPr>
        <w:t xml:space="preserve"> </w:t>
      </w:r>
      <w:r w:rsidR="00E92791" w:rsidRPr="00FB55DF">
        <w:rPr>
          <w:color w:val="000000"/>
        </w:rPr>
        <w:t>and drug resistance (see Methods). Strong drug-knockout associations were defined by a &gt;10% change in modeled resistance, while other significant associations were defined to be weak.  In total we found 6</w:t>
      </w:r>
      <w:r w:rsidR="00354304" w:rsidRPr="00FB55DF">
        <w:rPr>
          <w:color w:val="000000"/>
        </w:rPr>
        <w:t>2</w:t>
      </w:r>
      <w:r w:rsidR="00E92791" w:rsidRPr="00FB55DF">
        <w:rPr>
          <w:color w:val="000000"/>
        </w:rPr>
        <w:t xml:space="preserve"> drug-knockout associations, of which </w:t>
      </w:r>
      <w:r w:rsidR="002236BD" w:rsidRPr="00FB55DF">
        <w:rPr>
          <w:color w:val="000000"/>
        </w:rPr>
        <w:t>19</w:t>
      </w:r>
      <w:r w:rsidR="00E92791" w:rsidRPr="00FB55DF">
        <w:rPr>
          <w:color w:val="000000"/>
        </w:rPr>
        <w:t xml:space="preserve"> were strong</w:t>
      </w:r>
      <w:r w:rsidR="00EE66A8" w:rsidRPr="00FB55DF">
        <w:rPr>
          <w:color w:val="000000"/>
        </w:rPr>
        <w:t xml:space="preserve"> (Data S</w:t>
      </w:r>
      <w:r w:rsidR="00F24938" w:rsidRPr="00FB55DF">
        <w:rPr>
          <w:color w:val="000000"/>
        </w:rPr>
        <w:t>6</w:t>
      </w:r>
      <w:r w:rsidR="00EE66A8" w:rsidRPr="00FB55DF">
        <w:rPr>
          <w:color w:val="000000"/>
        </w:rPr>
        <w:t>)</w:t>
      </w:r>
      <w:r w:rsidR="00E92791" w:rsidRPr="00FB55DF">
        <w:rPr>
          <w:color w:val="000000"/>
        </w:rPr>
        <w:t>.</w:t>
      </w:r>
      <w:r w:rsidR="00EE66A8" w:rsidRPr="00FB55DF">
        <w:rPr>
          <w:color w:val="000000"/>
        </w:rPr>
        <w:t xml:space="preserve">  </w:t>
      </w:r>
    </w:p>
    <w:p w14:paraId="7556AA86" w14:textId="77777777" w:rsidR="00841AA5" w:rsidRPr="00FB55DF" w:rsidRDefault="00841AA5" w:rsidP="006F65F4">
      <w:pPr>
        <w:widowControl w:val="0"/>
        <w:autoSpaceDE w:val="0"/>
        <w:autoSpaceDN w:val="0"/>
        <w:adjustRightInd w:val="0"/>
        <w:jc w:val="both"/>
        <w:rPr>
          <w:color w:val="000000"/>
        </w:rPr>
      </w:pPr>
    </w:p>
    <w:p w14:paraId="41CC876F" w14:textId="4822B12B" w:rsidR="00EE66A8" w:rsidRDefault="00EE66A8" w:rsidP="006F65F4">
      <w:pPr>
        <w:widowControl w:val="0"/>
        <w:autoSpaceDE w:val="0"/>
        <w:autoSpaceDN w:val="0"/>
        <w:adjustRightInd w:val="0"/>
        <w:jc w:val="both"/>
        <w:rPr>
          <w:color w:val="000000"/>
        </w:rPr>
      </w:pPr>
      <w:r w:rsidRPr="00FB55DF">
        <w:rPr>
          <w:color w:val="000000"/>
        </w:rPr>
        <w:t xml:space="preserve">Because </w:t>
      </w:r>
      <w:r w:rsidR="006F65F4" w:rsidRPr="00FB55DF">
        <w:rPr>
          <w:color w:val="000000"/>
        </w:rPr>
        <w:t>87% of the single-gene associations (8</w:t>
      </w:r>
      <w:r w:rsidR="007070C5" w:rsidRPr="00FB55DF">
        <w:rPr>
          <w:color w:val="000000"/>
        </w:rPr>
        <w:t>1</w:t>
      </w:r>
      <w:r w:rsidR="006F65F4" w:rsidRPr="00FB55DF">
        <w:rPr>
          <w:color w:val="000000"/>
        </w:rPr>
        <w:t>% of weak associations and 100% of strong associations) involved only five ABC transporters—</w:t>
      </w:r>
      <w:r w:rsidR="006F65F4" w:rsidRPr="00FB55DF">
        <w:rPr>
          <w:i/>
          <w:color w:val="000000"/>
        </w:rPr>
        <w:t>snq2∆</w:t>
      </w:r>
      <w:r w:rsidR="006F65F4" w:rsidRPr="00FB55DF">
        <w:rPr>
          <w:color w:val="000000"/>
        </w:rPr>
        <w:t>,</w:t>
      </w:r>
      <w:r w:rsidR="006F65F4" w:rsidRPr="00FB55DF">
        <w:rPr>
          <w:i/>
          <w:color w:val="000000"/>
        </w:rPr>
        <w:t xml:space="preserve"> pdr5∆</w:t>
      </w:r>
      <w:r w:rsidR="006F65F4" w:rsidRPr="00FB55DF">
        <w:rPr>
          <w:color w:val="000000"/>
        </w:rPr>
        <w:t xml:space="preserve">, </w:t>
      </w:r>
      <w:r w:rsidR="006F65F4" w:rsidRPr="00FB55DF">
        <w:rPr>
          <w:i/>
          <w:color w:val="000000"/>
        </w:rPr>
        <w:t>yor1∆</w:t>
      </w:r>
      <w:r w:rsidR="006F65F4" w:rsidRPr="00FB55DF">
        <w:rPr>
          <w:color w:val="000000"/>
        </w:rPr>
        <w:t xml:space="preserve">, </w:t>
      </w:r>
      <w:r w:rsidR="006F65F4" w:rsidRPr="00FB55DF">
        <w:rPr>
          <w:i/>
          <w:color w:val="000000"/>
        </w:rPr>
        <w:t>ycf1∆</w:t>
      </w:r>
      <w:r w:rsidR="006F65F4" w:rsidRPr="00FB55DF">
        <w:rPr>
          <w:color w:val="000000"/>
        </w:rPr>
        <w:t xml:space="preserve">, and </w:t>
      </w:r>
      <w:r w:rsidR="006F65F4" w:rsidRPr="00FB55DF">
        <w:rPr>
          <w:i/>
          <w:color w:val="000000"/>
        </w:rPr>
        <w:t>ybt1∆</w:t>
      </w:r>
      <w:r w:rsidR="006F65F4" w:rsidRPr="00FB55DF">
        <w:rPr>
          <w:color w:val="000000"/>
        </w:rPr>
        <w:t xml:space="preserve">—we </w:t>
      </w:r>
      <w:r w:rsidRPr="00FB55DF">
        <w:rPr>
          <w:color w:val="000000"/>
        </w:rPr>
        <w:t xml:space="preserve">initially </w:t>
      </w:r>
      <w:r w:rsidR="006F65F4" w:rsidRPr="00FB55DF">
        <w:rPr>
          <w:color w:val="000000"/>
        </w:rPr>
        <w:t xml:space="preserve">restricted our attention to these transporters.  </w:t>
      </w:r>
      <w:r w:rsidRPr="00FB55DF">
        <w:rPr>
          <w:color w:val="000000"/>
        </w:rPr>
        <w:t xml:space="preserve">For these five </w:t>
      </w:r>
      <w:r w:rsidR="00A534E1" w:rsidRPr="00FB55DF">
        <w:rPr>
          <w:color w:val="000000"/>
        </w:rPr>
        <w:t>‘frequently-</w:t>
      </w:r>
      <w:r w:rsidR="00CB3508" w:rsidRPr="00FB55DF">
        <w:rPr>
          <w:color w:val="000000"/>
        </w:rPr>
        <w:t>associated</w:t>
      </w:r>
      <w:r w:rsidR="00A534E1" w:rsidRPr="00FB55DF">
        <w:rPr>
          <w:color w:val="000000"/>
        </w:rPr>
        <w:t>’</w:t>
      </w:r>
      <w:r w:rsidR="00A35DF3" w:rsidRPr="00FB55DF">
        <w:rPr>
          <w:color w:val="000000"/>
        </w:rPr>
        <w:t xml:space="preserve"> transporters</w:t>
      </w:r>
      <w:r w:rsidRPr="00FB55DF">
        <w:rPr>
          <w:color w:val="000000"/>
        </w:rPr>
        <w:t>, we recovered 1</w:t>
      </w:r>
      <w:r w:rsidR="00474BE9" w:rsidRPr="00FB55DF">
        <w:rPr>
          <w:color w:val="000000"/>
        </w:rPr>
        <w:t>4</w:t>
      </w:r>
      <w:r w:rsidRPr="00FB55DF">
        <w:rPr>
          <w:color w:val="000000"/>
        </w:rPr>
        <w:t xml:space="preserve"> of </w:t>
      </w:r>
      <w:r w:rsidR="00ED435C" w:rsidRPr="00FB55DF">
        <w:rPr>
          <w:color w:val="000000"/>
        </w:rPr>
        <w:t>18</w:t>
      </w:r>
      <w:r w:rsidRPr="00FB55DF">
        <w:rPr>
          <w:color w:val="000000"/>
        </w:rPr>
        <w:t xml:space="preserve"> previously-reported single-knockout phenotypes, including 6 out of the 7 which had been reported in at least two publications (</w:t>
      </w:r>
      <w:r w:rsidR="00EF3DD9">
        <w:rPr>
          <w:color w:val="000000"/>
        </w:rPr>
        <w:t>Fig</w:t>
      </w:r>
      <w:r w:rsidRPr="00FB55DF">
        <w:rPr>
          <w:color w:val="000000"/>
        </w:rPr>
        <w:t xml:space="preserve"> S4; Data S7).  </w:t>
      </w:r>
      <w:r w:rsidR="00B276FC" w:rsidRPr="00FB55DF">
        <w:rPr>
          <w:color w:val="000000"/>
        </w:rPr>
        <w:t>There</w:t>
      </w:r>
      <w:r w:rsidR="00B276FC">
        <w:rPr>
          <w:color w:val="000000"/>
        </w:rPr>
        <w:t xml:space="preserve"> were </w:t>
      </w:r>
      <w:r w:rsidR="00A23311">
        <w:rPr>
          <w:color w:val="000000"/>
        </w:rPr>
        <w:t>40</w:t>
      </w:r>
      <w:r w:rsidR="00B276FC">
        <w:rPr>
          <w:color w:val="000000"/>
        </w:rPr>
        <w:t xml:space="preserve"> </w:t>
      </w:r>
      <w:r>
        <w:rPr>
          <w:color w:val="000000"/>
        </w:rPr>
        <w:t>novel drug-knockout associations</w:t>
      </w:r>
      <w:r w:rsidR="00B276FC">
        <w:rPr>
          <w:color w:val="000000"/>
        </w:rPr>
        <w:t xml:space="preserve"> involving </w:t>
      </w:r>
      <w:r w:rsidR="00B276FC" w:rsidRPr="00FB55DF">
        <w:rPr>
          <w:color w:val="000000"/>
        </w:rPr>
        <w:t>one of the five transporters</w:t>
      </w:r>
      <w:r w:rsidRPr="00FB55DF">
        <w:rPr>
          <w:color w:val="000000"/>
        </w:rPr>
        <w:t xml:space="preserve">, </w:t>
      </w:r>
      <w:del w:id="227" w:author="Albi Celaj [2]" w:date="2018-12-04T14:10:00Z">
        <w:r w:rsidR="00B276FC" w:rsidRPr="00FB55DF" w:rsidDel="003D79AA">
          <w:rPr>
            <w:color w:val="000000"/>
          </w:rPr>
          <w:delText xml:space="preserve"> </w:delText>
        </w:r>
      </w:del>
      <w:r w:rsidR="00C823F0" w:rsidRPr="00FB55DF">
        <w:rPr>
          <w:color w:val="000000"/>
        </w:rPr>
        <w:t>33</w:t>
      </w:r>
      <w:r w:rsidR="00B276FC" w:rsidRPr="00FB55DF">
        <w:rPr>
          <w:color w:val="000000"/>
        </w:rPr>
        <w:t xml:space="preserve"> of which </w:t>
      </w:r>
      <w:r w:rsidRPr="00FB55DF">
        <w:rPr>
          <w:color w:val="000000"/>
        </w:rPr>
        <w:t xml:space="preserve">were weak and </w:t>
      </w:r>
      <w:r w:rsidR="00B67038" w:rsidRPr="00FB55DF">
        <w:rPr>
          <w:color w:val="000000"/>
        </w:rPr>
        <w:t>7</w:t>
      </w:r>
      <w:r w:rsidR="00B276FC" w:rsidRPr="00FB55DF">
        <w:rPr>
          <w:color w:val="000000"/>
        </w:rPr>
        <w:t xml:space="preserve"> </w:t>
      </w:r>
      <w:r w:rsidR="00AF6466" w:rsidRPr="00FB55DF">
        <w:rPr>
          <w:color w:val="000000"/>
        </w:rPr>
        <w:t xml:space="preserve">which </w:t>
      </w:r>
      <w:r w:rsidRPr="00FB55DF">
        <w:rPr>
          <w:color w:val="000000"/>
        </w:rPr>
        <w:t xml:space="preserve">were strong.  </w:t>
      </w:r>
      <w:r w:rsidR="00A534E1" w:rsidRPr="00FB55DF">
        <w:rPr>
          <w:color w:val="000000"/>
        </w:rPr>
        <w:t xml:space="preserve">For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xml:space="preserve">, </w:t>
      </w:r>
      <w:r w:rsidR="00A534E1" w:rsidRPr="00FB55DF">
        <w:rPr>
          <w:color w:val="000000"/>
        </w:rPr>
        <w:t xml:space="preserve">18 drug-knockout associations were found, </w:t>
      </w:r>
      <w:r w:rsidRPr="00FB55DF">
        <w:rPr>
          <w:color w:val="000000"/>
        </w:rPr>
        <w:t>all of which were novel (</w:t>
      </w:r>
      <w:r w:rsidR="00EF3DD9">
        <w:rPr>
          <w:color w:val="000000"/>
        </w:rPr>
        <w:t>Fig</w:t>
      </w:r>
      <w:r w:rsidRPr="00FB55DF">
        <w:rPr>
          <w:color w:val="000000"/>
        </w:rPr>
        <w:t xml:space="preserve"> S4, Data S6).  Taken</w:t>
      </w:r>
      <w:r w:rsidRPr="00137983">
        <w:rPr>
          <w:color w:val="000000"/>
        </w:rPr>
        <w:t xml:space="preserve"> together, we detected </w:t>
      </w:r>
      <w:r>
        <w:rPr>
          <w:color w:val="000000"/>
        </w:rPr>
        <w:t>7</w:t>
      </w:r>
      <w:r w:rsidR="00B33985">
        <w:rPr>
          <w:color w:val="000000"/>
        </w:rPr>
        <w:t>9</w:t>
      </w:r>
      <w:r>
        <w:rPr>
          <w:color w:val="000000"/>
        </w:rPr>
        <w:t>%</w:t>
      </w:r>
      <w:r w:rsidRPr="00137983">
        <w:rPr>
          <w:color w:val="000000"/>
        </w:rPr>
        <w:t xml:space="preserve"> of</w:t>
      </w:r>
      <w:r w:rsidR="00B33985">
        <w:rPr>
          <w:color w:val="000000"/>
        </w:rPr>
        <w:t xml:space="preserve"> 18</w:t>
      </w:r>
      <w:r>
        <w:rPr>
          <w:color w:val="000000"/>
        </w:rPr>
        <w:t xml:space="preserve"> </w:t>
      </w:r>
      <w:r w:rsidRPr="00137983">
        <w:rPr>
          <w:color w:val="000000"/>
        </w:rPr>
        <w:t xml:space="preserve">previous associations </w:t>
      </w:r>
      <w:r w:rsidR="00A534E1">
        <w:rPr>
          <w:color w:val="000000"/>
        </w:rPr>
        <w:t xml:space="preserve">between drugs and individual knockouts of the </w:t>
      </w:r>
      <w:r w:rsidR="00B276FC">
        <w:rPr>
          <w:color w:val="000000"/>
        </w:rPr>
        <w:t xml:space="preserve">five </w:t>
      </w:r>
      <w:r w:rsidR="00A534E1">
        <w:rPr>
          <w:color w:val="000000"/>
        </w:rPr>
        <w:t xml:space="preserve">targeted transporters, </w:t>
      </w:r>
      <w:r w:rsidRPr="00137983">
        <w:rPr>
          <w:color w:val="000000"/>
        </w:rPr>
        <w:t xml:space="preserve">while revealing </w:t>
      </w:r>
      <w:r>
        <w:rPr>
          <w:color w:val="000000"/>
        </w:rPr>
        <w:t>4</w:t>
      </w:r>
      <w:r w:rsidR="00AF6466">
        <w:rPr>
          <w:color w:val="000000"/>
        </w:rPr>
        <w:t>0</w:t>
      </w:r>
      <w:r w:rsidRPr="00137983">
        <w:rPr>
          <w:color w:val="000000"/>
        </w:rPr>
        <w:t xml:space="preserve"> new associations.</w:t>
      </w:r>
      <w:r>
        <w:rPr>
          <w:color w:val="000000"/>
        </w:rPr>
        <w:t xml:space="preserve">  </w:t>
      </w:r>
    </w:p>
    <w:p w14:paraId="1ACCEDA8" w14:textId="6F8E2266" w:rsidR="00A534E1" w:rsidRDefault="00841AA5" w:rsidP="004E32CE">
      <w:pPr>
        <w:widowControl w:val="0"/>
        <w:autoSpaceDE w:val="0"/>
        <w:autoSpaceDN w:val="0"/>
        <w:adjustRightInd w:val="0"/>
        <w:spacing w:before="240"/>
        <w:jc w:val="both"/>
        <w:rPr>
          <w:color w:val="000000"/>
        </w:rPr>
      </w:pPr>
      <w:r>
        <w:rPr>
          <w:color w:val="000000"/>
        </w:rPr>
        <w:t xml:space="preserve">To model the impact of more complex genotypes on drug resistance, we </w:t>
      </w:r>
      <w:r w:rsidR="00B276FC">
        <w:rPr>
          <w:color w:val="000000"/>
        </w:rPr>
        <w:t xml:space="preserve">again </w:t>
      </w:r>
      <w:r>
        <w:rPr>
          <w:color w:val="000000"/>
        </w:rPr>
        <w:t xml:space="preserve">initially considered only </w:t>
      </w:r>
      <w:r w:rsidR="00A534E1">
        <w:rPr>
          <w:color w:val="000000"/>
        </w:rPr>
        <w:t xml:space="preserve">the frequently-associated five transporters </w:t>
      </w:r>
      <w:r>
        <w:rPr>
          <w:color w:val="000000"/>
        </w:rPr>
        <w:t>(</w:t>
      </w:r>
      <w:r w:rsidRPr="00137983">
        <w:rPr>
          <w:i/>
          <w:color w:val="000000"/>
        </w:rPr>
        <w:t>snq2∆</w:t>
      </w:r>
      <w:r w:rsidRPr="00137983">
        <w:rPr>
          <w:color w:val="000000"/>
        </w:rPr>
        <w:t>,</w:t>
      </w:r>
      <w:r w:rsidRPr="00137983">
        <w:rPr>
          <w:i/>
          <w:color w:val="000000"/>
        </w:rPr>
        <w:t xml:space="preserve"> pdr5∆</w:t>
      </w:r>
      <w:r w:rsidRPr="00137983">
        <w:rPr>
          <w:color w:val="000000"/>
        </w:rPr>
        <w:t xml:space="preserve">, </w:t>
      </w:r>
      <w:r w:rsidRPr="00137983">
        <w:rPr>
          <w:i/>
          <w:color w:val="000000"/>
        </w:rPr>
        <w:t>yor1∆</w:t>
      </w:r>
      <w:r w:rsidRPr="00137983">
        <w:rPr>
          <w:color w:val="000000"/>
        </w:rPr>
        <w:t xml:space="preserve">, </w:t>
      </w:r>
      <w:r w:rsidRPr="00137983">
        <w:rPr>
          <w:i/>
          <w:color w:val="000000"/>
        </w:rPr>
        <w:t>ycf1∆</w:t>
      </w:r>
      <w:r w:rsidRPr="00137983">
        <w:rPr>
          <w:color w:val="000000"/>
        </w:rPr>
        <w:t>, and</w:t>
      </w:r>
      <w:r>
        <w:rPr>
          <w:color w:val="000000"/>
        </w:rPr>
        <w:t xml:space="preserve"> </w:t>
      </w:r>
      <w:r w:rsidRPr="00233F15">
        <w:rPr>
          <w:i/>
          <w:color w:val="000000"/>
        </w:rPr>
        <w:t>ybt1∆</w:t>
      </w:r>
      <w:r w:rsidRPr="004E32CE">
        <w:rPr>
          <w:color w:val="000000"/>
        </w:rPr>
        <w:t>)</w:t>
      </w:r>
      <w:r w:rsidR="00632235">
        <w:rPr>
          <w:color w:val="000000"/>
        </w:rPr>
        <w:t xml:space="preserve">.  </w:t>
      </w:r>
      <w:r>
        <w:rPr>
          <w:color w:val="000000"/>
        </w:rPr>
        <w:t xml:space="preserve">For each </w:t>
      </w:r>
      <w:r w:rsidR="00CC2383">
        <w:rPr>
          <w:color w:val="000000"/>
        </w:rPr>
        <w:t xml:space="preserve">of the 32 </w:t>
      </w:r>
      <w:proofErr w:type="gramStart"/>
      <w:r w:rsidR="00A534E1">
        <w:rPr>
          <w:color w:val="000000"/>
        </w:rPr>
        <w:t>( 2</w:t>
      </w:r>
      <w:r w:rsidR="00A534E1" w:rsidRPr="00632235">
        <w:rPr>
          <w:color w:val="000000"/>
          <w:vertAlign w:val="superscript"/>
        </w:rPr>
        <w:t>5</w:t>
      </w:r>
      <w:proofErr w:type="gramEnd"/>
      <w:r w:rsidR="00A534E1">
        <w:rPr>
          <w:color w:val="000000"/>
          <w:vertAlign w:val="superscript"/>
        </w:rPr>
        <w:t xml:space="preserve"> </w:t>
      </w:r>
      <w:r w:rsidR="00A534E1">
        <w:rPr>
          <w:color w:val="000000"/>
        </w:rPr>
        <w:t xml:space="preserve">) possible </w:t>
      </w:r>
      <w:r w:rsidR="00CC2383">
        <w:rPr>
          <w:color w:val="000000"/>
        </w:rPr>
        <w:t>five-gene genotypes</w:t>
      </w:r>
      <w:r>
        <w:rPr>
          <w:color w:val="000000"/>
        </w:rPr>
        <w:t xml:space="preserve">, we </w:t>
      </w:r>
      <w:r w:rsidR="00CC2383">
        <w:rPr>
          <w:color w:val="000000"/>
        </w:rPr>
        <w:t xml:space="preserve">derived a phenotypic profile by calculating, for each drug, the </w:t>
      </w:r>
      <w:r>
        <w:rPr>
          <w:color w:val="000000"/>
        </w:rPr>
        <w:t xml:space="preserve">average resistance </w:t>
      </w:r>
      <w:r w:rsidR="00A534E1">
        <w:rPr>
          <w:color w:val="000000"/>
        </w:rPr>
        <w:t xml:space="preserve">over all </w:t>
      </w:r>
      <w:r w:rsidR="00CC2383">
        <w:rPr>
          <w:color w:val="000000"/>
        </w:rPr>
        <w:t xml:space="preserve">strains matching </w:t>
      </w:r>
      <w:r w:rsidR="00A534E1">
        <w:rPr>
          <w:color w:val="000000"/>
        </w:rPr>
        <w:t xml:space="preserve">this </w:t>
      </w:r>
      <w:r w:rsidR="00CC2383">
        <w:rPr>
          <w:color w:val="000000"/>
        </w:rPr>
        <w:t>genotype</w:t>
      </w:r>
      <w:r w:rsidR="00A534E1">
        <w:rPr>
          <w:color w:val="000000"/>
        </w:rPr>
        <w:t xml:space="preserve"> at all five genes</w:t>
      </w:r>
      <w:r w:rsidR="00DA03E8">
        <w:rPr>
          <w:color w:val="000000"/>
        </w:rPr>
        <w:t>.</w:t>
      </w:r>
      <w:r w:rsidR="00EC2378">
        <w:rPr>
          <w:color w:val="000000"/>
        </w:rPr>
        <w:t xml:space="preserve">  These profiles were initially calculated separately for </w:t>
      </w:r>
      <w:proofErr w:type="spellStart"/>
      <w:r w:rsidR="00EC2378">
        <w:rPr>
          <w:color w:val="000000"/>
        </w:rPr>
        <w:t>MAT</w:t>
      </w:r>
      <w:r w:rsidR="00EC2378">
        <w:rPr>
          <w:b/>
          <w:color w:val="000000"/>
        </w:rPr>
        <w:t>a</w:t>
      </w:r>
      <w:proofErr w:type="spellEnd"/>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A534E1">
        <w:rPr>
          <w:color w:val="000000"/>
        </w:rPr>
        <w:t xml:space="preserve">Extremely high reproducibility </w:t>
      </w:r>
      <w:r w:rsidR="000161ED">
        <w:rPr>
          <w:color w:val="000000"/>
        </w:rPr>
        <w:t xml:space="preserve">(r </w:t>
      </w:r>
      <w:r w:rsidR="000161ED" w:rsidRPr="008009D6">
        <w:rPr>
          <w:color w:val="000000"/>
        </w:rPr>
        <w:t>≥</w:t>
      </w:r>
      <w:r w:rsidR="000161ED">
        <w:rPr>
          <w:color w:val="000000"/>
        </w:rPr>
        <w:t xml:space="preserve"> .99) </w:t>
      </w:r>
      <w:r w:rsidR="00A534E1">
        <w:rPr>
          <w:color w:val="000000"/>
        </w:rPr>
        <w:t xml:space="preserve">was </w:t>
      </w:r>
      <w:r w:rsidR="000161ED">
        <w:rPr>
          <w:color w:val="000000"/>
        </w:rPr>
        <w:t xml:space="preserve">observed for </w:t>
      </w:r>
      <w:proofErr w:type="spellStart"/>
      <w:r w:rsidR="000161ED">
        <w:rPr>
          <w:color w:val="000000"/>
        </w:rPr>
        <w:t>camptothecin</w:t>
      </w:r>
      <w:proofErr w:type="spellEnd"/>
      <w:r w:rsidR="000161ED">
        <w:rPr>
          <w:color w:val="000000"/>
        </w:rPr>
        <w:t xml:space="preserve"> and tamoxifen </w:t>
      </w:r>
      <w:r w:rsidR="00A534E1">
        <w:rPr>
          <w:color w:val="000000"/>
        </w:rPr>
        <w:t xml:space="preserve">between </w:t>
      </w:r>
      <w:proofErr w:type="spellStart"/>
      <w:r w:rsidR="00A534E1">
        <w:rPr>
          <w:color w:val="000000"/>
        </w:rPr>
        <w:t>MAT</w:t>
      </w:r>
      <w:r w:rsidR="00A534E1" w:rsidRPr="00BB35AC">
        <w:rPr>
          <w:b/>
          <w:color w:val="000000"/>
        </w:rPr>
        <w:t>a</w:t>
      </w:r>
      <w:proofErr w:type="spellEnd"/>
      <w:r w:rsidR="00A534E1">
        <w:rPr>
          <w:color w:val="000000"/>
        </w:rPr>
        <w:t xml:space="preserve"> and MAT</w:t>
      </w:r>
      <w:r w:rsidR="00A534E1" w:rsidRPr="00233F15">
        <w:rPr>
          <w:rFonts w:eastAsia="Calibri"/>
          <w:b/>
          <w:color w:val="000000"/>
          <w:lang w:val="el-GR"/>
        </w:rPr>
        <w:t>α</w:t>
      </w:r>
      <w:r w:rsidR="00A534E1">
        <w:rPr>
          <w:color w:val="000000"/>
        </w:rPr>
        <w:t xml:space="preserve"> populations </w:t>
      </w:r>
      <w:r w:rsidR="000161ED">
        <w:rPr>
          <w:color w:val="000000"/>
        </w:rPr>
        <w:t>(</w:t>
      </w:r>
      <w:r w:rsidR="00EF3DD9">
        <w:rPr>
          <w:color w:val="000000"/>
        </w:rPr>
        <w:t>Fig</w:t>
      </w:r>
      <w:r w:rsidR="0066744C">
        <w:rPr>
          <w:color w:val="000000"/>
        </w:rPr>
        <w:t xml:space="preserve"> 2A)</w:t>
      </w:r>
      <w:r w:rsidR="00A534E1">
        <w:rPr>
          <w:color w:val="000000"/>
        </w:rPr>
        <w:t xml:space="preserve">, and </w:t>
      </w:r>
      <w:r w:rsidR="000161ED">
        <w:rPr>
          <w:color w:val="000000"/>
        </w:rPr>
        <w:t xml:space="preserve">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EF3DD9">
        <w:rPr>
          <w:color w:val="000000"/>
        </w:rPr>
        <w:t>Fig</w:t>
      </w:r>
      <w:r w:rsidR="009E2837">
        <w:rPr>
          <w:color w:val="000000"/>
        </w:rPr>
        <w:t xml:space="preserve"> 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053EA25E" w14:textId="77777777" w:rsidR="000161ED" w:rsidRDefault="000161ED" w:rsidP="00E41501">
      <w:pPr>
        <w:widowControl w:val="0"/>
        <w:autoSpaceDE w:val="0"/>
        <w:autoSpaceDN w:val="0"/>
        <w:adjustRightInd w:val="0"/>
        <w:jc w:val="both"/>
        <w:rPr>
          <w:color w:val="000000"/>
        </w:rPr>
      </w:pPr>
    </w:p>
    <w:p w14:paraId="17D1637D" w14:textId="28A8DA6D" w:rsidR="00233D67" w:rsidRPr="00632235" w:rsidRDefault="000161ED" w:rsidP="00233D67">
      <w:pPr>
        <w:widowControl w:val="0"/>
        <w:autoSpaceDE w:val="0"/>
        <w:autoSpaceDN w:val="0"/>
        <w:adjustRightInd w:val="0"/>
        <w:jc w:val="both"/>
        <w:rPr>
          <w:color w:val="000000"/>
        </w:rPr>
      </w:pPr>
      <w:r>
        <w:rPr>
          <w:color w:val="000000"/>
        </w:rPr>
        <w:t xml:space="preserve">To visualize </w:t>
      </w:r>
      <w:r w:rsidR="007E6EFD">
        <w:rPr>
          <w:color w:val="000000"/>
        </w:rPr>
        <w:t xml:space="preserve">the complex phenotypic landscape </w:t>
      </w:r>
      <w:r w:rsidR="001E6C97">
        <w:rPr>
          <w:color w:val="000000"/>
        </w:rPr>
        <w:t xml:space="preserve">of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w:t>
      </w:r>
      <w:r w:rsidR="001E6C97">
        <w:rPr>
          <w:color w:val="000000"/>
        </w:rPr>
        <w:t>increasingly-</w:t>
      </w:r>
      <w:r w:rsidR="00D92FAF">
        <w:rPr>
          <w:color w:val="000000"/>
        </w:rPr>
        <w:t xml:space="preserve">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w:t>
      </w:r>
      <w:r w:rsidR="00EF3DD9">
        <w:rPr>
          <w:color w:val="000000"/>
          <w:lang w:val="en-CA"/>
        </w:rPr>
        <w:t>Fig</w:t>
      </w:r>
      <w:r w:rsidR="00DA296C">
        <w:rPr>
          <w:color w:val="000000"/>
          <w:lang w:val="en-CA"/>
        </w:rPr>
        <w:t xml:space="preserve">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proofErr w:type="spellStart"/>
      <w:r w:rsidR="00D92FAF">
        <w:rPr>
          <w:color w:val="000000"/>
        </w:rPr>
        <w:t>MAT</w:t>
      </w:r>
      <w:r w:rsidR="00D92FAF">
        <w:rPr>
          <w:b/>
          <w:color w:val="000000"/>
        </w:rPr>
        <w:t>a</w:t>
      </w:r>
      <w:proofErr w:type="spellEnd"/>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r w:rsidR="004B4DE0">
        <w:rPr>
          <w:color w:val="000000"/>
          <w:lang w:val="en-CA"/>
        </w:rPr>
        <w:t>large</w:t>
      </w:r>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EF3DD9">
        <w:rPr>
          <w:color w:val="000000"/>
          <w:lang w:val="en-CA"/>
        </w:rPr>
        <w:t>Fig</w:t>
      </w:r>
      <w:r w:rsidR="00D92FAF">
        <w:rPr>
          <w:color w:val="000000"/>
          <w:lang w:val="en-CA"/>
        </w:rPr>
        <w:t xml:space="preserve"> </w:t>
      </w:r>
      <w:r w:rsidR="00965B5E">
        <w:rPr>
          <w:color w:val="000000"/>
          <w:lang w:val="en-CA"/>
        </w:rPr>
        <w:t xml:space="preserve">2D, </w:t>
      </w:r>
      <w:r w:rsidR="007E2236">
        <w:rPr>
          <w:color w:val="000000"/>
          <w:lang w:val="en-CA"/>
        </w:rPr>
        <w:t>S</w:t>
      </w:r>
      <w:r w:rsidR="002F1D1F">
        <w:rPr>
          <w:color w:val="000000"/>
          <w:lang w:val="en-CA"/>
        </w:rPr>
        <w:t>6</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30213BCF"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EC5103">
        <w:rPr>
          <w:b/>
          <w:bCs/>
          <w:iCs/>
          <w:color w:val="000000" w:themeColor="text1"/>
        </w:rPr>
        <w:t>r</w:t>
      </w:r>
      <w:r w:rsidR="000812E9">
        <w:rPr>
          <w:b/>
          <w:bCs/>
          <w:iCs/>
          <w:color w:val="000000" w:themeColor="text1"/>
        </w:rPr>
        <w:t>eveal</w:t>
      </w:r>
      <w:r>
        <w:rPr>
          <w:b/>
          <w:bCs/>
          <w:iCs/>
          <w:color w:val="000000" w:themeColor="text1"/>
        </w:rPr>
        <w:t>s</w:t>
      </w:r>
      <w:r w:rsidR="000812E9">
        <w:rPr>
          <w:b/>
          <w:bCs/>
          <w:iCs/>
          <w:color w:val="000000" w:themeColor="text1"/>
        </w:rPr>
        <w:t xml:space="preserve"> </w:t>
      </w:r>
      <w:r w:rsidR="00EC5103">
        <w:rPr>
          <w:b/>
          <w:bCs/>
          <w:iCs/>
          <w:color w:val="000000" w:themeColor="text1"/>
        </w:rPr>
        <w:t>h</w:t>
      </w:r>
      <w:r w:rsidR="000812E9">
        <w:rPr>
          <w:b/>
          <w:bCs/>
          <w:iCs/>
          <w:color w:val="000000" w:themeColor="text1"/>
        </w:rPr>
        <w:t>igh-</w:t>
      </w:r>
      <w:r w:rsidR="00EC5103">
        <w:rPr>
          <w:b/>
          <w:bCs/>
          <w:iCs/>
          <w:color w:val="000000" w:themeColor="text1"/>
        </w:rPr>
        <w:t>o</w:t>
      </w:r>
      <w:r w:rsidR="000812E9">
        <w:rPr>
          <w:b/>
          <w:bCs/>
          <w:iCs/>
          <w:color w:val="000000" w:themeColor="text1"/>
        </w:rPr>
        <w:t xml:space="preserve">rder </w:t>
      </w:r>
      <w:r w:rsidR="00EC5103">
        <w:rPr>
          <w:b/>
          <w:bCs/>
          <w:iCs/>
          <w:color w:val="000000" w:themeColor="text1"/>
        </w:rPr>
        <w:t>c</w:t>
      </w:r>
      <w:r w:rsidR="000812E9">
        <w:rPr>
          <w:b/>
          <w:bCs/>
          <w:iCs/>
          <w:color w:val="000000" w:themeColor="text1"/>
        </w:rPr>
        <w:t xml:space="preserve">ombinatorial </w:t>
      </w:r>
      <w:r w:rsidR="00EC5103">
        <w:rPr>
          <w:b/>
          <w:bCs/>
          <w:iCs/>
          <w:color w:val="000000" w:themeColor="text1"/>
        </w:rPr>
        <w:t>d</w:t>
      </w:r>
      <w:r w:rsidR="008138E2">
        <w:rPr>
          <w:b/>
          <w:bCs/>
          <w:iCs/>
          <w:color w:val="000000" w:themeColor="text1"/>
        </w:rPr>
        <w:t xml:space="preserve">rug </w:t>
      </w:r>
      <w:r w:rsidR="00EC5103">
        <w:rPr>
          <w:b/>
          <w:bCs/>
          <w:iCs/>
          <w:color w:val="000000" w:themeColor="text1"/>
        </w:rPr>
        <w:t>r</w:t>
      </w:r>
      <w:r w:rsidR="008138E2">
        <w:rPr>
          <w:b/>
          <w:bCs/>
          <w:iCs/>
          <w:color w:val="000000" w:themeColor="text1"/>
        </w:rPr>
        <w:t xml:space="preserve">esistance </w:t>
      </w:r>
      <w:r w:rsidR="00EC5103">
        <w:rPr>
          <w:b/>
          <w:bCs/>
          <w:iCs/>
          <w:color w:val="000000" w:themeColor="text1"/>
        </w:rPr>
        <w:t>e</w:t>
      </w:r>
      <w:r w:rsidR="000812E9" w:rsidRPr="00233F15">
        <w:rPr>
          <w:b/>
          <w:bCs/>
          <w:iCs/>
          <w:color w:val="000000" w:themeColor="text1"/>
        </w:rPr>
        <w:t>ffects</w:t>
      </w:r>
    </w:p>
    <w:p w14:paraId="080879BB" w14:textId="03F7C5B8"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w:t>
      </w:r>
      <w:r w:rsidR="001E6C97">
        <w:rPr>
          <w:color w:val="000000"/>
        </w:rPr>
        <w:t xml:space="preserve">the wild-type </w:t>
      </w:r>
      <w:r>
        <w:rPr>
          <w:color w:val="000000"/>
        </w:rPr>
        <w:t>ABC transporter</w:t>
      </w:r>
      <w:r w:rsidR="001E6C97">
        <w:rPr>
          <w:color w:val="000000"/>
        </w:rPr>
        <w:t xml:space="preserve"> genes</w:t>
      </w:r>
      <w:r>
        <w:rPr>
          <w:color w:val="000000"/>
        </w:rPr>
        <w:t xml:space="preserve">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w:t>
      </w:r>
      <w:r w:rsidR="00EF3DD9">
        <w:rPr>
          <w:color w:val="000000"/>
          <w:lang w:val="en-CA"/>
        </w:rPr>
        <w:t>Fig</w:t>
      </w:r>
      <w:r w:rsidR="00F65A2C">
        <w:rPr>
          <w:color w:val="000000"/>
          <w:lang w:val="en-CA"/>
        </w:rPr>
        <w:t xml:space="preserve">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lastRenderedPageBreak/>
        <w:t xml:space="preserve"> </w:t>
      </w:r>
    </w:p>
    <w:p w14:paraId="61D5B04E" w14:textId="681D6FE6"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w:t>
      </w:r>
      <w:r w:rsidR="00EF3DD9">
        <w:rPr>
          <w:color w:val="000000"/>
        </w:rPr>
        <w:t>Fig</w:t>
      </w:r>
      <w:r w:rsidR="00EA336E">
        <w:rPr>
          <w:color w:val="000000"/>
        </w:rPr>
        <w:t xml:space="preserve">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w:t>
      </w:r>
      <w:r w:rsidR="00EF3DD9">
        <w:rPr>
          <w:color w:val="000000"/>
        </w:rPr>
        <w:t>Fig</w:t>
      </w:r>
      <w:r>
        <w:rPr>
          <w:color w:val="000000"/>
        </w:rPr>
        <w:t xml:space="preserve"> 3A</w:t>
      </w:r>
      <w:r w:rsidR="004305E3">
        <w:rPr>
          <w:color w:val="000000"/>
        </w:rPr>
        <w:t xml:space="preserve"> </w:t>
      </w:r>
      <w:r w:rsidR="004305E3" w:rsidRPr="00D66545">
        <w:rPr>
          <w:color w:val="000000"/>
        </w:rPr>
        <w:t>left</w:t>
      </w:r>
      <w:r w:rsidR="004305E3">
        <w:rPr>
          <w:color w:val="000000"/>
        </w:rPr>
        <w:t xml:space="preserve"> panel;</w:t>
      </w:r>
      <w:r w:rsidR="006409AC">
        <w:rPr>
          <w:color w:val="000000"/>
        </w:rPr>
        <w:t xml:space="preserve"> 20% </w:t>
      </w:r>
      <w:r w:rsidR="00B708CA">
        <w:rPr>
          <w:color w:val="000000"/>
        </w:rPr>
        <w:t>decreased resistance</w:t>
      </w:r>
      <w:r w:rsidR="006409AC">
        <w:rPr>
          <w:color w:val="000000"/>
        </w:rPr>
        <w:t xml:space="preserve">, </w:t>
      </w:r>
      <w:r w:rsidRPr="00AC7F48">
        <w:rPr>
          <w:i/>
          <w:color w:val="000000"/>
        </w:rPr>
        <w:t>p</w:t>
      </w:r>
      <w:r>
        <w:rPr>
          <w:color w:val="000000"/>
        </w:rPr>
        <w:t xml:space="preserve"> </w:t>
      </w:r>
      <w:r w:rsidR="006409AC">
        <w:rPr>
          <w:color w:val="000000"/>
        </w:rPr>
        <w:t>=</w:t>
      </w:r>
      <w:r>
        <w:rPr>
          <w:color w:val="000000"/>
        </w:rPr>
        <w:t xml:space="preserve"> </w:t>
      </w:r>
      <w:r w:rsidR="006409AC">
        <w:rPr>
          <w:color w:val="000000"/>
        </w:rPr>
        <w:t>5.8e-80</w:t>
      </w:r>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001E6C97" w:rsidRPr="008E592C">
        <w:rPr>
          <w:color w:val="000000"/>
        </w:rPr>
        <w:t>Snq2</w:t>
      </w:r>
      <w:r w:rsidR="001E6C97" w:rsidRPr="00D66545">
        <w:rPr>
          <w:i/>
          <w:color w:val="000000"/>
        </w:rPr>
        <w:t xml:space="preserve"> </w:t>
      </w:r>
      <w:r w:rsidRPr="00D66545">
        <w:rPr>
          <w:color w:val="000000"/>
        </w:rPr>
        <w:t>is known to be the primary efflux pump for benomyl</w:t>
      </w:r>
      <w:r w:rsidR="007D4A1E" w:rsidRPr="00D66545">
        <w:rPr>
          <w:color w:val="000000"/>
        </w:rPr>
        <w:fldChar w:fldCharType="begin" w:fldLock="1"/>
      </w:r>
      <w:r w:rsidR="004F6CD1">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mendeley":{"formattedCitation":"&lt;sup&gt;46&lt;/sup&gt;","plainTextFormattedCitation":"46","previouslyFormattedCitation":"&lt;sup&gt;45&lt;/sup&gt;"},"properties":{"noteIndex":0},"schema":"https://github.com/citation-style-language/schema/raw/master/csl-citation.json"}</w:instrText>
      </w:r>
      <w:r w:rsidR="007D4A1E" w:rsidRPr="00D66545">
        <w:rPr>
          <w:color w:val="000000"/>
        </w:rPr>
        <w:fldChar w:fldCharType="separate"/>
      </w:r>
      <w:r w:rsidR="004F6CD1" w:rsidRPr="004F6CD1">
        <w:rPr>
          <w:noProof/>
          <w:color w:val="000000"/>
          <w:vertAlign w:val="superscript"/>
        </w:rPr>
        <w:t>46</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r w:rsidR="006409AC">
        <w:rPr>
          <w:color w:val="000000"/>
        </w:rPr>
        <w:t>13%</w:t>
      </w:r>
      <w:r w:rsidR="003E260A">
        <w:rPr>
          <w:color w:val="000000"/>
        </w:rPr>
        <w:t xml:space="preserve"> increased</w:t>
      </w:r>
      <w:r w:rsidR="006409AC">
        <w:rPr>
          <w:color w:val="000000"/>
        </w:rPr>
        <w:t xml:space="preserve"> resistance</w:t>
      </w:r>
      <w:r w:rsidR="007D692E" w:rsidRPr="00D66545">
        <w:rPr>
          <w:color w:val="000000"/>
        </w:rPr>
        <w:t>; p</w:t>
      </w:r>
      <w:r w:rsidR="006409AC">
        <w:rPr>
          <w:color w:val="000000"/>
        </w:rPr>
        <w:t xml:space="preserve"> = 1.5e-96</w:t>
      </w:r>
      <w:r w:rsidR="007D692E" w:rsidRPr="00D66545">
        <w:rPr>
          <w:color w:val="000000"/>
        </w:rPr>
        <w:t>)</w:t>
      </w:r>
      <w:r w:rsidRPr="00D66545">
        <w:rPr>
          <w:color w:val="000000"/>
        </w:rPr>
        <w:t xml:space="preserve"> </w:t>
      </w:r>
      <w:r w:rsidR="002E19B9">
        <w:rPr>
          <w:color w:val="000000"/>
        </w:rPr>
        <w:t xml:space="preserve">and </w:t>
      </w:r>
      <w:r w:rsidR="00534953">
        <w:rPr>
          <w:color w:val="000000"/>
        </w:rPr>
        <w:t xml:space="preserve">a </w:t>
      </w:r>
      <w:r w:rsidR="00795AAD" w:rsidRPr="00D66545">
        <w:rPr>
          <w:color w:val="000000"/>
        </w:rPr>
        <w:t xml:space="preserve">further increased benomyl resistance of the </w:t>
      </w:r>
      <w:r w:rsidR="007D692E" w:rsidRPr="00D66545">
        <w:rPr>
          <w:i/>
          <w:color w:val="000000"/>
        </w:rPr>
        <w:t>pdr5∆</w:t>
      </w:r>
      <w:r w:rsidR="001E6C97">
        <w:rPr>
          <w:i/>
          <w:color w:val="000000"/>
        </w:rPr>
        <w:t xml:space="preserve"> </w:t>
      </w:r>
      <w:r w:rsidR="007D692E" w:rsidRPr="00D66545">
        <w:rPr>
          <w:i/>
          <w:color w:val="000000"/>
        </w:rPr>
        <w:t>yor1∆</w:t>
      </w:r>
      <w:r w:rsidR="007D692E" w:rsidRPr="00D66545">
        <w:rPr>
          <w:color w:val="000000"/>
        </w:rPr>
        <w:t xml:space="preserve"> double-mutant </w:t>
      </w:r>
      <w:r w:rsidR="006409AC">
        <w:rPr>
          <w:color w:val="000000"/>
        </w:rPr>
        <w:t>(</w:t>
      </w:r>
      <w:r w:rsidR="0014685C">
        <w:rPr>
          <w:color w:val="000000"/>
        </w:rPr>
        <w:t>21</w:t>
      </w:r>
      <w:r w:rsidR="006409AC">
        <w:rPr>
          <w:color w:val="000000"/>
        </w:rPr>
        <w:t xml:space="preserve">% </w:t>
      </w:r>
      <w:r w:rsidR="0014685C">
        <w:rPr>
          <w:color w:val="000000"/>
        </w:rPr>
        <w:t>increased</w:t>
      </w:r>
      <w:r w:rsidR="006409AC">
        <w:rPr>
          <w:color w:val="000000"/>
        </w:rPr>
        <w:t xml:space="preserve"> resistance</w:t>
      </w:r>
      <w:r w:rsidR="007D692E" w:rsidRPr="00D66545">
        <w:rPr>
          <w:color w:val="000000"/>
        </w:rPr>
        <w:t xml:space="preserve">; p </w:t>
      </w:r>
      <w:r w:rsidR="00271F93">
        <w:rPr>
          <w:color w:val="000000"/>
        </w:rPr>
        <w:t>=</w:t>
      </w:r>
      <w:r w:rsidR="007D692E" w:rsidRPr="00D66545">
        <w:rPr>
          <w:color w:val="000000"/>
        </w:rPr>
        <w:t xml:space="preserve"> </w:t>
      </w:r>
      <w:r w:rsidR="00271F93">
        <w:rPr>
          <w:color w:val="000000"/>
        </w:rPr>
        <w:t>1.3e-72</w:t>
      </w:r>
      <w:r w:rsidR="007D692E" w:rsidRPr="00D66545">
        <w:rPr>
          <w:color w:val="000000"/>
        </w:rPr>
        <w:t>)</w:t>
      </w:r>
      <w:r w:rsidR="00E95ADC">
        <w:rPr>
          <w:color w:val="000000"/>
        </w:rPr>
        <w:t>.</w:t>
      </w:r>
      <w:r w:rsidRPr="00D66545">
        <w:rPr>
          <w:color w:val="000000"/>
        </w:rPr>
        <w:t xml:space="preserve"> </w:t>
      </w:r>
      <w:r w:rsidR="00E95ADC">
        <w:rPr>
          <w:color w:val="000000"/>
        </w:rPr>
        <w:t>T</w:t>
      </w:r>
      <w:r w:rsidR="00795AAD" w:rsidRPr="00D66545">
        <w:rPr>
          <w:color w:val="000000"/>
        </w:rPr>
        <w:t xml:space="preserve">hese increases </w:t>
      </w:r>
      <w:r w:rsidR="00E95ADC">
        <w:rPr>
          <w:color w:val="000000"/>
        </w:rPr>
        <w:t xml:space="preserve">were dependent </w:t>
      </w:r>
      <w:r w:rsidRPr="00D66545">
        <w:rPr>
          <w:color w:val="000000"/>
        </w:rPr>
        <w:t xml:space="preserve">on the presence of </w:t>
      </w:r>
      <w:r w:rsidRPr="00D66545">
        <w:rPr>
          <w:i/>
          <w:color w:val="000000"/>
        </w:rPr>
        <w:t>SNQ2</w:t>
      </w:r>
      <w:r w:rsidR="008345B8" w:rsidRPr="00D66545">
        <w:rPr>
          <w:i/>
          <w:color w:val="000000"/>
        </w:rPr>
        <w:fldChar w:fldCharType="begin" w:fldLock="1"/>
      </w:r>
      <w:r w:rsidR="004F6CD1">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1,32&lt;/sup&gt;","plainTextFormattedCitation":"31,32","previouslyFormattedCitation":"&lt;sup&gt;33,34&lt;/sup&gt;"},"properties":{"noteIndex":0},"schema":"https://github.com/citation-style-language/schema/raw/master/csl-citation.json"}</w:instrText>
      </w:r>
      <w:r w:rsidR="008345B8" w:rsidRPr="00D66545">
        <w:rPr>
          <w:i/>
          <w:color w:val="000000"/>
        </w:rPr>
        <w:fldChar w:fldCharType="separate"/>
      </w:r>
      <w:r w:rsidR="004F6CD1" w:rsidRPr="004F6CD1">
        <w:rPr>
          <w:noProof/>
          <w:color w:val="000000"/>
          <w:vertAlign w:val="superscript"/>
        </w:rPr>
        <w:t>31,32</w:t>
      </w:r>
      <w:r w:rsidR="008345B8" w:rsidRPr="00D66545">
        <w:rPr>
          <w:i/>
          <w:color w:val="000000"/>
        </w:rPr>
        <w:fldChar w:fldCharType="end"/>
      </w:r>
      <w:r w:rsidR="00E95ADC">
        <w:rPr>
          <w:color w:val="000000"/>
        </w:rPr>
        <w:t>, as</w:t>
      </w:r>
      <w:r w:rsidR="002E19B9">
        <w:rPr>
          <w:color w:val="000000"/>
        </w:rPr>
        <w:t xml:space="preserve"> </w:t>
      </w:r>
      <w:r w:rsidR="002E19B9">
        <w:rPr>
          <w:i/>
          <w:color w:val="000000"/>
        </w:rPr>
        <w:t>pdr5∆</w:t>
      </w:r>
      <w:r w:rsidR="00534953">
        <w:rPr>
          <w:i/>
          <w:color w:val="000000"/>
        </w:rPr>
        <w:t>snq2∆</w:t>
      </w:r>
      <w:r w:rsidR="002E19B9">
        <w:rPr>
          <w:i/>
          <w:color w:val="000000"/>
        </w:rPr>
        <w:t xml:space="preserve"> </w:t>
      </w:r>
      <w:r w:rsidR="002E19B9">
        <w:rPr>
          <w:color w:val="000000"/>
        </w:rPr>
        <w:t xml:space="preserve">resulted </w:t>
      </w:r>
      <w:r w:rsidR="00534953">
        <w:rPr>
          <w:color w:val="000000"/>
        </w:rPr>
        <w:t xml:space="preserve">in only a 5% increase in resistance </w:t>
      </w:r>
      <w:r w:rsidR="00C72BD1">
        <w:rPr>
          <w:color w:val="000000"/>
        </w:rPr>
        <w:t>relative</w:t>
      </w:r>
      <w:r w:rsidR="00534953">
        <w:rPr>
          <w:color w:val="000000"/>
        </w:rPr>
        <w:t xml:space="preserve"> to </w:t>
      </w:r>
      <w:r w:rsidR="00534953" w:rsidRPr="008E592C">
        <w:rPr>
          <w:i/>
          <w:color w:val="000000"/>
        </w:rPr>
        <w:t>snq2∆</w:t>
      </w:r>
      <w:r w:rsidR="00BB4F6C">
        <w:rPr>
          <w:i/>
          <w:color w:val="000000"/>
        </w:rPr>
        <w:t xml:space="preserve"> </w:t>
      </w:r>
      <w:r w:rsidR="00BB4F6C">
        <w:rPr>
          <w:color w:val="000000"/>
        </w:rPr>
        <w:t>(</w:t>
      </w:r>
      <w:r w:rsidR="004F1696">
        <w:rPr>
          <w:color w:val="000000"/>
        </w:rPr>
        <w:t>and</w:t>
      </w:r>
      <w:r w:rsidR="00BB4F6C">
        <w:rPr>
          <w:color w:val="000000"/>
        </w:rPr>
        <w:t xml:space="preserve"> a 14% decrease </w:t>
      </w:r>
      <w:r w:rsidR="007152FA">
        <w:rPr>
          <w:color w:val="000000"/>
        </w:rPr>
        <w:t>relative</w:t>
      </w:r>
      <w:r w:rsidR="00F33C18">
        <w:rPr>
          <w:color w:val="000000"/>
        </w:rPr>
        <w:t xml:space="preserve"> to the wild</w:t>
      </w:r>
      <w:r w:rsidR="00660958">
        <w:rPr>
          <w:color w:val="000000"/>
        </w:rPr>
        <w:t>-</w:t>
      </w:r>
      <w:r w:rsidR="00F33C18">
        <w:rPr>
          <w:color w:val="000000"/>
        </w:rPr>
        <w:t>type</w:t>
      </w:r>
      <w:r w:rsidR="00BB4F6C">
        <w:rPr>
          <w:color w:val="000000"/>
        </w:rPr>
        <w:t>)</w:t>
      </w:r>
      <w:r w:rsidR="00534953">
        <w:rPr>
          <w:color w:val="000000"/>
        </w:rPr>
        <w:t>, and</w:t>
      </w:r>
      <w:r w:rsidR="00C67D0A">
        <w:rPr>
          <w:color w:val="000000"/>
        </w:rPr>
        <w:t xml:space="preserve"> a comparable</w:t>
      </w:r>
      <w:r w:rsidR="00534953">
        <w:rPr>
          <w:color w:val="000000"/>
        </w:rPr>
        <w:t xml:space="preserve"> 6% </w:t>
      </w:r>
      <w:r w:rsidR="00417B31">
        <w:rPr>
          <w:color w:val="000000"/>
        </w:rPr>
        <w:t xml:space="preserve">relative </w:t>
      </w:r>
      <w:r w:rsidR="00534953">
        <w:rPr>
          <w:color w:val="000000"/>
        </w:rPr>
        <w:t xml:space="preserve">increase was observed with </w:t>
      </w:r>
      <w:r w:rsidR="00534953">
        <w:rPr>
          <w:i/>
          <w:color w:val="000000"/>
        </w:rPr>
        <w:t>pdr5∆yor1∆snq2∆</w:t>
      </w:r>
      <w:r w:rsidR="00E95ADC" w:rsidRPr="008E592C">
        <w:rPr>
          <w:i/>
          <w:color w:val="000000"/>
        </w:rPr>
        <w:t xml:space="preserve"> </w:t>
      </w:r>
      <w:r w:rsidR="00E95ADC">
        <w:rPr>
          <w:color w:val="000000"/>
        </w:rPr>
        <w:t>(p = 1.4e-45 and 1.2e-38, res</w:t>
      </w:r>
      <w:r w:rsidR="00302D16">
        <w:rPr>
          <w:color w:val="000000"/>
        </w:rPr>
        <w:t>p</w:t>
      </w:r>
      <w:r w:rsidR="00E95ADC">
        <w:rPr>
          <w:color w:val="000000"/>
        </w:rPr>
        <w:t xml:space="preserve">ectively, </w:t>
      </w:r>
      <w:r w:rsidR="0030736A">
        <w:rPr>
          <w:color w:val="000000"/>
        </w:rPr>
        <w:t xml:space="preserve">when compared to expected </w:t>
      </w:r>
      <w:r w:rsidR="00DF34CE">
        <w:rPr>
          <w:color w:val="000000"/>
        </w:rPr>
        <w:t>knockout</w:t>
      </w:r>
      <w:r w:rsidR="00034C8A">
        <w:rPr>
          <w:color w:val="000000"/>
        </w:rPr>
        <w:t xml:space="preserve"> </w:t>
      </w:r>
      <w:r w:rsidR="00096BF1">
        <w:rPr>
          <w:color w:val="000000"/>
        </w:rPr>
        <w:t>effects</w:t>
      </w:r>
      <w:r w:rsidR="0030736A">
        <w:rPr>
          <w:color w:val="000000"/>
        </w:rPr>
        <w:t xml:space="preserve"> in a wild</w:t>
      </w:r>
      <w:r w:rsidR="00660958">
        <w:rPr>
          <w:color w:val="000000"/>
        </w:rPr>
        <w:t>-</w:t>
      </w:r>
      <w:r w:rsidR="0030736A">
        <w:rPr>
          <w:color w:val="000000"/>
        </w:rPr>
        <w:t>type background</w:t>
      </w:r>
      <w:r w:rsidR="00E95ADC">
        <w:rPr>
          <w:color w:val="000000"/>
        </w:rPr>
        <w:t xml:space="preserve">, </w:t>
      </w:r>
      <w:r w:rsidR="00EF3DD9">
        <w:rPr>
          <w:color w:val="000000"/>
        </w:rPr>
        <w:t>Fig</w:t>
      </w:r>
      <w:r w:rsidR="007D692E" w:rsidRPr="00D66545">
        <w:rPr>
          <w:color w:val="000000"/>
        </w:rPr>
        <w:t xml:space="preserve">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r w:rsidR="00B90B74">
        <w:rPr>
          <w:color w:val="000000"/>
        </w:rPr>
        <w:t xml:space="preserve"> 0.09</w:t>
      </w:r>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4F6CD1">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4&lt;/sup&gt;"},"properties":{"noteIndex":0},"schema":"https://github.com/citation-style-language/schema/raw/master/csl-citation.json"}</w:instrText>
      </w:r>
      <w:r w:rsidR="00D66545" w:rsidRPr="00D66545">
        <w:rPr>
          <w:color w:val="000000"/>
        </w:rPr>
        <w:fldChar w:fldCharType="separate"/>
      </w:r>
      <w:r w:rsidR="004F6CD1" w:rsidRPr="004F6CD1">
        <w:rPr>
          <w:noProof/>
          <w:color w:val="000000"/>
          <w:vertAlign w:val="superscript"/>
        </w:rPr>
        <w:t>32</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xml:space="preserve">, including </w:t>
      </w:r>
      <w:r w:rsidR="001E6C97">
        <w:rPr>
          <w:color w:val="000000"/>
        </w:rPr>
        <w:t xml:space="preserve">the effects of </w:t>
      </w:r>
      <w:r w:rsidR="004305E3" w:rsidRPr="00D66545">
        <w:rPr>
          <w:color w:val="000000"/>
        </w:rPr>
        <w:t>two- and three-gene combinatorial</w:t>
      </w:r>
      <w:r w:rsidR="001E6C97">
        <w:rPr>
          <w:color w:val="000000"/>
        </w:rPr>
        <w:t xml:space="preserve"> deletion</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797BC2F3"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w:t>
      </w:r>
      <w:r w:rsidR="000B68A3" w:rsidRPr="00D66545">
        <w:rPr>
          <w:color w:val="000000"/>
        </w:rPr>
        <w:t xml:space="preserve"> </w:t>
      </w:r>
      <w:r w:rsidR="00772F98" w:rsidRPr="00D66545">
        <w:rPr>
          <w:color w:val="000000"/>
        </w:rPr>
        <w:t xml:space="preserve">Examples of this include the set </w:t>
      </w:r>
      <w:r w:rsidR="001E6C97">
        <w:rPr>
          <w:color w:val="000000"/>
        </w:rPr>
        <w:t>{</w:t>
      </w:r>
      <w:r w:rsidR="00772F98" w:rsidRPr="00D66545">
        <w:rPr>
          <w:i/>
          <w:color w:val="000000"/>
        </w:rPr>
        <w:t>snq2∆</w:t>
      </w:r>
      <w:r w:rsidR="001E6C97">
        <w:rPr>
          <w:color w:val="000000"/>
        </w:rPr>
        <w:t xml:space="preserve">, </w:t>
      </w:r>
      <w:r w:rsidR="00772F98" w:rsidRPr="00D66545">
        <w:rPr>
          <w:i/>
          <w:color w:val="000000"/>
        </w:rPr>
        <w:t>pdr5∆</w:t>
      </w:r>
      <w:r w:rsidR="001E6C97">
        <w:rPr>
          <w:color w:val="000000"/>
        </w:rPr>
        <w:t>}</w:t>
      </w:r>
      <w:r w:rsidR="00772F98" w:rsidRPr="00D66545">
        <w:rPr>
          <w:i/>
          <w:color w:val="000000"/>
        </w:rPr>
        <w:t xml:space="preserve"> </w:t>
      </w:r>
      <w:r w:rsidR="00772F98" w:rsidRPr="00D66545">
        <w:rPr>
          <w:color w:val="000000"/>
        </w:rPr>
        <w:t xml:space="preserve">under </w:t>
      </w:r>
      <w:proofErr w:type="spellStart"/>
      <w:r w:rsidR="00772F98" w:rsidRPr="00D66545">
        <w:rPr>
          <w:color w:val="000000"/>
        </w:rPr>
        <w:t>camptothecin</w:t>
      </w:r>
      <w:proofErr w:type="spellEnd"/>
      <w:r w:rsidR="00772F98" w:rsidRPr="00D66545">
        <w:rPr>
          <w:color w:val="000000"/>
        </w:rPr>
        <w:t xml:space="preserve"> (</w:t>
      </w:r>
      <w:r w:rsidR="00EF3DD9">
        <w:rPr>
          <w:color w:val="000000"/>
        </w:rPr>
        <w:t>Fig</w:t>
      </w:r>
      <w:r w:rsidR="00772F98" w:rsidRPr="00D66545">
        <w:rPr>
          <w:color w:val="000000"/>
        </w:rPr>
        <w:t xml:space="preserve"> S</w:t>
      </w:r>
      <w:r w:rsidR="00E04520">
        <w:rPr>
          <w:color w:val="000000"/>
        </w:rPr>
        <w:t>7</w:t>
      </w:r>
      <w:r w:rsidR="00772F98" w:rsidRPr="00D66545">
        <w:rPr>
          <w:color w:val="000000"/>
        </w:rPr>
        <w:t xml:space="preserve">), and the </w:t>
      </w:r>
      <w:r w:rsidR="001E6C97">
        <w:rPr>
          <w:color w:val="000000"/>
        </w:rPr>
        <w:t>set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1E6C97">
        <w:rPr>
          <w:color w:val="000000"/>
        </w:rPr>
        <w:t xml:space="preserve">, </w:t>
      </w:r>
      <w:r w:rsidR="00772F98" w:rsidRPr="00D66545">
        <w:rPr>
          <w:i/>
          <w:color w:val="000000"/>
        </w:rPr>
        <w:t>yor1∆</w:t>
      </w:r>
      <w:r w:rsidR="001E6C97">
        <w:rPr>
          <w:color w:val="000000"/>
        </w:rPr>
        <w:t>}</w:t>
      </w:r>
      <w:r w:rsidR="00772F98" w:rsidRPr="00D66545">
        <w:rPr>
          <w:color w:val="000000"/>
        </w:rPr>
        <w:t xml:space="preserve"> under mitoxantrone (</w:t>
      </w:r>
      <w:r w:rsidR="00EF3DD9">
        <w:rPr>
          <w:color w:val="000000"/>
        </w:rPr>
        <w:t>Fig</w:t>
      </w:r>
      <w:r w:rsidR="00772F98" w:rsidRPr="00D66545">
        <w:rPr>
          <w:color w:val="000000"/>
        </w:rPr>
        <w:t xml:space="preserve"> 3A middle</w:t>
      </w:r>
      <w:r w:rsidR="00E04520">
        <w:rPr>
          <w:color w:val="000000"/>
        </w:rPr>
        <w:t xml:space="preserve"> panel</w:t>
      </w:r>
      <w:r w:rsidR="00772F98" w:rsidRPr="00D66545">
        <w:rPr>
          <w:color w:val="000000"/>
        </w:rPr>
        <w:t>, S</w:t>
      </w:r>
      <w:r w:rsidR="00E04520">
        <w:rPr>
          <w:color w:val="000000"/>
        </w:rPr>
        <w:t>7</w:t>
      </w:r>
      <w:r w:rsidR="00772F98" w:rsidRPr="00D66545">
        <w:rPr>
          <w:color w:val="000000"/>
        </w:rPr>
        <w:t xml:space="preserve">).  These sensitivity patterns are consistent with a simple scenario in which each transporter </w:t>
      </w:r>
      <w:r w:rsidR="001E6C97">
        <w:rPr>
          <w:color w:val="000000"/>
        </w:rPr>
        <w:t xml:space="preserve">can </w:t>
      </w:r>
      <w:r w:rsidR="00772F98" w:rsidRPr="00D66545">
        <w:rPr>
          <w:color w:val="000000"/>
        </w:rPr>
        <w:t xml:space="preserve">efflux </w:t>
      </w:r>
      <w:r w:rsidR="001E6C97">
        <w:rPr>
          <w:color w:val="000000"/>
        </w:rPr>
        <w:t xml:space="preserve">a </w:t>
      </w:r>
      <w:r w:rsidR="00772F98" w:rsidRPr="00D66545">
        <w:rPr>
          <w:color w:val="000000"/>
        </w:rPr>
        <w:t>given drug.</w:t>
      </w:r>
    </w:p>
    <w:p w14:paraId="72798A90" w14:textId="77777777" w:rsidR="00772F98" w:rsidRDefault="00772F98" w:rsidP="00772F98">
      <w:pPr>
        <w:widowControl w:val="0"/>
        <w:autoSpaceDE w:val="0"/>
        <w:autoSpaceDN w:val="0"/>
        <w:adjustRightInd w:val="0"/>
        <w:jc w:val="both"/>
        <w:rPr>
          <w:color w:val="000000"/>
        </w:rPr>
      </w:pPr>
    </w:p>
    <w:p w14:paraId="3DB43E5C" w14:textId="0F0ED9E6" w:rsidR="000570E2" w:rsidRDefault="00772F98" w:rsidP="00C313F6">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w:t>
      </w:r>
      <w:r w:rsidR="001E6C97">
        <w:rPr>
          <w:color w:val="000000"/>
        </w:rPr>
        <w:t xml:space="preserve">showed </w:t>
      </w:r>
      <w:r w:rsidR="002C6BB4">
        <w:rPr>
          <w:color w:val="000000"/>
        </w:rPr>
        <w:t xml:space="preserve">more surprising </w:t>
      </w:r>
      <w:r>
        <w:rPr>
          <w:color w:val="000000"/>
        </w:rPr>
        <w:t xml:space="preserve">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xml:space="preserve">, yielding </w:t>
      </w:r>
      <w:r w:rsidR="001E6C97">
        <w:rPr>
          <w:color w:val="000000"/>
          <w:lang w:val="en-CA"/>
        </w:rPr>
        <w:t xml:space="preserve">multi-knockout </w:t>
      </w:r>
      <w:r w:rsidR="00087998">
        <w:rPr>
          <w:color w:val="000000"/>
          <w:lang w:val="en-CA"/>
        </w:rPr>
        <w:t>strains that were considerably more resistant than a wild-type cell</w:t>
      </w:r>
      <w:r>
        <w:rPr>
          <w:color w:val="000000"/>
          <w:lang w:val="en-CA"/>
        </w:rPr>
        <w:t xml:space="preserve"> (</w:t>
      </w:r>
      <w:r w:rsidR="00EF3DD9">
        <w:rPr>
          <w:color w:val="000000"/>
          <w:lang w:val="en-CA"/>
        </w:rPr>
        <w:t>Fig</w:t>
      </w:r>
      <w:r>
        <w:rPr>
          <w:color w:val="000000"/>
          <w:lang w:val="en-CA"/>
        </w:rPr>
        <w:t xml:space="preserve"> S</w:t>
      </w:r>
      <w:r w:rsidR="00A87D6B">
        <w:rPr>
          <w:color w:val="000000"/>
          <w:lang w:val="en-CA"/>
        </w:rPr>
        <w:t>7</w:t>
      </w:r>
      <w:r>
        <w:rPr>
          <w:color w:val="000000"/>
          <w:lang w:val="en-CA"/>
        </w:rPr>
        <w:t xml:space="preserve">). </w:t>
      </w:r>
      <w:r w:rsidR="002C6BB4">
        <w:rPr>
          <w:color w:val="000000"/>
          <w:lang w:val="en-CA"/>
        </w:rPr>
        <w:t xml:space="preserve"> </w:t>
      </w:r>
      <w:ins w:id="228" w:author="Albi Celaj [2]" w:date="2018-12-05T15:50:00Z">
        <w:r w:rsidR="00AC6971">
          <w:rPr>
            <w:color w:val="000000"/>
            <w:lang w:val="en-CA"/>
          </w:rPr>
          <w:t xml:space="preserve">For example, </w:t>
        </w:r>
        <w:r w:rsidR="007C66FF">
          <w:rPr>
            <w:color w:val="000000"/>
            <w:lang w:val="en-CA"/>
          </w:rPr>
          <w:t>knocking out all five ‘frequently-associated</w:t>
        </w:r>
      </w:ins>
      <w:ins w:id="229" w:author="Albi Celaj [2]" w:date="2018-12-05T15:51:00Z">
        <w:r w:rsidR="007C66FF">
          <w:rPr>
            <w:color w:val="000000"/>
            <w:lang w:val="en-CA"/>
          </w:rPr>
          <w:t>’ genes led to more valinomycin resistance than the wild-type strain (Fig 3A right panel).</w:t>
        </w:r>
      </w:ins>
    </w:p>
    <w:p w14:paraId="23AF7B61" w14:textId="361D42BD" w:rsidR="000570E2" w:rsidDel="003D79AA" w:rsidRDefault="000570E2" w:rsidP="00C313F6">
      <w:pPr>
        <w:widowControl w:val="0"/>
        <w:autoSpaceDE w:val="0"/>
        <w:autoSpaceDN w:val="0"/>
        <w:adjustRightInd w:val="0"/>
        <w:jc w:val="both"/>
        <w:rPr>
          <w:del w:id="230" w:author="Albi Celaj [2]" w:date="2018-12-04T14:14:00Z"/>
          <w:color w:val="000000"/>
          <w:lang w:val="en-CA"/>
        </w:rPr>
      </w:pPr>
    </w:p>
    <w:p w14:paraId="1BE433BC" w14:textId="4ED544E2" w:rsidR="001E6C97" w:rsidDel="003D79AA" w:rsidRDefault="002C6BB4" w:rsidP="00C313F6">
      <w:pPr>
        <w:widowControl w:val="0"/>
        <w:autoSpaceDE w:val="0"/>
        <w:autoSpaceDN w:val="0"/>
        <w:adjustRightInd w:val="0"/>
        <w:jc w:val="both"/>
        <w:rPr>
          <w:moveFrom w:id="231" w:author="Albi Celaj [2]" w:date="2018-12-04T14:14:00Z"/>
          <w:color w:val="000000"/>
          <w:lang w:val="en-CA"/>
        </w:rPr>
      </w:pPr>
      <w:moveFromRangeStart w:id="232" w:author="Albi Celaj [2]" w:date="2018-12-04T14:14:00Z" w:name="move531696218"/>
      <w:moveFrom w:id="233" w:author="Albi Celaj [2]" w:date="2018-12-04T14:14:00Z">
        <w:r w:rsidDel="003D79AA">
          <w:rPr>
            <w:color w:val="000000"/>
            <w:lang w:val="en-CA"/>
          </w:rPr>
          <w:t xml:space="preserve">One striking example of this was </w:t>
        </w:r>
        <w:r w:rsidR="00772F98" w:rsidDel="003D79AA">
          <w:rPr>
            <w:color w:val="000000"/>
          </w:rPr>
          <w:t>a quadruple deletion</w:t>
        </w:r>
        <w:r w:rsidDel="003D79AA">
          <w:rPr>
            <w:color w:val="000000"/>
          </w:rPr>
          <w:t>—</w:t>
        </w:r>
        <w:r w:rsidR="00772F98" w:rsidRPr="00233F15" w:rsidDel="003D79AA">
          <w:rPr>
            <w:i/>
            <w:color w:val="000000"/>
          </w:rPr>
          <w:t>snq2∆</w:t>
        </w:r>
        <w:r w:rsidR="001E6C97" w:rsidDel="003D79AA">
          <w:rPr>
            <w:i/>
            <w:color w:val="000000"/>
          </w:rPr>
          <w:t xml:space="preserve"> </w:t>
        </w:r>
        <w:r w:rsidR="00772F98" w:rsidRPr="00233F15" w:rsidDel="003D79AA">
          <w:rPr>
            <w:i/>
            <w:color w:val="000000"/>
          </w:rPr>
          <w:t>ybt1∆</w:t>
        </w:r>
        <w:r w:rsidR="001E6C97" w:rsidDel="003D79AA">
          <w:rPr>
            <w:i/>
            <w:color w:val="000000"/>
          </w:rPr>
          <w:t xml:space="preserve"> </w:t>
        </w:r>
        <w:r w:rsidR="00772F98" w:rsidRPr="00233F15" w:rsidDel="003D79AA">
          <w:rPr>
            <w:i/>
            <w:color w:val="000000"/>
          </w:rPr>
          <w:t>ycf1∆</w:t>
        </w:r>
        <w:r w:rsidR="001E6C97" w:rsidDel="003D79AA">
          <w:rPr>
            <w:i/>
            <w:color w:val="000000"/>
          </w:rPr>
          <w:t xml:space="preserve"> </w:t>
        </w:r>
        <w:r w:rsidR="00772F98" w:rsidRPr="00233F15" w:rsidDel="003D79AA">
          <w:rPr>
            <w:i/>
            <w:color w:val="000000"/>
          </w:rPr>
          <w:t>yor1∆</w:t>
        </w:r>
        <w:r w:rsidDel="003D79AA">
          <w:rPr>
            <w:color w:val="000000"/>
          </w:rPr>
          <w:t xml:space="preserve">—with high </w:t>
        </w:r>
        <w:r w:rsidR="00772F98" w:rsidRPr="00233F15" w:rsidDel="003D79AA">
          <w:rPr>
            <w:color w:val="000000"/>
          </w:rPr>
          <w:t>resistance</w:t>
        </w:r>
        <w:r w:rsidRPr="002C6BB4" w:rsidDel="003D79AA">
          <w:rPr>
            <w:color w:val="000000"/>
          </w:rPr>
          <w:t xml:space="preserve"> </w:t>
        </w:r>
        <w:r w:rsidDel="003D79AA">
          <w:rPr>
            <w:color w:val="000000"/>
          </w:rPr>
          <w:t xml:space="preserve">to </w:t>
        </w:r>
        <w:r w:rsidRPr="00233F15" w:rsidDel="003D79AA">
          <w:rPr>
            <w:color w:val="000000"/>
          </w:rPr>
          <w:t>fluc</w:t>
        </w:r>
        <w:r w:rsidDel="003D79AA">
          <w:rPr>
            <w:color w:val="000000"/>
          </w:rPr>
          <w:t xml:space="preserve">onazole </w:t>
        </w:r>
        <w:r w:rsidRPr="00233F15" w:rsidDel="003D79AA">
          <w:rPr>
            <w:color w:val="000000"/>
          </w:rPr>
          <w:t>(</w:t>
        </w:r>
        <w:r w:rsidR="00EF3DD9" w:rsidDel="003D79AA">
          <w:rPr>
            <w:color w:val="000000"/>
            <w:lang w:val="en-CA"/>
          </w:rPr>
          <w:t>Fig</w:t>
        </w:r>
        <w:r w:rsidDel="003D79AA">
          <w:rPr>
            <w:color w:val="000000"/>
            <w:lang w:val="en-CA"/>
          </w:rPr>
          <w:t xml:space="preserve"> 3A, right</w:t>
        </w:r>
        <w:r w:rsidRPr="00233F15" w:rsidDel="003D79AA">
          <w:rPr>
            <w:color w:val="000000"/>
            <w:lang w:val="en-CA"/>
          </w:rPr>
          <w:t>)</w:t>
        </w:r>
        <w:r w:rsidR="00087998" w:rsidDel="003D79AA">
          <w:rPr>
            <w:color w:val="000000"/>
          </w:rPr>
          <w:t xml:space="preserve">.  Interestingly, the quintuple mutant </w:t>
        </w:r>
        <w:r w:rsidR="00772F98" w:rsidRPr="00233F15" w:rsidDel="003D79AA">
          <w:rPr>
            <w:i/>
            <w:color w:val="000000"/>
          </w:rPr>
          <w:t>pdr5∆</w:t>
        </w:r>
        <w:r w:rsidR="001E6C97" w:rsidDel="003D79AA">
          <w:rPr>
            <w:i/>
            <w:color w:val="000000"/>
          </w:rPr>
          <w:t xml:space="preserve"> </w:t>
        </w:r>
        <w:r w:rsidR="00772F98" w:rsidRPr="00233F15" w:rsidDel="003D79AA">
          <w:rPr>
            <w:i/>
            <w:color w:val="000000"/>
          </w:rPr>
          <w:t>snq2∆</w:t>
        </w:r>
        <w:r w:rsidR="001E6C97" w:rsidDel="003D79AA">
          <w:rPr>
            <w:i/>
            <w:color w:val="000000"/>
          </w:rPr>
          <w:t xml:space="preserve"> </w:t>
        </w:r>
        <w:r w:rsidR="00772F98" w:rsidRPr="00233F15" w:rsidDel="003D79AA">
          <w:rPr>
            <w:i/>
            <w:color w:val="000000"/>
          </w:rPr>
          <w:t>ybt1∆</w:t>
        </w:r>
        <w:r w:rsidR="001E6C97" w:rsidDel="003D79AA">
          <w:rPr>
            <w:i/>
            <w:color w:val="000000"/>
          </w:rPr>
          <w:t xml:space="preserve"> </w:t>
        </w:r>
        <w:r w:rsidR="00772F98" w:rsidRPr="00233F15" w:rsidDel="003D79AA">
          <w:rPr>
            <w:i/>
            <w:color w:val="000000"/>
          </w:rPr>
          <w:t>ycf1∆</w:t>
        </w:r>
        <w:r w:rsidR="001E6C97" w:rsidDel="003D79AA">
          <w:rPr>
            <w:i/>
            <w:color w:val="000000"/>
          </w:rPr>
          <w:t xml:space="preserve"> </w:t>
        </w:r>
        <w:r w:rsidR="00772F98" w:rsidRPr="00233F15" w:rsidDel="003D79AA">
          <w:rPr>
            <w:i/>
            <w:color w:val="000000"/>
          </w:rPr>
          <w:t>yor1∆</w:t>
        </w:r>
        <w:r w:rsidR="00772F98" w:rsidRPr="00233F15" w:rsidDel="003D79AA">
          <w:rPr>
            <w:color w:val="000000"/>
          </w:rPr>
          <w:t xml:space="preserve"> </w:t>
        </w:r>
        <w:r w:rsidR="00087998" w:rsidDel="003D79AA">
          <w:rPr>
            <w:color w:val="000000"/>
          </w:rPr>
          <w:t xml:space="preserve">(differing from the resistant quadruple </w:t>
        </w:r>
        <w:r w:rsidR="001E6C97" w:rsidDel="003D79AA">
          <w:rPr>
            <w:color w:val="000000"/>
          </w:rPr>
          <w:t xml:space="preserve">genotype only by </w:t>
        </w:r>
        <w:r w:rsidR="00087998" w:rsidDel="003D79AA">
          <w:rPr>
            <w:color w:val="000000"/>
          </w:rPr>
          <w:t xml:space="preserve">an additional </w:t>
        </w:r>
        <w:r w:rsidR="00087998" w:rsidRPr="00233F15" w:rsidDel="003D79AA">
          <w:rPr>
            <w:i/>
            <w:color w:val="000000"/>
          </w:rPr>
          <w:t>pdr5∆</w:t>
        </w:r>
        <w:r w:rsidR="00087998" w:rsidDel="003D79AA">
          <w:rPr>
            <w:color w:val="000000"/>
          </w:rPr>
          <w:t xml:space="preserve"> deletion) showed </w:t>
        </w:r>
        <w:r w:rsidR="00772F98" w:rsidRPr="00233F15" w:rsidDel="003D79AA">
          <w:rPr>
            <w:color w:val="000000"/>
          </w:rPr>
          <w:t>sensitiv</w:t>
        </w:r>
        <w:r w:rsidR="00087998" w:rsidDel="003D79AA">
          <w:rPr>
            <w:color w:val="000000"/>
          </w:rPr>
          <w:t xml:space="preserve">ity </w:t>
        </w:r>
        <w:r w:rsidDel="003D79AA">
          <w:rPr>
            <w:color w:val="000000"/>
          </w:rPr>
          <w:t xml:space="preserve">to fluconazole </w:t>
        </w:r>
        <w:r w:rsidR="00087998" w:rsidDel="003D79AA">
          <w:rPr>
            <w:color w:val="000000"/>
          </w:rPr>
          <w:t xml:space="preserve">that was comparable to the single-knockout </w:t>
        </w:r>
        <w:r w:rsidR="00772F98" w:rsidRPr="00233F15" w:rsidDel="003D79AA">
          <w:rPr>
            <w:i/>
            <w:color w:val="000000"/>
          </w:rPr>
          <w:t xml:space="preserve">pdr5∆ </w:t>
        </w:r>
        <w:r w:rsidR="00087998" w:rsidDel="003D79AA">
          <w:rPr>
            <w:color w:val="000000"/>
          </w:rPr>
          <w:t>genotype</w:t>
        </w:r>
        <w:r w:rsidR="00772F98" w:rsidRPr="001253E6" w:rsidDel="003D79AA">
          <w:rPr>
            <w:color w:val="000000"/>
          </w:rPr>
          <w:t>.</w:t>
        </w:r>
        <w:r w:rsidR="00772F98" w:rsidRPr="00233F15" w:rsidDel="003D79AA">
          <w:rPr>
            <w:color w:val="000000"/>
          </w:rPr>
          <w:t xml:space="preserve"> </w:t>
        </w:r>
        <w:r w:rsidR="00087998" w:rsidDel="003D79AA">
          <w:rPr>
            <w:color w:val="000000"/>
          </w:rPr>
          <w:t xml:space="preserve"> The deletions of </w:t>
        </w:r>
        <w:r w:rsidR="00087998" w:rsidRPr="00233F15" w:rsidDel="003D79AA">
          <w:rPr>
            <w:i/>
            <w:color w:val="000000"/>
          </w:rPr>
          <w:t>snq2∆</w:t>
        </w:r>
        <w:r w:rsidR="00087998" w:rsidDel="003D79AA">
          <w:rPr>
            <w:color w:val="000000"/>
          </w:rPr>
          <w:t xml:space="preserve">, </w:t>
        </w:r>
        <w:r w:rsidR="00087998" w:rsidRPr="00233F15" w:rsidDel="003D79AA">
          <w:rPr>
            <w:i/>
            <w:color w:val="000000"/>
          </w:rPr>
          <w:t>ybt1∆</w:t>
        </w:r>
        <w:r w:rsidR="00087998" w:rsidDel="003D79AA">
          <w:rPr>
            <w:color w:val="000000"/>
          </w:rPr>
          <w:t xml:space="preserve">, </w:t>
        </w:r>
        <w:r w:rsidR="00087998" w:rsidRPr="00233F15" w:rsidDel="003D79AA">
          <w:rPr>
            <w:i/>
            <w:color w:val="000000"/>
          </w:rPr>
          <w:t>ycf1∆</w:t>
        </w:r>
        <w:r w:rsidR="00087998" w:rsidDel="003D79AA">
          <w:rPr>
            <w:color w:val="000000"/>
          </w:rPr>
          <w:t xml:space="preserve">, </w:t>
        </w:r>
        <w:r w:rsidR="001E6C97" w:rsidDel="003D79AA">
          <w:rPr>
            <w:color w:val="000000"/>
          </w:rPr>
          <w:t xml:space="preserve">and </w:t>
        </w:r>
        <w:r w:rsidR="00087998" w:rsidRPr="00233F15" w:rsidDel="003D79AA">
          <w:rPr>
            <w:i/>
            <w:color w:val="000000"/>
          </w:rPr>
          <w:t>yor1∆</w:t>
        </w:r>
        <w:r w:rsidR="00087998" w:rsidDel="003D79AA">
          <w:rPr>
            <w:i/>
            <w:color w:val="000000"/>
          </w:rPr>
          <w:t xml:space="preserve"> </w:t>
        </w:r>
        <w:r w:rsidR="00087998" w:rsidDel="003D79AA">
          <w:rPr>
            <w:color w:val="000000"/>
          </w:rPr>
          <w:t>showed synergistic resistance</w:t>
        </w:r>
        <w:r w:rsidR="001E6C97" w:rsidDel="003D79AA">
          <w:rPr>
            <w:color w:val="000000"/>
          </w:rPr>
          <w:t>,</w:t>
        </w:r>
        <w:r w:rsidR="00087998" w:rsidDel="003D79AA">
          <w:rPr>
            <w:color w:val="000000"/>
          </w:rPr>
          <w:t xml:space="preserve"> in that </w:t>
        </w:r>
        <w:r w:rsidR="00772F98" w:rsidRPr="00233F15" w:rsidDel="003D79AA">
          <w:rPr>
            <w:color w:val="000000"/>
          </w:rPr>
          <w:t xml:space="preserve">combinations of one or two </w:t>
        </w:r>
        <w:r w:rsidR="00772F98" w:rsidRPr="00233F15" w:rsidDel="003D79AA">
          <w:rPr>
            <w:color w:val="000000"/>
            <w:lang w:val="en-CA"/>
          </w:rPr>
          <w:t xml:space="preserve">knockouts </w:t>
        </w:r>
        <w:r w:rsidR="00772F98" w:rsidDel="003D79AA">
          <w:rPr>
            <w:color w:val="000000"/>
            <w:lang w:val="en-CA"/>
          </w:rPr>
          <w:t>within these four genes resulted in</w:t>
        </w:r>
        <w:r w:rsidR="00772F98" w:rsidRPr="00233F15" w:rsidDel="003D79AA">
          <w:rPr>
            <w:color w:val="000000"/>
            <w:lang w:val="en-CA"/>
          </w:rPr>
          <w:t xml:space="preserve"> </w:t>
        </w:r>
        <w:r w:rsidR="00772F98" w:rsidDel="003D79AA">
          <w:rPr>
            <w:color w:val="000000"/>
            <w:lang w:val="en-CA"/>
          </w:rPr>
          <w:t xml:space="preserve">subtle or </w:t>
        </w:r>
        <w:r w:rsidR="001E6C97" w:rsidDel="003D79AA">
          <w:rPr>
            <w:color w:val="000000"/>
            <w:lang w:val="en-CA"/>
          </w:rPr>
          <w:t xml:space="preserve">no </w:t>
        </w:r>
        <w:r w:rsidR="00772F98" w:rsidRPr="00233F15" w:rsidDel="003D79AA">
          <w:rPr>
            <w:color w:val="000000"/>
            <w:lang w:val="en-CA"/>
          </w:rPr>
          <w:t>effect.</w:t>
        </w:r>
        <w:r w:rsidR="00772F98" w:rsidDel="003D79AA">
          <w:rPr>
            <w:color w:val="000000"/>
            <w:lang w:val="en-CA"/>
          </w:rPr>
          <w:t xml:space="preserve">  These </w:t>
        </w:r>
        <w:r w:rsidR="001E6C97" w:rsidDel="003D79AA">
          <w:rPr>
            <w:color w:val="000000"/>
            <w:lang w:val="en-CA"/>
          </w:rPr>
          <w:t xml:space="preserve">results </w:t>
        </w:r>
        <w:r w:rsidR="00772F98" w:rsidRPr="00233F15" w:rsidDel="003D79AA">
          <w:rPr>
            <w:color w:val="000000"/>
            <w:lang w:val="en-CA"/>
          </w:rPr>
          <w:t>extend previous</w:t>
        </w:r>
        <w:r w:rsidR="00143588" w:rsidDel="003D79AA">
          <w:rPr>
            <w:color w:val="000000"/>
            <w:lang w:val="en-CA"/>
          </w:rPr>
          <w:t xml:space="preserve"> findings that deletions of </w:t>
        </w:r>
        <w:bookmarkStart w:id="234" w:name="_Hlk526513305"/>
        <w:r w:rsidR="00087998" w:rsidDel="003D79AA">
          <w:rPr>
            <w:i/>
            <w:color w:val="000000"/>
            <w:lang w:val="en-CA"/>
          </w:rPr>
          <w:t xml:space="preserve">SNQ2 </w:t>
        </w:r>
        <w:r w:rsidR="00087998" w:rsidDel="003D79AA">
          <w:rPr>
            <w:color w:val="000000"/>
            <w:lang w:val="en-CA"/>
          </w:rPr>
          <w:t xml:space="preserve">or </w:t>
        </w:r>
        <w:r w:rsidR="00087998" w:rsidDel="003D79AA">
          <w:rPr>
            <w:i/>
            <w:color w:val="000000"/>
            <w:lang w:val="en-CA"/>
          </w:rPr>
          <w:t>YOR1</w:t>
        </w:r>
        <w:r w:rsidR="00143588" w:rsidDel="003D79AA">
          <w:rPr>
            <w:color w:val="000000"/>
            <w:lang w:val="en-CA"/>
          </w:rPr>
          <w:t xml:space="preserve"> </w:t>
        </w:r>
        <w:bookmarkEnd w:id="234"/>
        <w:r w:rsidR="00A11C11" w:rsidDel="003D79AA">
          <w:rPr>
            <w:color w:val="000000"/>
            <w:lang w:val="en-CA"/>
          </w:rPr>
          <w:t xml:space="preserve">(either </w:t>
        </w:r>
        <w:r w:rsidR="00143588" w:rsidDel="003D79AA">
          <w:rPr>
            <w:color w:val="000000"/>
            <w:lang w:val="en-CA"/>
          </w:rPr>
          <w:t>alone</w:t>
        </w:r>
        <w:r w:rsidR="00A11C11" w:rsidDel="003D79AA">
          <w:rPr>
            <w:color w:val="000000"/>
            <w:lang w:val="en-CA"/>
          </w:rPr>
          <w:t xml:space="preserve"> or </w:t>
        </w:r>
        <w:r w:rsidR="00143588" w:rsidDel="003D79AA">
          <w:rPr>
            <w:color w:val="000000"/>
            <w:lang w:val="en-CA"/>
          </w:rPr>
          <w:t>together</w:t>
        </w:r>
        <w:r w:rsidR="00A11C11" w:rsidDel="003D79AA">
          <w:rPr>
            <w:color w:val="000000"/>
            <w:lang w:val="en-CA"/>
          </w:rPr>
          <w:t xml:space="preserve">) </w:t>
        </w:r>
        <w:r w:rsidR="00143588" w:rsidDel="003D79AA">
          <w:rPr>
            <w:color w:val="000000"/>
            <w:lang w:val="en-CA"/>
          </w:rPr>
          <w:t xml:space="preserve">increase resistance to fluconazole, </w:t>
        </w:r>
        <w:r w:rsidR="00A11C11" w:rsidDel="003D79AA">
          <w:rPr>
            <w:color w:val="000000"/>
            <w:lang w:val="en-CA"/>
          </w:rPr>
          <w:t xml:space="preserve">and that </w:t>
        </w:r>
        <w:r w:rsidR="00A11C11" w:rsidRPr="00233F15" w:rsidDel="003D79AA">
          <w:rPr>
            <w:i/>
            <w:color w:val="000000"/>
          </w:rPr>
          <w:t>snq2∆</w:t>
        </w:r>
        <w:r w:rsidR="00A11C11" w:rsidDel="003D79AA">
          <w:rPr>
            <w:color w:val="000000"/>
          </w:rPr>
          <w:t xml:space="preserve"> and </w:t>
        </w:r>
        <w:r w:rsidR="00A11C11" w:rsidRPr="00233F15" w:rsidDel="003D79AA">
          <w:rPr>
            <w:i/>
            <w:color w:val="000000"/>
          </w:rPr>
          <w:t>yor1∆</w:t>
        </w:r>
        <w:r w:rsidR="00A11C11" w:rsidDel="003D79AA">
          <w:rPr>
            <w:i/>
            <w:color w:val="000000"/>
          </w:rPr>
          <w:t xml:space="preserve"> </w:t>
        </w:r>
        <w:r w:rsidR="00A11C11" w:rsidDel="003D79AA">
          <w:rPr>
            <w:color w:val="000000"/>
            <w:lang w:val="en-CA"/>
          </w:rPr>
          <w:t xml:space="preserve">deletions result in </w:t>
        </w:r>
        <w:r w:rsidR="00143588" w:rsidDel="003D79AA">
          <w:rPr>
            <w:color w:val="000000"/>
            <w:lang w:val="en-CA"/>
          </w:rPr>
          <w:t>increase</w:t>
        </w:r>
        <w:r w:rsidR="00A11C11" w:rsidDel="003D79AA">
          <w:rPr>
            <w:color w:val="000000"/>
            <w:lang w:val="en-CA"/>
          </w:rPr>
          <w:t>d</w:t>
        </w:r>
        <w:r w:rsidR="00143588" w:rsidDel="003D79AA">
          <w:rPr>
            <w:color w:val="000000"/>
            <w:lang w:val="en-CA"/>
          </w:rPr>
          <w:t xml:space="preserve"> </w:t>
        </w:r>
        <w:r w:rsidR="00143588" w:rsidRPr="00F67D9D" w:rsidDel="003D79AA">
          <w:rPr>
            <w:i/>
            <w:color w:val="000000"/>
            <w:lang w:val="en-CA"/>
          </w:rPr>
          <w:t>PDR5</w:t>
        </w:r>
        <w:r w:rsidR="00143588" w:rsidDel="003D79AA">
          <w:rPr>
            <w:color w:val="000000"/>
            <w:lang w:val="en-CA"/>
          </w:rPr>
          <w:t xml:space="preserve"> expression and activity</w:t>
        </w:r>
        <w:r w:rsidR="00143588" w:rsidRPr="00233F15" w:rsidDel="003D79AA">
          <w:rPr>
            <w:color w:val="000000"/>
            <w:lang w:val="en-CA"/>
          </w:rPr>
          <w:fldChar w:fldCharType="begin" w:fldLock="1"/>
        </w:r>
        <w:r w:rsidR="00D660A4" w:rsidRPr="003D79AA" w:rsidDel="003D79AA">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w:instrText>
        </w:r>
        <w:r w:rsidR="00D660A4" w:rsidRPr="00854FEE" w:rsidDel="003D79AA">
          <w:rPr>
            <w:color w:val="000000"/>
            <w:lang w:val="en-CA"/>
          </w:rPr>
          <w:instrText>Kolaczkowski","given":"Marcin","non-dropping-particle":"","parse-names":false,"suffix":""},{"dropping-particle":"","family":"Goffeau","given":"André","non-dropping</w:instrText>
        </w:r>
        <w:r w:rsidR="00D660A4" w:rsidRPr="00CD4561" w:rsidDel="003D79AA">
          <w:rPr>
            <w:color w:val="000000"/>
            <w:lang w:val="en-CA"/>
          </w:rPr>
          <w:instrText>-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43588" w:rsidRPr="00233F15" w:rsidDel="003D79AA">
          <w:rPr>
            <w:color w:val="000000"/>
            <w:lang w:val="en-CA"/>
          </w:rPr>
          <w:fldChar w:fldCharType="separate"/>
        </w:r>
        <w:r w:rsidR="000C5C2F" w:rsidRPr="003D79AA" w:rsidDel="003D79AA">
          <w:rPr>
            <w:noProof/>
            <w:color w:val="000000"/>
            <w:vertAlign w:val="superscript"/>
            <w:lang w:val="en-CA"/>
          </w:rPr>
          <w:t>33</w:t>
        </w:r>
        <w:r w:rsidR="00143588" w:rsidRPr="00233F15" w:rsidDel="003D79AA">
          <w:rPr>
            <w:color w:val="000000"/>
            <w:lang w:val="en-CA"/>
          </w:rPr>
          <w:fldChar w:fldCharType="end"/>
        </w:r>
        <w:r w:rsidR="00143588" w:rsidDel="003D79AA">
          <w:rPr>
            <w:color w:val="000000"/>
            <w:lang w:val="en-CA"/>
          </w:rPr>
          <w:t xml:space="preserve">.  </w:t>
        </w:r>
        <w:r w:rsidR="001E6C97" w:rsidDel="003D79AA">
          <w:rPr>
            <w:color w:val="000000"/>
            <w:lang w:val="en-CA"/>
          </w:rPr>
          <w:t>O</w:t>
        </w:r>
        <w:r w:rsidR="00143588" w:rsidDel="003D79AA">
          <w:rPr>
            <w:color w:val="000000"/>
            <w:lang w:val="en-CA"/>
          </w:rPr>
          <w:t xml:space="preserve">ur results </w:t>
        </w:r>
        <w:r w:rsidR="00A11C11" w:rsidRPr="00696DAE" w:rsidDel="003D79AA">
          <w:rPr>
            <w:color w:val="000000"/>
          </w:rPr>
          <w:t>(</w:t>
        </w:r>
        <w:r w:rsidR="00EF3DD9" w:rsidDel="003D79AA">
          <w:rPr>
            <w:color w:val="000000"/>
          </w:rPr>
          <w:t>Fig</w:t>
        </w:r>
        <w:r w:rsidR="00A11C11" w:rsidDel="003D79AA">
          <w:rPr>
            <w:color w:val="000000"/>
          </w:rPr>
          <w:t xml:space="preserve"> 3A, right</w:t>
        </w:r>
        <w:r w:rsidR="00A11C11" w:rsidRPr="00696DAE" w:rsidDel="003D79AA">
          <w:rPr>
            <w:color w:val="000000"/>
          </w:rPr>
          <w:t>)</w:t>
        </w:r>
        <w:r w:rsidR="00A11C11" w:rsidDel="003D79AA">
          <w:rPr>
            <w:color w:val="000000"/>
          </w:rPr>
          <w:t xml:space="preserve"> </w:t>
        </w:r>
        <w:r w:rsidR="001E6C97" w:rsidDel="003D79AA">
          <w:rPr>
            <w:color w:val="000000"/>
          </w:rPr>
          <w:t xml:space="preserve">further </w:t>
        </w:r>
        <w:r w:rsidR="00772F98" w:rsidDel="003D79AA">
          <w:rPr>
            <w:color w:val="000000"/>
            <w:lang w:val="en-CA"/>
          </w:rPr>
          <w:t>suggest that</w:t>
        </w:r>
        <w:r w:rsidR="00A11C11" w:rsidDel="003D79AA">
          <w:rPr>
            <w:color w:val="000000"/>
            <w:lang w:val="en-CA"/>
          </w:rPr>
          <w:t>:</w:t>
        </w:r>
        <w:r w:rsidR="00772F98" w:rsidDel="003D79AA">
          <w:rPr>
            <w:color w:val="000000"/>
            <w:lang w:val="en-CA"/>
          </w:rPr>
          <w:t xml:space="preserve"> </w:t>
        </w:r>
        <w:r w:rsidR="00A11C11" w:rsidDel="003D79AA">
          <w:rPr>
            <w:color w:val="000000"/>
            <w:lang w:val="en-CA"/>
          </w:rPr>
          <w:t xml:space="preserve">1) </w:t>
        </w:r>
        <w:r w:rsidDel="003D79AA">
          <w:rPr>
            <w:color w:val="000000"/>
            <w:lang w:val="en-CA"/>
          </w:rPr>
          <w:t xml:space="preserve">fluconazole </w:t>
        </w:r>
        <w:r w:rsidR="00143588" w:rsidDel="003D79AA">
          <w:rPr>
            <w:color w:val="000000"/>
            <w:lang w:val="en-CA"/>
          </w:rPr>
          <w:t xml:space="preserve">resistance is increased further by </w:t>
        </w:r>
        <w:r w:rsidR="00143588" w:rsidRPr="00233F15" w:rsidDel="003D79AA">
          <w:rPr>
            <w:i/>
            <w:color w:val="000000"/>
          </w:rPr>
          <w:t>ybt1∆</w:t>
        </w:r>
        <w:r w:rsidR="00143588" w:rsidDel="003D79AA">
          <w:rPr>
            <w:color w:val="000000"/>
          </w:rPr>
          <w:t xml:space="preserve"> and </w:t>
        </w:r>
        <w:r w:rsidR="00143588" w:rsidRPr="00233F15" w:rsidDel="003D79AA">
          <w:rPr>
            <w:i/>
            <w:color w:val="000000"/>
          </w:rPr>
          <w:t>ycf1∆</w:t>
        </w:r>
        <w:r w:rsidR="00143588" w:rsidDel="003D79AA">
          <w:rPr>
            <w:color w:val="000000"/>
            <w:lang w:val="en-CA"/>
          </w:rPr>
          <w:t xml:space="preserve"> knockouts </w:t>
        </w:r>
        <w:r w:rsidR="00772F98" w:rsidDel="003D79AA">
          <w:rPr>
            <w:color w:val="000000"/>
            <w:lang w:val="en-CA"/>
          </w:rPr>
          <w:t xml:space="preserve">in addition to </w:t>
        </w:r>
        <w:r w:rsidR="00143588" w:rsidRPr="00233F15" w:rsidDel="003D79AA">
          <w:rPr>
            <w:i/>
            <w:color w:val="000000"/>
          </w:rPr>
          <w:t>snq2∆</w:t>
        </w:r>
        <w:r w:rsidR="00143588" w:rsidDel="003D79AA">
          <w:rPr>
            <w:color w:val="000000"/>
          </w:rPr>
          <w:t xml:space="preserve"> and </w:t>
        </w:r>
        <w:r w:rsidR="00143588" w:rsidRPr="00233F15" w:rsidDel="003D79AA">
          <w:rPr>
            <w:i/>
            <w:color w:val="000000"/>
          </w:rPr>
          <w:t>yor1∆</w:t>
        </w:r>
        <w:r w:rsidR="00A11C11" w:rsidDel="003D79AA">
          <w:rPr>
            <w:color w:val="000000"/>
            <w:lang w:val="en-CA"/>
          </w:rPr>
          <w:t xml:space="preserve">; 2) </w:t>
        </w:r>
        <w:r w:rsidR="00143588" w:rsidDel="003D79AA">
          <w:rPr>
            <w:color w:val="000000"/>
            <w:lang w:val="en-CA"/>
          </w:rPr>
          <w:t xml:space="preserve">the </w:t>
        </w:r>
        <w:r w:rsidR="001E6C97" w:rsidDel="003D79AA">
          <w:rPr>
            <w:color w:val="000000"/>
            <w:lang w:val="en-CA"/>
          </w:rPr>
          <w:t xml:space="preserve">resistance provided by </w:t>
        </w:r>
        <w:r w:rsidR="00143588" w:rsidRPr="00233F15" w:rsidDel="003D79AA">
          <w:rPr>
            <w:i/>
            <w:color w:val="000000"/>
          </w:rPr>
          <w:t>ybt1∆</w:t>
        </w:r>
        <w:r w:rsidR="00143588" w:rsidDel="003D79AA">
          <w:rPr>
            <w:color w:val="000000"/>
          </w:rPr>
          <w:t xml:space="preserve"> and </w:t>
        </w:r>
        <w:r w:rsidR="00143588" w:rsidRPr="00233F15" w:rsidDel="003D79AA">
          <w:rPr>
            <w:i/>
            <w:color w:val="000000"/>
          </w:rPr>
          <w:t>ycf1∆</w:t>
        </w:r>
        <w:r w:rsidR="00143588" w:rsidDel="003D79AA">
          <w:rPr>
            <w:color w:val="000000"/>
            <w:lang w:val="en-CA"/>
          </w:rPr>
          <w:t xml:space="preserve"> </w:t>
        </w:r>
        <w:r w:rsidR="001E6C97" w:rsidDel="003D79AA">
          <w:rPr>
            <w:color w:val="000000"/>
            <w:lang w:val="en-CA"/>
          </w:rPr>
          <w:t xml:space="preserve">is </w:t>
        </w:r>
        <w:r w:rsidR="00143588" w:rsidDel="003D79AA">
          <w:rPr>
            <w:color w:val="000000"/>
            <w:lang w:val="en-CA"/>
          </w:rPr>
          <w:t xml:space="preserve">synergistic with </w:t>
        </w:r>
        <w:r w:rsidR="001E6C97" w:rsidDel="003D79AA">
          <w:rPr>
            <w:color w:val="000000"/>
            <w:lang w:val="en-CA"/>
          </w:rPr>
          <w:t xml:space="preserve">that provided by </w:t>
        </w:r>
        <w:r w:rsidR="00143588" w:rsidRPr="00233F15" w:rsidDel="003D79AA">
          <w:rPr>
            <w:i/>
            <w:color w:val="000000"/>
          </w:rPr>
          <w:t>snq2∆</w:t>
        </w:r>
        <w:r w:rsidR="00143588" w:rsidDel="003D79AA">
          <w:rPr>
            <w:color w:val="000000"/>
          </w:rPr>
          <w:t xml:space="preserve"> and </w:t>
        </w:r>
        <w:r w:rsidR="00143588" w:rsidRPr="00233F15" w:rsidDel="003D79AA">
          <w:rPr>
            <w:i/>
            <w:color w:val="000000"/>
          </w:rPr>
          <w:t>yor1∆</w:t>
        </w:r>
        <w:r w:rsidR="00A11C11" w:rsidDel="003D79AA">
          <w:rPr>
            <w:color w:val="000000"/>
            <w:lang w:val="en-CA"/>
          </w:rPr>
          <w:t>;</w:t>
        </w:r>
        <w:r w:rsidR="00143588" w:rsidDel="003D79AA">
          <w:rPr>
            <w:color w:val="000000"/>
            <w:lang w:val="en-CA"/>
          </w:rPr>
          <w:t xml:space="preserve"> and </w:t>
        </w:r>
        <w:r w:rsidR="00A11C11" w:rsidDel="003D79AA">
          <w:rPr>
            <w:color w:val="000000"/>
            <w:lang w:val="en-CA"/>
          </w:rPr>
          <w:t xml:space="preserve">that 3) </w:t>
        </w:r>
        <w:r w:rsidR="00143588" w:rsidDel="003D79AA">
          <w:rPr>
            <w:color w:val="000000"/>
            <w:lang w:val="en-CA"/>
          </w:rPr>
          <w:t xml:space="preserve">resistance of the </w:t>
        </w:r>
        <w:r w:rsidR="00143588" w:rsidRPr="00233F15" w:rsidDel="003D79AA">
          <w:rPr>
            <w:i/>
            <w:color w:val="000000"/>
          </w:rPr>
          <w:t>snq2∆</w:t>
        </w:r>
        <w:r w:rsidR="001E6C97" w:rsidDel="003D79AA">
          <w:rPr>
            <w:i/>
            <w:color w:val="000000"/>
          </w:rPr>
          <w:t xml:space="preserve"> </w:t>
        </w:r>
        <w:r w:rsidR="00143588" w:rsidRPr="00233F15" w:rsidDel="003D79AA">
          <w:rPr>
            <w:i/>
            <w:color w:val="000000"/>
          </w:rPr>
          <w:t>ybt1∆</w:t>
        </w:r>
        <w:r w:rsidR="001E6C97" w:rsidDel="003D79AA">
          <w:rPr>
            <w:i/>
            <w:color w:val="000000"/>
          </w:rPr>
          <w:t xml:space="preserve"> </w:t>
        </w:r>
        <w:r w:rsidR="00143588" w:rsidRPr="00233F15" w:rsidDel="003D79AA">
          <w:rPr>
            <w:i/>
            <w:color w:val="000000"/>
          </w:rPr>
          <w:t>ycf1∆</w:t>
        </w:r>
        <w:r w:rsidR="001E6C97" w:rsidDel="003D79AA">
          <w:rPr>
            <w:i/>
            <w:color w:val="000000"/>
          </w:rPr>
          <w:t xml:space="preserve"> </w:t>
        </w:r>
        <w:r w:rsidR="00143588" w:rsidRPr="00233F15" w:rsidDel="003D79AA">
          <w:rPr>
            <w:i/>
            <w:color w:val="000000"/>
          </w:rPr>
          <w:t>yor1∆</w:t>
        </w:r>
        <w:r w:rsidR="00143588" w:rsidDel="003D79AA">
          <w:rPr>
            <w:color w:val="000000"/>
          </w:rPr>
          <w:t xml:space="preserve"> knockout </w:t>
        </w:r>
        <w:r w:rsidR="001E6C97" w:rsidDel="003D79AA">
          <w:rPr>
            <w:color w:val="000000"/>
          </w:rPr>
          <w:t xml:space="preserve">strain </w:t>
        </w:r>
        <w:r w:rsidR="00143588" w:rsidDel="003D79AA">
          <w:rPr>
            <w:color w:val="000000"/>
          </w:rPr>
          <w:t xml:space="preserve">depends on </w:t>
        </w:r>
        <w:r w:rsidR="001E6C97" w:rsidDel="003D79AA">
          <w:rPr>
            <w:color w:val="000000"/>
          </w:rPr>
          <w:t xml:space="preserve">the presence of a wild-type </w:t>
        </w:r>
        <w:r w:rsidR="00143588" w:rsidRPr="00F67D9D" w:rsidDel="003D79AA">
          <w:rPr>
            <w:i/>
            <w:color w:val="000000"/>
          </w:rPr>
          <w:t>PDR5</w:t>
        </w:r>
        <w:r w:rsidR="00772F98" w:rsidDel="003D79AA">
          <w:rPr>
            <w:color w:val="000000"/>
            <w:lang w:val="en-CA"/>
          </w:rPr>
          <w:t xml:space="preserve">.  </w:t>
        </w:r>
        <w:r w:rsidR="00414F35" w:rsidDel="003D79AA">
          <w:rPr>
            <w:color w:val="000000"/>
            <w:lang w:val="en-CA"/>
          </w:rPr>
          <w:t xml:space="preserve">Taken together, these results are consistent with a model wherein </w:t>
        </w:r>
        <w:r w:rsidR="00414F35" w:rsidRPr="00496A4E" w:rsidDel="003D79AA">
          <w:rPr>
            <w:bCs/>
            <w:i/>
            <w:iCs/>
            <w:color w:val="000000" w:themeColor="text1"/>
          </w:rPr>
          <w:t>SNQ2</w:t>
        </w:r>
        <w:r w:rsidR="00414F35" w:rsidDel="003D79AA">
          <w:rPr>
            <w:bCs/>
            <w:iCs/>
            <w:color w:val="000000" w:themeColor="text1"/>
          </w:rPr>
          <w:t xml:space="preserve">, </w:t>
        </w:r>
        <w:r w:rsidR="00414F35" w:rsidRPr="00496A4E" w:rsidDel="003D79AA">
          <w:rPr>
            <w:bCs/>
            <w:i/>
            <w:iCs/>
            <w:color w:val="000000" w:themeColor="text1"/>
          </w:rPr>
          <w:t>YOR1</w:t>
        </w:r>
        <w:r w:rsidR="00414F35" w:rsidDel="003D79AA">
          <w:rPr>
            <w:bCs/>
            <w:iCs/>
            <w:color w:val="000000" w:themeColor="text1"/>
          </w:rPr>
          <w:t xml:space="preserve">, </w:t>
        </w:r>
        <w:r w:rsidR="00414F35" w:rsidRPr="00496A4E" w:rsidDel="003D79AA">
          <w:rPr>
            <w:bCs/>
            <w:i/>
            <w:iCs/>
            <w:color w:val="000000" w:themeColor="text1"/>
          </w:rPr>
          <w:t>YBT1</w:t>
        </w:r>
        <w:r w:rsidR="00414F35" w:rsidDel="003D79AA">
          <w:rPr>
            <w:bCs/>
            <w:iCs/>
            <w:color w:val="000000" w:themeColor="text1"/>
          </w:rPr>
          <w:t xml:space="preserve">, and </w:t>
        </w:r>
        <w:r w:rsidR="00414F35" w:rsidRPr="00496A4E" w:rsidDel="003D79AA">
          <w:rPr>
            <w:bCs/>
            <w:i/>
            <w:iCs/>
            <w:color w:val="000000" w:themeColor="text1"/>
          </w:rPr>
          <w:t>YCF1</w:t>
        </w:r>
        <w:r w:rsidR="00414F35" w:rsidDel="003D79AA">
          <w:rPr>
            <w:bCs/>
            <w:iCs/>
            <w:color w:val="000000" w:themeColor="text1"/>
          </w:rPr>
          <w:t xml:space="preserve"> are each independently able to (directly or indirectly) inhibit the activity of </w:t>
        </w:r>
        <w:r w:rsidR="00414F35" w:rsidRPr="00496A4E" w:rsidDel="003D79AA">
          <w:rPr>
            <w:bCs/>
            <w:i/>
            <w:iCs/>
            <w:color w:val="000000" w:themeColor="text1"/>
          </w:rPr>
          <w:t>PDR5</w:t>
        </w:r>
        <w:r w:rsidR="00414F35" w:rsidDel="003D79AA">
          <w:rPr>
            <w:bCs/>
            <w:iCs/>
            <w:color w:val="000000" w:themeColor="text1"/>
          </w:rPr>
          <w:t>.</w:t>
        </w:r>
      </w:moveFrom>
    </w:p>
    <w:p w14:paraId="1E2824F2" w14:textId="66C08258" w:rsidR="00B55701" w:rsidDel="003D79AA" w:rsidRDefault="00B55701" w:rsidP="00C313F6">
      <w:pPr>
        <w:widowControl w:val="0"/>
        <w:autoSpaceDE w:val="0"/>
        <w:autoSpaceDN w:val="0"/>
        <w:adjustRightInd w:val="0"/>
        <w:jc w:val="both"/>
        <w:rPr>
          <w:moveFrom w:id="235" w:author="Albi Celaj [2]" w:date="2018-12-04T14:14:00Z"/>
          <w:color w:val="000000"/>
          <w:lang w:val="en-CA"/>
        </w:rPr>
      </w:pPr>
    </w:p>
    <w:p w14:paraId="5801FC63" w14:textId="19ADCDD7" w:rsidR="000570E2" w:rsidDel="003D79AA" w:rsidRDefault="000570E2" w:rsidP="00C313F6">
      <w:pPr>
        <w:widowControl w:val="0"/>
        <w:autoSpaceDE w:val="0"/>
        <w:autoSpaceDN w:val="0"/>
        <w:adjustRightInd w:val="0"/>
        <w:jc w:val="both"/>
        <w:rPr>
          <w:moveFrom w:id="236" w:author="Albi Celaj [2]" w:date="2018-12-04T14:14:00Z"/>
          <w:color w:val="000000"/>
          <w:lang w:val="en-CA"/>
        </w:rPr>
      </w:pPr>
      <w:moveFrom w:id="237" w:author="Albi Celaj [2]" w:date="2018-12-04T14:14:00Z">
        <w:r w:rsidDel="003D79AA">
          <w:rPr>
            <w:color w:val="000000"/>
            <w:lang w:val="en-CA"/>
          </w:rPr>
          <w:t xml:space="preserve">Each of the phenomena noted in this fluconazole example were also observed for </w:t>
        </w:r>
        <w:r w:rsidRPr="00233F15" w:rsidDel="003D79AA">
          <w:rPr>
            <w:color w:val="000000"/>
          </w:rPr>
          <w:t>ketoc</w:t>
        </w:r>
        <w:r w:rsidDel="003D79AA">
          <w:rPr>
            <w:color w:val="000000"/>
          </w:rPr>
          <w:t>onazole (</w:t>
        </w:r>
        <w:r w:rsidR="00EF3DD9" w:rsidDel="003D79AA">
          <w:rPr>
            <w:color w:val="000000"/>
            <w:lang w:val="en-CA"/>
          </w:rPr>
          <w:t>Fig</w:t>
        </w:r>
        <w:r w:rsidDel="003D79AA">
          <w:rPr>
            <w:color w:val="000000"/>
            <w:lang w:val="en-CA"/>
          </w:rPr>
          <w:t xml:space="preserve"> S</w:t>
        </w:r>
        <w:r w:rsidR="00292B12" w:rsidDel="003D79AA">
          <w:rPr>
            <w:color w:val="000000"/>
            <w:lang w:val="en-CA"/>
          </w:rPr>
          <w:t>7</w:t>
        </w:r>
        <w:r w:rsidDel="003D79AA">
          <w:rPr>
            <w:color w:val="000000"/>
            <w:lang w:val="en-CA"/>
          </w:rPr>
          <w:t xml:space="preserve">).  For itraconazole, the same quadruple and quintuple mutant effects were observed, but lower-order combinations of knockouts in the quadruple mutant appeared to be more additive </w:t>
        </w:r>
        <w:r w:rsidDel="003D79AA">
          <w:rPr>
            <w:color w:val="000000"/>
          </w:rPr>
          <w:t>(</w:t>
        </w:r>
        <w:r w:rsidR="00EF3DD9" w:rsidDel="003D79AA">
          <w:rPr>
            <w:color w:val="000000"/>
            <w:lang w:val="en-CA"/>
          </w:rPr>
          <w:t>Fig</w:t>
        </w:r>
        <w:r w:rsidDel="003D79AA">
          <w:rPr>
            <w:color w:val="000000"/>
            <w:lang w:val="en-CA"/>
          </w:rPr>
          <w:t xml:space="preserve"> S</w:t>
        </w:r>
        <w:r w:rsidR="00586F45" w:rsidDel="003D79AA">
          <w:rPr>
            <w:color w:val="000000"/>
            <w:lang w:val="en-CA"/>
          </w:rPr>
          <w:t>7</w:t>
        </w:r>
        <w:r w:rsidDel="003D79AA">
          <w:rPr>
            <w:color w:val="000000"/>
            <w:lang w:val="en-CA"/>
          </w:rPr>
          <w:t xml:space="preserve">).  Thus, engineered population profiling </w:t>
        </w:r>
        <w:r w:rsidR="00B55701" w:rsidDel="003D79AA">
          <w:rPr>
            <w:color w:val="000000"/>
            <w:lang w:val="en-CA"/>
          </w:rPr>
          <w:t xml:space="preserve">reproducibly </w:t>
        </w:r>
        <w:r w:rsidDel="003D79AA">
          <w:rPr>
            <w:color w:val="000000"/>
            <w:lang w:val="en-CA"/>
          </w:rPr>
          <w:t>reveal</w:t>
        </w:r>
        <w:r w:rsidR="00B55701" w:rsidDel="003D79AA">
          <w:rPr>
            <w:color w:val="000000"/>
            <w:lang w:val="en-CA"/>
          </w:rPr>
          <w:t xml:space="preserve">ed multiple </w:t>
        </w:r>
        <w:r w:rsidDel="003D79AA">
          <w:rPr>
            <w:color w:val="000000"/>
            <w:lang w:val="en-CA"/>
          </w:rPr>
          <w:t>complex patterns of positive and negative genetic interaction that cannot be explained simply in terms of sets of efflux pumps that act in parallel.</w:t>
        </w:r>
      </w:moveFrom>
    </w:p>
    <w:moveFromRangeEnd w:id="232"/>
    <w:p w14:paraId="6BDF6A7D" w14:textId="77777777" w:rsidR="000570E2" w:rsidRDefault="000570E2" w:rsidP="00C313F6">
      <w:pPr>
        <w:widowControl w:val="0"/>
        <w:autoSpaceDE w:val="0"/>
        <w:autoSpaceDN w:val="0"/>
        <w:adjustRightInd w:val="0"/>
        <w:jc w:val="both"/>
        <w:rPr>
          <w:color w:val="000000"/>
          <w:lang w:val="en-CA"/>
        </w:rPr>
      </w:pPr>
    </w:p>
    <w:p w14:paraId="7B618D01" w14:textId="7648567C" w:rsidR="009C2A0C" w:rsidRPr="008C2336" w:rsidRDefault="00B55701" w:rsidP="00FF3025">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fluconazole resistance for each of the 5-gene genotypes (grouping the results to clearly show the reduced and relatively uniform fluconazole resistance that is conveyed by deleting </w:t>
      </w:r>
      <w:r w:rsidRPr="00F67D9D">
        <w:rPr>
          <w:i/>
          <w:color w:val="000000"/>
        </w:rPr>
        <w:t>PDR5</w:t>
      </w:r>
      <w:r>
        <w:rPr>
          <w:color w:val="000000"/>
          <w:lang w:val="en-CA"/>
        </w:rPr>
        <w:t xml:space="preserve"> in every genetic background </w:t>
      </w:r>
      <w:r w:rsidR="00320388">
        <w:rPr>
          <w:color w:val="000000"/>
          <w:lang w:val="en-CA"/>
        </w:rPr>
        <w:t>[</w:t>
      </w:r>
      <w:r w:rsidR="00EF3DD9">
        <w:rPr>
          <w:color w:val="000000"/>
          <w:lang w:val="en-CA"/>
        </w:rPr>
        <w:t>Fig</w:t>
      </w:r>
      <w:r>
        <w:rPr>
          <w:color w:val="000000"/>
          <w:lang w:val="en-CA"/>
        </w:rPr>
        <w:t xml:space="preserve"> 3B</w:t>
      </w:r>
      <w:r w:rsidR="00320388">
        <w:rPr>
          <w:color w:val="000000"/>
          <w:lang w:val="en-CA"/>
        </w:rPr>
        <w:t>])</w:t>
      </w:r>
      <w:r>
        <w:rPr>
          <w:color w:val="000000"/>
          <w:lang w:val="en-CA"/>
        </w:rPr>
        <w:t xml:space="preserve">.  </w:t>
      </w:r>
      <w:r w:rsidR="00041797">
        <w:rPr>
          <w:color w:val="000000"/>
          <w:lang w:val="en-CA"/>
        </w:rPr>
        <w:t xml:space="preserve">There was clearly </w:t>
      </w:r>
      <w:r w:rsidR="009C2A0C">
        <w:rPr>
          <w:color w:val="000000"/>
          <w:lang w:val="en-CA"/>
        </w:rPr>
        <w:t xml:space="preserve">high phenotypic variability within </w:t>
      </w:r>
      <w:r w:rsidR="00041797">
        <w:rPr>
          <w:color w:val="000000"/>
          <w:lang w:val="en-CA"/>
        </w:rPr>
        <w:t xml:space="preserve">strains matching many of the </w:t>
      </w:r>
      <w:r>
        <w:rPr>
          <w:color w:val="000000"/>
          <w:lang w:val="en-CA"/>
        </w:rPr>
        <w:t xml:space="preserve">five-gene </w:t>
      </w:r>
      <w:r w:rsidR="00041797">
        <w:rPr>
          <w:color w:val="000000"/>
          <w:lang w:val="en-CA"/>
        </w:rPr>
        <w:t>genotype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sidR="009C2A0C">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41797">
        <w:rPr>
          <w:color w:val="000000"/>
        </w:rPr>
        <w:t xml:space="preserve">to include </w:t>
      </w:r>
      <w:r w:rsidR="000570E2">
        <w:rPr>
          <w:color w:val="000000"/>
        </w:rPr>
        <w:t>all 16 genes</w:t>
      </w:r>
      <w:r w:rsidR="009C2A0C">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described above in the context of single-gene 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79176548" w14:textId="2694161A" w:rsidR="004305E3" w:rsidRDefault="009C2A0C" w:rsidP="00FF3025">
      <w:pPr>
        <w:widowControl w:val="0"/>
        <w:autoSpaceDE w:val="0"/>
        <w:autoSpaceDN w:val="0"/>
        <w:adjustRightInd w:val="0"/>
        <w:jc w:val="both"/>
        <w:rPr>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w:t>
      </w:r>
      <w:r w:rsidR="00EF3DD9">
        <w:rPr>
          <w:color w:val="000000"/>
        </w:rPr>
        <w:t>Fig</w:t>
      </w:r>
      <w:r w:rsidR="000D06E5">
        <w:rPr>
          <w:color w:val="000000"/>
        </w:rPr>
        <w:t xml:space="preserve"> 3</w:t>
      </w:r>
      <w:r w:rsidR="00055F5E">
        <w:rPr>
          <w:color w:val="000000"/>
        </w:rPr>
        <w:t>C</w:t>
      </w:r>
      <w:r w:rsidR="000D06E5">
        <w:rPr>
          <w:color w:val="000000"/>
        </w:rPr>
        <w:t>)</w:t>
      </w:r>
      <w:r w:rsidR="00594616">
        <w:rPr>
          <w:color w:val="000000"/>
        </w:rPr>
        <w:t>, with the exception of beauvericin</w:t>
      </w:r>
      <w:r w:rsidR="00222479">
        <w:rPr>
          <w:color w:val="000000"/>
        </w:rPr>
        <w:t xml:space="preserve"> for which we only found </w:t>
      </w:r>
      <w:r w:rsidR="00222479">
        <w:rPr>
          <w:color w:val="000000"/>
        </w:rPr>
        <w:lastRenderedPageBreak/>
        <w:t xml:space="preserve">the previously-reported sensitivity of </w:t>
      </w:r>
      <w:r w:rsidR="00222479" w:rsidRPr="008E0AAD">
        <w:rPr>
          <w:i/>
          <w:color w:val="000000"/>
        </w:rPr>
        <w:t>yor1</w:t>
      </w:r>
      <w:r w:rsidR="00222479" w:rsidRPr="00795AAD">
        <w:rPr>
          <w:i/>
          <w:color w:val="000000"/>
        </w:rPr>
        <w:t>∆</w:t>
      </w:r>
      <w:r w:rsidR="00222479">
        <w:rPr>
          <w:color w:val="000000"/>
        </w:rPr>
        <w:t xml:space="preserve"> knockouts</w:t>
      </w:r>
      <w:r w:rsidR="00222479">
        <w:rPr>
          <w:color w:val="000000"/>
        </w:rPr>
        <w:fldChar w:fldCharType="begin" w:fldLock="1"/>
      </w:r>
      <w:r w:rsidR="004F6CD1">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7&lt;/sup&gt;","plainTextFormattedCitation":"47","previouslyFormattedCitation":"&lt;sup&gt;46&lt;/sup&gt;"},"properties":{"noteIndex":0},"schema":"https://github.com/citation-style-language/schema/raw/master/csl-citation.json"}</w:instrText>
      </w:r>
      <w:r w:rsidR="00222479">
        <w:rPr>
          <w:color w:val="000000"/>
        </w:rPr>
        <w:fldChar w:fldCharType="separate"/>
      </w:r>
      <w:r w:rsidR="004F6CD1" w:rsidRPr="004F6CD1">
        <w:rPr>
          <w:noProof/>
          <w:color w:val="000000"/>
          <w:vertAlign w:val="superscript"/>
        </w:rPr>
        <w:t>47</w:t>
      </w:r>
      <w:r w:rsidR="00222479">
        <w:rPr>
          <w:color w:val="000000"/>
        </w:rPr>
        <w:fldChar w:fldCharType="end"/>
      </w:r>
      <w:r w:rsidR="00C20754">
        <w:rPr>
          <w:color w:val="000000"/>
        </w:rPr>
        <w:t xml:space="preserve">.  Higher-order genetic interactions </w:t>
      </w:r>
      <w:r w:rsidR="000D06E5">
        <w:rPr>
          <w:color w:val="000000"/>
        </w:rPr>
        <w:t xml:space="preserve">(involving three or more genes) </w:t>
      </w:r>
      <w:r w:rsidR="00C20754">
        <w:rPr>
          <w:color w:val="000000"/>
        </w:rPr>
        <w:t>were observed for fourteen of sixteen (88%) of drugs tested</w:t>
      </w:r>
      <w:r w:rsidR="00450E99">
        <w:rPr>
          <w:color w:val="000000"/>
        </w:rPr>
        <w:t xml:space="preserve"> (</w:t>
      </w:r>
      <w:r w:rsidR="00EF3DD9">
        <w:rPr>
          <w:color w:val="000000"/>
        </w:rPr>
        <w:t>Fig</w:t>
      </w:r>
      <w:r w:rsidR="00450E99">
        <w:rPr>
          <w:color w:val="000000"/>
        </w:rPr>
        <w:t xml:space="preserve"> 3C</w:t>
      </w:r>
      <w:r w:rsidR="000D06E5">
        <w:rPr>
          <w:color w:val="000000"/>
        </w:rPr>
        <w:t>)</w:t>
      </w:r>
      <w:r w:rsidR="00C20754">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4F6CD1">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2,46,48,49&lt;/sup&gt;","plainTextFormattedCitation":"32,46,48,49","previouslyFormattedCitation":"&lt;sup&gt;34,45,47,48&lt;/sup&gt;"},"properties":{"noteIndex":0},"schema":"https://github.com/citation-style-language/schema/raw/master/csl-citation.json"}</w:instrText>
      </w:r>
      <w:r w:rsidR="00506324">
        <w:rPr>
          <w:color w:val="000000"/>
        </w:rPr>
        <w:fldChar w:fldCharType="separate"/>
      </w:r>
      <w:r w:rsidR="004F6CD1" w:rsidRPr="004F6CD1">
        <w:rPr>
          <w:noProof/>
          <w:color w:val="000000"/>
          <w:vertAlign w:val="superscript"/>
        </w:rPr>
        <w:t>32,46,48,49</w:t>
      </w:r>
      <w:r w:rsidR="00506324">
        <w:rPr>
          <w:color w:val="000000"/>
        </w:rPr>
        <w:fldChar w:fldCharType="end"/>
      </w:r>
      <w:r w:rsidR="003A0327">
        <w:rPr>
          <w:color w:val="000000"/>
        </w:rPr>
        <w:t xml:space="preserve">, </w:t>
      </w:r>
      <w:r w:rsidR="000D06E5">
        <w:rPr>
          <w:color w:val="000000"/>
        </w:rPr>
        <w:t>many weak single-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w:t>
      </w:r>
      <w:r w:rsidR="00EF3DD9">
        <w:rPr>
          <w:color w:val="000000"/>
        </w:rPr>
        <w:t>Fig</w:t>
      </w:r>
      <w:r w:rsidR="00055F5E">
        <w:rPr>
          <w:color w:val="000000"/>
        </w:rPr>
        <w:t xml:space="preserve"> 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34BAF1BD" w14:textId="6E6A557F" w:rsidR="00001421" w:rsidRDefault="00001421" w:rsidP="00001421">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w:t>
      </w:r>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r>
        <w:rPr>
          <w:rFonts w:eastAsiaTheme="minorEastAsia"/>
          <w:bCs/>
          <w:iCs/>
          <w:color w:val="000000" w:themeColor="text1"/>
        </w:rPr>
        <w:t>. In each of these examples, a knockout of one of these genes conferred some resistance in a highly-sensitive multi-knockout background (</w:t>
      </w:r>
      <w:r w:rsidR="00EF3DD9">
        <w:rPr>
          <w:rFonts w:eastAsiaTheme="minorEastAsia"/>
          <w:bCs/>
          <w:iCs/>
          <w:color w:val="000000" w:themeColor="text1"/>
        </w:rPr>
        <w:t>Fig</w:t>
      </w:r>
      <w:r>
        <w:rPr>
          <w:rFonts w:eastAsiaTheme="minorEastAsia"/>
          <w:bCs/>
          <w:iCs/>
          <w:color w:val="000000" w:themeColor="text1"/>
        </w:rPr>
        <w:t xml:space="preserve"> 3C).</w:t>
      </w:r>
      <w:r w:rsidRPr="00233F15">
        <w:rPr>
          <w:bCs/>
          <w:iCs/>
          <w:color w:val="000000" w:themeColor="text1"/>
        </w:rPr>
        <w:t xml:space="preserve"> </w:t>
      </w:r>
    </w:p>
    <w:p w14:paraId="368CAC2A" w14:textId="7C4A3AC4" w:rsidR="00BC34CF" w:rsidRDefault="00C313F6" w:rsidP="00BC34CF">
      <w:pPr>
        <w:pStyle w:val="NormalWeb"/>
        <w:jc w:val="both"/>
        <w:rPr>
          <w:bCs/>
          <w:iCs/>
          <w:color w:val="000000" w:themeColor="text1"/>
        </w:rPr>
      </w:pPr>
      <w:r>
        <w:rPr>
          <w:color w:val="000000"/>
        </w:rPr>
        <w:t xml:space="preserve">Formalizing the </w:t>
      </w:r>
      <w:r w:rsidR="00041797">
        <w:rPr>
          <w:color w:val="000000"/>
        </w:rPr>
        <w:t xml:space="preserve">identification </w:t>
      </w:r>
      <w:r>
        <w:rPr>
          <w:color w:val="000000"/>
        </w:rPr>
        <w:t xml:space="preserve">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041797">
        <w:rPr>
          <w:bCs/>
          <w:iCs/>
          <w:color w:val="000000" w:themeColor="text1"/>
        </w:rPr>
        <w:t xml:space="preserve"> of the </w:t>
      </w:r>
      <w:r w:rsidR="00041797">
        <w:rPr>
          <w:color w:val="000000"/>
        </w:rPr>
        <w:t>fitness landscapes</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009C2A0C" w:rsidRPr="00320388">
        <w:rPr>
          <w:bCs/>
          <w:i/>
          <w:iCs/>
          <w:color w:val="000000" w:themeColor="text1"/>
        </w:rPr>
        <w:t>∆</w:t>
      </w:r>
      <w:r w:rsidR="009C2A0C" w:rsidRPr="00320388">
        <w:rPr>
          <w:bCs/>
          <w:iCs/>
          <w:color w:val="000000" w:themeColor="text1"/>
        </w:rPr>
        <w:t xml:space="preserve"> </w:t>
      </w:r>
      <w:r w:rsidRPr="00320388">
        <w:rPr>
          <w:bCs/>
          <w:iCs/>
          <w:color w:val="000000" w:themeColor="text1"/>
        </w:rPr>
        <w:t>and</w:t>
      </w:r>
      <w:r w:rsidR="009C2A0C" w:rsidRPr="00320388">
        <w:rPr>
          <w:bCs/>
          <w:iCs/>
          <w:color w:val="000000" w:themeColor="text1"/>
        </w:rPr>
        <w:t>,</w:t>
      </w:r>
      <w:r w:rsidRPr="00320388">
        <w:rPr>
          <w:bCs/>
          <w:iCs/>
          <w:color w:val="000000" w:themeColor="text1"/>
        </w:rPr>
        <w:t xml:space="preserve"> surprisingly, to have a negative genetic interaction with </w:t>
      </w:r>
      <w:r w:rsidRPr="00320388">
        <w:rPr>
          <w:bCs/>
          <w:i/>
          <w:iCs/>
          <w:color w:val="000000" w:themeColor="text1"/>
        </w:rPr>
        <w:t>snq2∆</w:t>
      </w:r>
      <w:r w:rsidRPr="00320388">
        <w:rPr>
          <w:bCs/>
          <w:iCs/>
          <w:color w:val="000000" w:themeColor="text1"/>
        </w:rPr>
        <w:t xml:space="preserve"> (</w:t>
      </w:r>
      <w:r w:rsidR="00EF3DD9">
        <w:rPr>
          <w:bCs/>
          <w:iCs/>
          <w:color w:val="000000" w:themeColor="text1"/>
        </w:rPr>
        <w:t>Fig</w:t>
      </w:r>
      <w:r w:rsidRPr="00320388">
        <w:rPr>
          <w:bCs/>
          <w:iCs/>
          <w:color w:val="000000" w:themeColor="text1"/>
        </w:rPr>
        <w:t xml:space="preserve"> 3C, Data S6).  In </w:t>
      </w:r>
      <w:proofErr w:type="spellStart"/>
      <w:r w:rsidRPr="00320388">
        <w:rPr>
          <w:bCs/>
          <w:iCs/>
          <w:color w:val="000000" w:themeColor="text1"/>
        </w:rPr>
        <w:t>camptothecin</w:t>
      </w:r>
      <w:proofErr w:type="spellEnd"/>
      <w:r w:rsidRPr="00320388">
        <w:rPr>
          <w:bCs/>
          <w:iCs/>
          <w:color w:val="000000" w:themeColor="text1"/>
        </w:rPr>
        <w:t xml:space="preserve">,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w:t>
      </w:r>
      <w:r w:rsidR="009C2A0C" w:rsidRPr="00320388">
        <w:rPr>
          <w:bCs/>
          <w:iCs/>
          <w:color w:val="000000" w:themeColor="text1"/>
        </w:rPr>
        <w:t xml:space="preserve">individual </w:t>
      </w:r>
      <w:r w:rsidR="0094353B" w:rsidRPr="00320388">
        <w:rPr>
          <w:bCs/>
          <w:iCs/>
          <w:color w:val="000000" w:themeColor="text1"/>
        </w:rPr>
        <w:t xml:space="preserve">negative </w:t>
      </w:r>
      <w:r w:rsidRPr="00320388">
        <w:rPr>
          <w:bCs/>
          <w:iCs/>
          <w:color w:val="000000" w:themeColor="text1"/>
        </w:rPr>
        <w:t>effect</w:t>
      </w:r>
      <w:r w:rsidR="009C2A0C" w:rsidRPr="00320388">
        <w:rPr>
          <w:bCs/>
          <w:iCs/>
          <w:color w:val="000000" w:themeColor="text1"/>
        </w:rPr>
        <w:t xml:space="preserve"> on resistance</w:t>
      </w:r>
      <w:r w:rsidRPr="00320388">
        <w:rPr>
          <w:bCs/>
          <w:iCs/>
          <w:color w:val="000000" w:themeColor="text1"/>
        </w:rPr>
        <w:t xml:space="preserve">, </w:t>
      </w:r>
      <w:r w:rsidR="009C2A0C" w:rsidRPr="00320388">
        <w:rPr>
          <w:bCs/>
          <w:iCs/>
          <w:color w:val="000000" w:themeColor="text1"/>
        </w:rPr>
        <w:t xml:space="preserve">and a </w:t>
      </w:r>
      <w:r w:rsidRPr="00320388">
        <w:rPr>
          <w:bCs/>
          <w:iCs/>
          <w:color w:val="000000" w:themeColor="text1"/>
        </w:rPr>
        <w:t xml:space="preserve">strong negative interaction </w:t>
      </w:r>
      <w:r w:rsidR="009C2A0C" w:rsidRPr="00320388">
        <w:rPr>
          <w:bCs/>
          <w:iCs/>
          <w:color w:val="000000" w:themeColor="text1"/>
        </w:rPr>
        <w:t xml:space="preserve">was observed </w:t>
      </w:r>
      <w:r w:rsidRPr="00320388">
        <w:rPr>
          <w:bCs/>
          <w:iCs/>
          <w:color w:val="000000" w:themeColor="text1"/>
        </w:rPr>
        <w:t>between them (</w:t>
      </w:r>
      <w:r w:rsidR="00EF3DD9">
        <w:rPr>
          <w:bCs/>
          <w:iCs/>
          <w:color w:val="000000" w:themeColor="text1"/>
        </w:rPr>
        <w:t>Fig</w:t>
      </w:r>
      <w:r w:rsidRPr="00320388">
        <w:rPr>
          <w:bCs/>
          <w:iCs/>
          <w:color w:val="000000" w:themeColor="text1"/>
        </w:rPr>
        <w:t xml:space="preserve"> 3C, Data S6).</w:t>
      </w:r>
      <w:r w:rsidRPr="00233F15">
        <w:rPr>
          <w:bCs/>
          <w:iCs/>
          <w:color w:val="000000" w:themeColor="text1"/>
        </w:rPr>
        <w:t xml:space="preserve"> </w:t>
      </w:r>
    </w:p>
    <w:p w14:paraId="5B1F838C" w14:textId="380E0D55" w:rsidR="00E95255" w:rsidRDefault="00693951" w:rsidP="00222479">
      <w:pPr>
        <w:pStyle w:val="NormalWeb"/>
        <w:jc w:val="both"/>
      </w:pPr>
      <w:r>
        <w:rPr>
          <w:bCs/>
          <w:iCs/>
          <w:color w:val="000000" w:themeColor="text1"/>
        </w:rPr>
        <w:t>Formal complex genetic interaction analysis allowed finer parsing of the relationship between genes involved in a higher-order interaction. For example</w:t>
      </w:r>
      <w:r w:rsidR="00C313F6"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sidR="00DC7CDC">
        <w:rPr>
          <w:bCs/>
          <w:iCs/>
          <w:color w:val="000000" w:themeColor="text1"/>
        </w:rPr>
        <w:t xml:space="preserve">sensitivity </w:t>
      </w:r>
      <w:r>
        <w:rPr>
          <w:bCs/>
          <w:iCs/>
          <w:color w:val="000000" w:themeColor="text1"/>
        </w:rPr>
        <w:t xml:space="preserve">of the </w:t>
      </w:r>
      <w:r w:rsidRPr="00233F15">
        <w:rPr>
          <w:i/>
          <w:color w:val="000000"/>
        </w:rPr>
        <w:t>snq2∆</w:t>
      </w:r>
      <w:r w:rsidR="00041797">
        <w:rPr>
          <w:i/>
          <w:color w:val="000000"/>
        </w:rPr>
        <w:t xml:space="preserve"> </w:t>
      </w:r>
      <w:r w:rsidRPr="00233F15">
        <w:rPr>
          <w:i/>
          <w:color w:val="000000"/>
        </w:rPr>
        <w:t>pdr5∆</w:t>
      </w:r>
      <w:r w:rsidR="00041797">
        <w:rPr>
          <w:i/>
          <w:color w:val="000000"/>
        </w:rPr>
        <w:t xml:space="preserve"> </w:t>
      </w:r>
      <w:r w:rsidRPr="00233F15">
        <w:rPr>
          <w:i/>
          <w:color w:val="000000"/>
        </w:rPr>
        <w:t>ybt1∆</w:t>
      </w:r>
      <w:r w:rsidR="00041797">
        <w:rPr>
          <w:i/>
          <w:color w:val="000000"/>
        </w:rPr>
        <w:t xml:space="preserve"> </w:t>
      </w:r>
      <w:r w:rsidRPr="00233F15">
        <w:rPr>
          <w:i/>
          <w:color w:val="000000"/>
        </w:rPr>
        <w:t>yor1∆</w:t>
      </w:r>
      <w:r>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Pr>
          <w:bCs/>
          <w:iCs/>
          <w:color w:val="000000" w:themeColor="text1"/>
        </w:rPr>
        <w:t xml:space="preserve"> alone</w:t>
      </w:r>
      <w:r w:rsidR="00C313F6">
        <w:rPr>
          <w:bCs/>
          <w:iCs/>
          <w:color w:val="000000" w:themeColor="text1"/>
        </w:rPr>
        <w:t xml:space="preserve">, a </w:t>
      </w:r>
      <w:r>
        <w:rPr>
          <w:bCs/>
          <w:iCs/>
          <w:color w:val="000000" w:themeColor="text1"/>
        </w:rPr>
        <w:t xml:space="preserve">two-gene </w:t>
      </w:r>
      <w:r w:rsidR="00C313F6">
        <w:rPr>
          <w:bCs/>
          <w:iCs/>
          <w:color w:val="000000" w:themeColor="text1"/>
        </w:rPr>
        <w:t xml:space="preserve">negative interaction </w:t>
      </w:r>
      <w:r>
        <w:rPr>
          <w:bCs/>
          <w:iCs/>
          <w:color w:val="000000" w:themeColor="text1"/>
        </w:rPr>
        <w:t xml:space="preserve">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w:t>
      </w:r>
      <w:r w:rsidR="00DC7CDC">
        <w:rPr>
          <w:bCs/>
          <w:iCs/>
          <w:color w:val="000000" w:themeColor="text1"/>
        </w:rPr>
        <w:t xml:space="preserve">two </w:t>
      </w:r>
      <w:r>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w:t>
      </w:r>
      <w:r w:rsidR="00041797">
        <w:rPr>
          <w:bCs/>
          <w:i/>
          <w:iCs/>
          <w:color w:val="000000" w:themeColor="text1"/>
        </w:rPr>
        <w:t xml:space="preserve"> </w:t>
      </w:r>
      <w:r w:rsidR="00C313F6">
        <w:rPr>
          <w:bCs/>
          <w:i/>
          <w:iCs/>
          <w:color w:val="000000" w:themeColor="text1"/>
        </w:rPr>
        <w:t>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041797">
        <w:rPr>
          <w:rFonts w:eastAsiaTheme="minorEastAsia"/>
          <w:bCs/>
          <w:iCs/>
          <w:color w:val="000000" w:themeColor="text1"/>
        </w:rPr>
        <w:t>{</w:t>
      </w:r>
      <w:r w:rsidR="00DC7CDC" w:rsidRPr="00233F15">
        <w:rPr>
          <w:i/>
          <w:color w:val="000000"/>
        </w:rPr>
        <w:t>snq2∆</w:t>
      </w:r>
      <w:r w:rsidR="00041797">
        <w:rPr>
          <w:color w:val="000000"/>
        </w:rPr>
        <w:t xml:space="preserve">, </w:t>
      </w:r>
      <w:r w:rsidR="00DC7CDC" w:rsidRPr="00233F15">
        <w:rPr>
          <w:i/>
          <w:color w:val="000000"/>
        </w:rPr>
        <w:t>pdr5∆</w:t>
      </w:r>
      <w:r w:rsidR="00041797">
        <w:rPr>
          <w:color w:val="000000"/>
        </w:rPr>
        <w:t xml:space="preserve">, </w:t>
      </w:r>
      <w:r w:rsidR="00DC7CDC" w:rsidRPr="00233F15">
        <w:rPr>
          <w:i/>
          <w:color w:val="000000"/>
        </w:rPr>
        <w:t>ybt1∆</w:t>
      </w:r>
      <w:r w:rsidR="00041797">
        <w:rPr>
          <w:color w:val="000000"/>
        </w:rPr>
        <w:t xml:space="preserve">, </w:t>
      </w:r>
      <w:r w:rsidR="00DC7CDC" w:rsidRPr="00233F15">
        <w:rPr>
          <w:i/>
          <w:color w:val="000000"/>
        </w:rPr>
        <w:t>yor1∆</w:t>
      </w:r>
      <w:r w:rsidR="00041797">
        <w:rPr>
          <w:color w:val="000000"/>
        </w:rPr>
        <w:t xml:space="preserve">} </w:t>
      </w:r>
      <w:r w:rsidR="00DC7CDC">
        <w:rPr>
          <w:rFonts w:eastAsiaTheme="minorEastAsia"/>
          <w:bCs/>
          <w:iCs/>
          <w:color w:val="000000" w:themeColor="text1"/>
        </w:rPr>
        <w:t xml:space="preserve">negative interaction (reflecting the fact that the quadruple mutant is more </w:t>
      </w:r>
      <w:r w:rsidR="00F67D9D">
        <w:rPr>
          <w:rFonts w:eastAsiaTheme="minorEastAsia"/>
          <w:bCs/>
          <w:iCs/>
          <w:color w:val="000000" w:themeColor="text1"/>
        </w:rPr>
        <w:t>sensitive</w:t>
      </w:r>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EF3DD9">
        <w:rPr>
          <w:bCs/>
          <w:iCs/>
          <w:color w:val="000000" w:themeColor="text1"/>
        </w:rPr>
        <w:t>Fig</w:t>
      </w:r>
      <w:r w:rsidR="00C313F6">
        <w:rPr>
          <w:bCs/>
          <w:iCs/>
          <w:color w:val="000000" w:themeColor="text1"/>
        </w:rPr>
        <w:t xml:space="preserve">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sidRPr="00D853DD">
        <w:rPr>
          <w:bCs/>
          <w:iCs/>
          <w:color w:val="000000" w:themeColor="text1"/>
        </w:rPr>
        <w:t xml:space="preserve">genetic interaction pattern was observed for </w:t>
      </w:r>
      <w:r w:rsidR="00041797" w:rsidRPr="00D853DD">
        <w:rPr>
          <w:bCs/>
          <w:iCs/>
          <w:color w:val="000000" w:themeColor="text1"/>
        </w:rPr>
        <w:t>{</w:t>
      </w:r>
      <w:r w:rsidR="00C313F6" w:rsidRPr="00D853DD">
        <w:rPr>
          <w:bCs/>
          <w:i/>
          <w:iCs/>
          <w:color w:val="000000" w:themeColor="text1"/>
        </w:rPr>
        <w:t>pdr5∆</w:t>
      </w:r>
      <w:r w:rsidR="00041797" w:rsidRPr="00D853DD">
        <w:rPr>
          <w:bCs/>
          <w:iCs/>
          <w:color w:val="000000" w:themeColor="text1"/>
        </w:rPr>
        <w:t xml:space="preserve">, </w:t>
      </w:r>
      <w:r w:rsidR="00C313F6" w:rsidRPr="00D853DD">
        <w:rPr>
          <w:bCs/>
          <w:i/>
          <w:iCs/>
          <w:color w:val="000000" w:themeColor="text1"/>
        </w:rPr>
        <w:t>snq2∆</w:t>
      </w:r>
      <w:r w:rsidR="00041797" w:rsidRPr="00D853DD">
        <w:rPr>
          <w:bCs/>
          <w:iCs/>
          <w:color w:val="000000" w:themeColor="text1"/>
        </w:rPr>
        <w:t xml:space="preserve">, </w:t>
      </w:r>
      <w:r w:rsidR="00C313F6" w:rsidRPr="00D853DD">
        <w:rPr>
          <w:bCs/>
          <w:i/>
          <w:iCs/>
          <w:color w:val="000000" w:themeColor="text1"/>
        </w:rPr>
        <w:t>yor1∆</w:t>
      </w:r>
      <w:r w:rsidR="00041797" w:rsidRPr="00D853DD">
        <w:rPr>
          <w:bCs/>
          <w:iCs/>
          <w:color w:val="000000" w:themeColor="text1"/>
        </w:rPr>
        <w:t>}</w:t>
      </w:r>
      <w:r w:rsidR="00C313F6" w:rsidRPr="00D853DD">
        <w:rPr>
          <w:bCs/>
          <w:i/>
          <w:iCs/>
          <w:color w:val="000000" w:themeColor="text1"/>
        </w:rPr>
        <w:t xml:space="preserve"> </w:t>
      </w:r>
      <w:r w:rsidR="00C313F6" w:rsidRPr="00D853DD">
        <w:rPr>
          <w:bCs/>
          <w:iCs/>
          <w:color w:val="000000" w:themeColor="text1"/>
        </w:rPr>
        <w:t>in cisplatin (</w:t>
      </w:r>
      <w:r w:rsidR="00EF3DD9">
        <w:rPr>
          <w:bCs/>
          <w:iCs/>
          <w:color w:val="000000" w:themeColor="text1"/>
        </w:rPr>
        <w:t>Fig</w:t>
      </w:r>
      <w:r w:rsidR="00C313F6" w:rsidRPr="00D853DD">
        <w:rPr>
          <w:bCs/>
          <w:iCs/>
          <w:color w:val="000000" w:themeColor="text1"/>
        </w:rPr>
        <w:t xml:space="preserve"> 3C, Data S6).</w:t>
      </w:r>
      <w:del w:id="238" w:author="Albi Celaj [2]" w:date="2018-12-04T14:20:00Z">
        <w:r w:rsidR="00C313F6" w:rsidRPr="00D853DD" w:rsidDel="003D79AA">
          <w:rPr>
            <w:bCs/>
            <w:iCs/>
            <w:color w:val="000000" w:themeColor="text1"/>
          </w:rPr>
          <w:delText xml:space="preserve">  </w:delText>
        </w:r>
        <w:r w:rsidR="00BC34CF" w:rsidRPr="00D853DD" w:rsidDel="003D79AA">
          <w:rPr>
            <w:bCs/>
            <w:iCs/>
            <w:color w:val="000000" w:themeColor="text1"/>
          </w:rPr>
          <w:delText>T</w:delText>
        </w:r>
        <w:r w:rsidR="00C313F6" w:rsidRPr="00D853DD" w:rsidDel="003D79AA">
          <w:rPr>
            <w:bCs/>
            <w:iCs/>
            <w:color w:val="000000" w:themeColor="text1"/>
          </w:rPr>
          <w:delText>he</w:delText>
        </w:r>
        <w:r w:rsidR="00C313F6" w:rsidDel="003D79AA">
          <w:rPr>
            <w:bCs/>
            <w:iCs/>
            <w:color w:val="000000" w:themeColor="text1"/>
          </w:rPr>
          <w:delText xml:space="preserve"> multi-knockout resistance phenotype in fluconazole</w:delText>
        </w:r>
        <w:r w:rsidR="00C313F6" w:rsidRPr="00233F15" w:rsidDel="003D79AA">
          <w:rPr>
            <w:bCs/>
            <w:iCs/>
            <w:color w:val="000000" w:themeColor="text1"/>
          </w:rPr>
          <w:delText xml:space="preserve"> </w:delText>
        </w:r>
        <w:r w:rsidR="00C313F6" w:rsidRPr="00233F15" w:rsidDel="003D79AA">
          <w:rPr>
            <w:color w:val="000000"/>
          </w:rPr>
          <w:delText>was modelled (in addition to one- and two- gene effects</w:delText>
        </w:r>
        <w:r w:rsidR="004A6EC7" w:rsidDel="003D79AA">
          <w:rPr>
            <w:color w:val="000000"/>
          </w:rPr>
          <w:delText xml:space="preserve">), as the combination of three positive three-gene interactions </w:delText>
        </w:r>
        <w:r w:rsidR="009B31D3" w:rsidDel="003D79AA">
          <w:rPr>
            <w:color w:val="000000"/>
          </w:rPr>
          <w:delText xml:space="preserve">(all three-knockout combinations of </w:delText>
        </w:r>
        <w:r w:rsidR="00041797" w:rsidDel="003D79AA">
          <w:rPr>
            <w:color w:val="000000"/>
          </w:rPr>
          <w:delText>{</w:delText>
        </w:r>
        <w:r w:rsidR="004A6EC7" w:rsidRPr="00233F15" w:rsidDel="003D79AA">
          <w:rPr>
            <w:i/>
            <w:color w:val="000000"/>
          </w:rPr>
          <w:delText>yor1∆</w:delText>
        </w:r>
        <w:r w:rsidR="004A6EC7" w:rsidRPr="00233F15" w:rsidDel="003D79AA">
          <w:rPr>
            <w:color w:val="000000"/>
          </w:rPr>
          <w:delText>,</w:delText>
        </w:r>
        <w:r w:rsidR="004A6EC7" w:rsidDel="003D79AA">
          <w:rPr>
            <w:color w:val="000000"/>
          </w:rPr>
          <w:delText xml:space="preserve"> </w:delText>
        </w:r>
        <w:r w:rsidR="004A6EC7" w:rsidRPr="001C4571" w:rsidDel="003D79AA">
          <w:rPr>
            <w:i/>
            <w:color w:val="000000"/>
          </w:rPr>
          <w:delText>snq2∆</w:delText>
        </w:r>
        <w:r w:rsidR="00271882" w:rsidDel="003D79AA">
          <w:rPr>
            <w:i/>
            <w:color w:val="000000"/>
          </w:rPr>
          <w:delText>, ybt1∆</w:delText>
        </w:r>
        <w:r w:rsidR="00041797" w:rsidDel="003D79AA">
          <w:rPr>
            <w:color w:val="000000"/>
          </w:rPr>
          <w:delText xml:space="preserve">, </w:delText>
        </w:r>
        <w:r w:rsidR="00271882" w:rsidDel="003D79AA">
          <w:rPr>
            <w:i/>
            <w:color w:val="000000"/>
          </w:rPr>
          <w:delText>ycf</w:delText>
        </w:r>
        <w:r w:rsidR="004A6EC7" w:rsidRPr="00233F15" w:rsidDel="003D79AA">
          <w:rPr>
            <w:i/>
            <w:color w:val="000000"/>
          </w:rPr>
          <w:delText>1∆</w:delText>
        </w:r>
        <w:r w:rsidR="00041797" w:rsidDel="003D79AA">
          <w:rPr>
            <w:color w:val="000000"/>
          </w:rPr>
          <w:delText>}</w:delText>
        </w:r>
        <w:r w:rsidR="004A6EC7" w:rsidDel="003D79AA">
          <w:rPr>
            <w:i/>
            <w:color w:val="000000"/>
          </w:rPr>
          <w:delText xml:space="preserve"> </w:delText>
        </w:r>
        <w:r w:rsidR="009B31D3" w:rsidDel="003D79AA">
          <w:rPr>
            <w:color w:val="000000"/>
          </w:rPr>
          <w:delText xml:space="preserve">except </w:delText>
        </w:r>
        <w:r w:rsidR="009B31D3" w:rsidRPr="001C4571" w:rsidDel="003D79AA">
          <w:rPr>
            <w:i/>
            <w:color w:val="000000"/>
          </w:rPr>
          <w:delText>snq2∆</w:delText>
        </w:r>
        <w:r w:rsidR="00041797" w:rsidDel="003D79AA">
          <w:rPr>
            <w:i/>
            <w:color w:val="000000"/>
          </w:rPr>
          <w:delText xml:space="preserve"> </w:delText>
        </w:r>
        <w:r w:rsidR="009B31D3" w:rsidDel="003D79AA">
          <w:rPr>
            <w:i/>
            <w:color w:val="000000"/>
          </w:rPr>
          <w:delText>ybt1∆</w:delText>
        </w:r>
        <w:r w:rsidR="00041797" w:rsidDel="003D79AA">
          <w:rPr>
            <w:i/>
            <w:color w:val="000000"/>
          </w:rPr>
          <w:delText xml:space="preserve"> </w:delText>
        </w:r>
        <w:r w:rsidR="009B31D3" w:rsidDel="003D79AA">
          <w:rPr>
            <w:i/>
            <w:color w:val="000000"/>
          </w:rPr>
          <w:delText>ycf</w:delText>
        </w:r>
        <w:r w:rsidR="009B31D3" w:rsidRPr="00233F15" w:rsidDel="003D79AA">
          <w:rPr>
            <w:i/>
            <w:color w:val="000000"/>
          </w:rPr>
          <w:delText>1∆</w:delText>
        </w:r>
        <w:r w:rsidR="009B31D3" w:rsidDel="003D79AA">
          <w:rPr>
            <w:color w:val="000000"/>
          </w:rPr>
          <w:delText xml:space="preserve"> </w:delText>
        </w:r>
        <w:r w:rsidR="002D4854" w:rsidDel="003D79AA">
          <w:rPr>
            <w:color w:val="000000"/>
          </w:rPr>
          <w:delText xml:space="preserve">- </w:delText>
        </w:r>
        <w:r w:rsidR="00EF3DD9" w:rsidDel="003D79AA">
          <w:rPr>
            <w:color w:val="000000"/>
          </w:rPr>
          <w:delText>Fig</w:delText>
        </w:r>
        <w:r w:rsidR="004A6EC7" w:rsidDel="003D79AA">
          <w:rPr>
            <w:color w:val="000000"/>
          </w:rPr>
          <w:delText xml:space="preserve"> 3C).  </w:delText>
        </w:r>
        <w:r w:rsidR="00041797" w:rsidDel="003D79AA">
          <w:rPr>
            <w:color w:val="000000"/>
          </w:rPr>
          <w:delText>T</w:delText>
        </w:r>
        <w:r w:rsidR="009B31D3" w:rsidDel="003D79AA">
          <w:rPr>
            <w:color w:val="000000"/>
          </w:rPr>
          <w:delText xml:space="preserve">he resistance resulting from these </w:delText>
        </w:r>
        <w:r w:rsidR="004A6EC7" w:rsidDel="003D79AA">
          <w:rPr>
            <w:color w:val="000000"/>
          </w:rPr>
          <w:delText xml:space="preserve">multi-knockout </w:delText>
        </w:r>
        <w:r w:rsidR="009B31D3" w:rsidDel="003D79AA">
          <w:rPr>
            <w:color w:val="000000"/>
          </w:rPr>
          <w:delText xml:space="preserve">combinations depends </w:delText>
        </w:r>
        <w:r w:rsidR="004A6EC7" w:rsidDel="003D79AA">
          <w:rPr>
            <w:color w:val="000000"/>
          </w:rPr>
          <w:delText xml:space="preserve">on </w:delText>
        </w:r>
        <w:r w:rsidR="009B31D3" w:rsidDel="003D79AA">
          <w:rPr>
            <w:color w:val="000000"/>
          </w:rPr>
          <w:delText xml:space="preserve">the presence of </w:delText>
        </w:r>
        <w:r w:rsidR="004A6EC7" w:rsidDel="003D79AA">
          <w:rPr>
            <w:i/>
            <w:color w:val="000000"/>
          </w:rPr>
          <w:delText>PDR5</w:delText>
        </w:r>
        <w:r w:rsidR="00041797" w:rsidDel="003D79AA">
          <w:rPr>
            <w:color w:val="000000"/>
          </w:rPr>
          <w:delText xml:space="preserve">, which </w:delText>
        </w:r>
        <w:r w:rsidR="004A6EC7" w:rsidDel="003D79AA">
          <w:rPr>
            <w:color w:val="000000"/>
          </w:rPr>
          <w:delText>was modelled as three two-way negative interactions</w:delText>
        </w:r>
        <w:r w:rsidR="009B31D3" w:rsidDel="003D79AA">
          <w:rPr>
            <w:color w:val="000000"/>
          </w:rPr>
          <w:delText>:</w:delText>
        </w:r>
        <w:r w:rsidR="004A6EC7" w:rsidDel="003D79AA">
          <w:rPr>
            <w:color w:val="000000"/>
          </w:rPr>
          <w:delText xml:space="preserve"> </w:delText>
        </w:r>
        <w:r w:rsidR="00041797" w:rsidDel="003D79AA">
          <w:rPr>
            <w:color w:val="000000"/>
          </w:rPr>
          <w:delText>{</w:delText>
        </w:r>
        <w:r w:rsidR="009B31D3" w:rsidDel="003D79AA">
          <w:rPr>
            <w:i/>
            <w:color w:val="000000"/>
          </w:rPr>
          <w:delText>pdr5</w:delText>
        </w:r>
        <w:r w:rsidR="009B31D3" w:rsidRPr="008C0540" w:rsidDel="003D79AA">
          <w:rPr>
            <w:i/>
            <w:color w:val="000000"/>
          </w:rPr>
          <w:delText>∆</w:delText>
        </w:r>
        <w:r w:rsidR="009B31D3" w:rsidDel="003D79AA">
          <w:rPr>
            <w:color w:val="000000"/>
          </w:rPr>
          <w:delText xml:space="preserve">, </w:delText>
        </w:r>
        <w:r w:rsidR="009B31D3" w:rsidRPr="008C0540" w:rsidDel="003D79AA">
          <w:rPr>
            <w:i/>
            <w:color w:val="000000"/>
          </w:rPr>
          <w:delText>snq2</w:delText>
        </w:r>
        <w:r w:rsidR="00041797" w:rsidRPr="008C0540" w:rsidDel="003D79AA">
          <w:rPr>
            <w:i/>
            <w:color w:val="000000"/>
          </w:rPr>
          <w:delText>∆</w:delText>
        </w:r>
        <w:r w:rsidR="00041797" w:rsidDel="003D79AA">
          <w:rPr>
            <w:color w:val="000000"/>
          </w:rPr>
          <w:delText>}, {</w:delText>
        </w:r>
        <w:r w:rsidR="005A31E9" w:rsidDel="003D79AA">
          <w:rPr>
            <w:i/>
            <w:color w:val="000000"/>
          </w:rPr>
          <w:delText>pdr5</w:delText>
        </w:r>
        <w:r w:rsidR="005A31E9" w:rsidRPr="008C0540" w:rsidDel="003D79AA">
          <w:rPr>
            <w:i/>
            <w:color w:val="000000"/>
          </w:rPr>
          <w:delText>∆</w:delText>
        </w:r>
        <w:r w:rsidR="009B31D3" w:rsidDel="003D79AA">
          <w:rPr>
            <w:color w:val="000000"/>
          </w:rPr>
          <w:delText xml:space="preserve">, </w:delText>
        </w:r>
        <w:r w:rsidR="004A6EC7" w:rsidRPr="008C0540" w:rsidDel="003D79AA">
          <w:rPr>
            <w:i/>
            <w:color w:val="000000"/>
          </w:rPr>
          <w:delText>ycf1∆</w:delText>
        </w:r>
        <w:r w:rsidR="00041797" w:rsidDel="003D79AA">
          <w:rPr>
            <w:color w:val="000000"/>
          </w:rPr>
          <w:delText>}</w:delText>
        </w:r>
        <w:r w:rsidR="004A6EC7" w:rsidDel="003D79AA">
          <w:rPr>
            <w:color w:val="000000"/>
          </w:rPr>
          <w:delText xml:space="preserve">, </w:delText>
        </w:r>
        <w:r w:rsidR="009B31D3" w:rsidDel="003D79AA">
          <w:rPr>
            <w:color w:val="000000"/>
          </w:rPr>
          <w:delText xml:space="preserve">and </w:delText>
        </w:r>
        <w:r w:rsidR="00041797" w:rsidDel="003D79AA">
          <w:rPr>
            <w:color w:val="000000"/>
          </w:rPr>
          <w:delText>{</w:delText>
        </w:r>
        <w:r w:rsidR="009B31D3" w:rsidDel="003D79AA">
          <w:rPr>
            <w:i/>
            <w:color w:val="000000"/>
          </w:rPr>
          <w:delText>pdr5</w:delText>
        </w:r>
        <w:r w:rsidR="009B31D3" w:rsidRPr="008C0540" w:rsidDel="003D79AA">
          <w:rPr>
            <w:i/>
            <w:color w:val="000000"/>
          </w:rPr>
          <w:delText>∆</w:delText>
        </w:r>
        <w:r w:rsidR="009B31D3" w:rsidDel="003D79AA">
          <w:rPr>
            <w:color w:val="000000"/>
          </w:rPr>
          <w:delText>,</w:delText>
        </w:r>
        <w:r w:rsidR="00BC34CF" w:rsidDel="003D79AA">
          <w:rPr>
            <w:color w:val="000000"/>
          </w:rPr>
          <w:delText xml:space="preserve"> </w:delText>
        </w:r>
        <w:r w:rsidR="009B31D3" w:rsidRPr="008C0540" w:rsidDel="003D79AA">
          <w:rPr>
            <w:i/>
            <w:color w:val="000000"/>
          </w:rPr>
          <w:delText>y</w:delText>
        </w:r>
        <w:r w:rsidR="009B31D3" w:rsidDel="003D79AA">
          <w:rPr>
            <w:i/>
            <w:color w:val="000000"/>
          </w:rPr>
          <w:delText>or</w:delText>
        </w:r>
        <w:r w:rsidR="009B31D3" w:rsidRPr="008C0540" w:rsidDel="003D79AA">
          <w:rPr>
            <w:i/>
            <w:color w:val="000000"/>
          </w:rPr>
          <w:delText>1</w:delText>
        </w:r>
        <w:r w:rsidR="004A6EC7" w:rsidRPr="008C0540" w:rsidDel="003D79AA">
          <w:rPr>
            <w:i/>
            <w:color w:val="000000"/>
          </w:rPr>
          <w:delText>∆</w:delText>
        </w:r>
        <w:r w:rsidR="00041797" w:rsidDel="003D79AA">
          <w:rPr>
            <w:color w:val="000000"/>
          </w:rPr>
          <w:delText>}</w:delText>
        </w:r>
        <w:r w:rsidR="004A6EC7" w:rsidDel="003D79AA">
          <w:rPr>
            <w:color w:val="000000"/>
          </w:rPr>
          <w:delText>.</w:delText>
        </w:r>
      </w:del>
    </w:p>
    <w:p w14:paraId="6F0E2CCA" w14:textId="254DBEA2" w:rsidR="00962F43" w:rsidRDefault="00AC4B73" w:rsidP="0057641F">
      <w:pPr>
        <w:jc w:val="both"/>
        <w:rPr>
          <w:b/>
          <w:bCs/>
          <w:iCs/>
          <w:color w:val="000000" w:themeColor="text1"/>
        </w:rPr>
      </w:pPr>
      <w:r>
        <w:rPr>
          <w:b/>
          <w:bCs/>
          <w:iCs/>
          <w:color w:val="000000" w:themeColor="text1"/>
        </w:rPr>
        <w:t xml:space="preserve">Objectively modeling the </w:t>
      </w:r>
      <w:r w:rsidR="0057641F">
        <w:rPr>
          <w:b/>
          <w:bCs/>
          <w:iCs/>
          <w:color w:val="000000" w:themeColor="text1"/>
        </w:rPr>
        <w:t xml:space="preserve">ABC </w:t>
      </w:r>
      <w:r w:rsidR="00001421">
        <w:rPr>
          <w:b/>
          <w:bCs/>
          <w:iCs/>
          <w:color w:val="000000" w:themeColor="text1"/>
        </w:rPr>
        <w:t>transporter system</w:t>
      </w:r>
    </w:p>
    <w:p w14:paraId="6B5B0AFE" w14:textId="5AD28F80" w:rsidR="007644B0" w:rsidRDefault="00AC4B73" w:rsidP="00A34359">
      <w:pPr>
        <w:jc w:val="both"/>
        <w:rPr>
          <w:bCs/>
          <w:iCs/>
          <w:color w:val="000000" w:themeColor="text1"/>
        </w:rPr>
      </w:pPr>
      <w:r>
        <w:rPr>
          <w:bCs/>
          <w:iCs/>
          <w:color w:val="000000" w:themeColor="text1"/>
        </w:rPr>
        <w:t>T</w:t>
      </w:r>
      <w:r w:rsidR="00461C55">
        <w:rPr>
          <w:bCs/>
          <w:iCs/>
          <w:color w:val="000000" w:themeColor="text1"/>
        </w:rPr>
        <w:t>he generalized linear models</w:t>
      </w:r>
      <w:r>
        <w:rPr>
          <w:bCs/>
          <w:iCs/>
          <w:color w:val="000000" w:themeColor="text1"/>
        </w:rPr>
        <w:t xml:space="preserve">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independently capable of drug efflux.  Alternatively, manual application of classical epistasis analysis might lead us to conclude that the presence of one transporter can activate or repress another (either directly or indirectly).  </w:t>
      </w:r>
      <w:r w:rsidR="007644B0">
        <w:rPr>
          <w:bCs/>
          <w:iCs/>
          <w:color w:val="000000" w:themeColor="text1"/>
        </w:rPr>
        <w:t xml:space="preserve">However, manually derived intuition from a complex system is </w:t>
      </w:r>
      <w:r w:rsidR="00A90491">
        <w:rPr>
          <w:bCs/>
          <w:iCs/>
          <w:color w:val="000000" w:themeColor="text1"/>
        </w:rPr>
        <w:t xml:space="preserve">laborious, </w:t>
      </w:r>
      <w:r w:rsidR="007644B0">
        <w:rPr>
          <w:bCs/>
          <w:iCs/>
          <w:color w:val="000000" w:themeColor="text1"/>
        </w:rPr>
        <w:t>error-prone</w:t>
      </w:r>
      <w:r w:rsidR="00A90491">
        <w:rPr>
          <w:bCs/>
          <w:iCs/>
          <w:color w:val="000000" w:themeColor="text1"/>
        </w:rPr>
        <w:t>,</w:t>
      </w:r>
      <w:r w:rsidR="007644B0">
        <w:rPr>
          <w:bCs/>
          <w:iCs/>
          <w:color w:val="000000" w:themeColor="text1"/>
        </w:rPr>
        <w:t xml:space="preserve"> and potentially subjective.</w:t>
      </w:r>
    </w:p>
    <w:p w14:paraId="07254CDD" w14:textId="77777777" w:rsidR="007644B0" w:rsidRDefault="007644B0" w:rsidP="00A34359">
      <w:pPr>
        <w:jc w:val="both"/>
        <w:rPr>
          <w:bCs/>
          <w:iCs/>
          <w:color w:val="000000" w:themeColor="text1"/>
        </w:rPr>
      </w:pPr>
    </w:p>
    <w:p w14:paraId="0F9AE228" w14:textId="11FE4747" w:rsidR="00461C55" w:rsidRDefault="00AC4B73">
      <w:pPr>
        <w:jc w:val="both"/>
        <w:rPr>
          <w:bCs/>
          <w:iCs/>
          <w:color w:val="000000" w:themeColor="text1"/>
        </w:rPr>
      </w:pPr>
      <w:r>
        <w:rPr>
          <w:bCs/>
          <w:iCs/>
          <w:color w:val="000000" w:themeColor="text1"/>
        </w:rPr>
        <w:t xml:space="preserve">To </w:t>
      </w:r>
      <w:r w:rsidR="007644B0">
        <w:rPr>
          <w:bCs/>
          <w:iCs/>
          <w:color w:val="000000" w:themeColor="text1"/>
        </w:rPr>
        <w:t xml:space="preserve">more </w:t>
      </w:r>
      <w:r w:rsidR="00A34359">
        <w:rPr>
          <w:bCs/>
          <w:iCs/>
          <w:color w:val="000000" w:themeColor="text1"/>
        </w:rPr>
        <w:t xml:space="preserve">systematically </w:t>
      </w:r>
      <w:r>
        <w:rPr>
          <w:bCs/>
          <w:iCs/>
          <w:color w:val="000000" w:themeColor="text1"/>
        </w:rPr>
        <w:t xml:space="preserve">derive </w:t>
      </w:r>
      <w:r w:rsidR="00A34359">
        <w:rPr>
          <w:bCs/>
          <w:iCs/>
          <w:color w:val="000000" w:themeColor="text1"/>
        </w:rPr>
        <w:t xml:space="preserve">intuitive </w:t>
      </w:r>
      <w:r>
        <w:rPr>
          <w:bCs/>
          <w:iCs/>
          <w:color w:val="000000" w:themeColor="text1"/>
        </w:rPr>
        <w:t>models of the system</w:t>
      </w:r>
      <w:r w:rsidR="00A34359">
        <w:rPr>
          <w:bCs/>
          <w:iCs/>
          <w:color w:val="000000" w:themeColor="text1"/>
        </w:rPr>
        <w:t xml:space="preserve"> from complex genotype-phenotype relationships, </w:t>
      </w:r>
      <w:r>
        <w:rPr>
          <w:bCs/>
          <w:iCs/>
          <w:color w:val="000000" w:themeColor="text1"/>
        </w:rPr>
        <w:t xml:space="preserve">we </w:t>
      </w:r>
      <w:r w:rsidR="00A34359">
        <w:rPr>
          <w:bCs/>
          <w:iCs/>
          <w:color w:val="000000" w:themeColor="text1"/>
        </w:rPr>
        <w:t xml:space="preserve">developed a neural network model.  We structured the neural network model </w:t>
      </w:r>
      <w:r w:rsidR="007644B0">
        <w:rPr>
          <w:bCs/>
          <w:iCs/>
          <w:color w:val="000000" w:themeColor="text1"/>
        </w:rPr>
        <w:t xml:space="preserve">(Methods, Fig 4A) </w:t>
      </w:r>
      <w:r w:rsidR="00A34359">
        <w:rPr>
          <w:bCs/>
          <w:iCs/>
          <w:color w:val="000000" w:themeColor="text1"/>
        </w:rPr>
        <w:t xml:space="preserve">to have </w:t>
      </w:r>
      <w:r w:rsidR="007644B0">
        <w:rPr>
          <w:bCs/>
          <w:iCs/>
          <w:color w:val="000000" w:themeColor="text1"/>
        </w:rPr>
        <w:t xml:space="preserve">three </w:t>
      </w:r>
      <w:r w:rsidR="00A34359">
        <w:rPr>
          <w:bCs/>
          <w:iCs/>
          <w:color w:val="000000" w:themeColor="text1"/>
        </w:rPr>
        <w:t>layers</w:t>
      </w:r>
      <w:r w:rsidR="007644B0">
        <w:rPr>
          <w:bCs/>
          <w:iCs/>
          <w:color w:val="000000" w:themeColor="text1"/>
        </w:rPr>
        <w:t xml:space="preserve">: 1) an input layer encoding the binary genotype </w:t>
      </w:r>
      <w:r w:rsidR="00E31FF3">
        <w:rPr>
          <w:bCs/>
          <w:iCs/>
          <w:color w:val="000000" w:themeColor="text1"/>
        </w:rPr>
        <w:t>(</w:t>
      </w:r>
      <w:r w:rsidR="00E31FF3" w:rsidRPr="001D524E">
        <w:rPr>
          <w:b/>
          <w:bCs/>
          <w:i/>
          <w:iCs/>
          <w:color w:val="000000" w:themeColor="text1"/>
        </w:rPr>
        <w:t>G</w:t>
      </w:r>
      <w:r w:rsidR="00E31FF3">
        <w:rPr>
          <w:bCs/>
          <w:iCs/>
          <w:color w:val="000000" w:themeColor="text1"/>
        </w:rPr>
        <w:t xml:space="preserve">) </w:t>
      </w:r>
      <w:r w:rsidR="007644B0">
        <w:rPr>
          <w:bCs/>
          <w:iCs/>
          <w:color w:val="000000" w:themeColor="text1"/>
        </w:rPr>
        <w:t xml:space="preserve">for each of the 16 targeted transporters; 2) a middle ‘hidden’ layer </w:t>
      </w:r>
      <w:r w:rsidR="00E31FF3">
        <w:rPr>
          <w:bCs/>
          <w:iCs/>
          <w:color w:val="000000" w:themeColor="text1"/>
        </w:rPr>
        <w:t>with values (</w:t>
      </w:r>
      <w:r w:rsidR="00E31FF3" w:rsidRPr="001D524E">
        <w:rPr>
          <w:b/>
          <w:bCs/>
          <w:i/>
          <w:iCs/>
          <w:color w:val="000000" w:themeColor="text1"/>
        </w:rPr>
        <w:t>A</w:t>
      </w:r>
      <w:r w:rsidR="00E31FF3">
        <w:rPr>
          <w:bCs/>
          <w:i/>
          <w:iCs/>
          <w:color w:val="000000" w:themeColor="text1"/>
        </w:rPr>
        <w:t xml:space="preserve">) </w:t>
      </w:r>
      <w:r w:rsidR="00E31FF3">
        <w:rPr>
          <w:bCs/>
          <w:iCs/>
          <w:color w:val="000000" w:themeColor="text1"/>
        </w:rPr>
        <w:t xml:space="preserve">that </w:t>
      </w:r>
      <w:r w:rsidR="007644B0">
        <w:rPr>
          <w:bCs/>
          <w:iCs/>
          <w:color w:val="000000" w:themeColor="text1"/>
        </w:rPr>
        <w:t xml:space="preserve">capture the activity of each of the 16 transporters; and 3) an output layer that quantitatively describes resistance </w:t>
      </w:r>
      <w:r w:rsidR="00E31FF3">
        <w:rPr>
          <w:bCs/>
          <w:iCs/>
          <w:color w:val="000000" w:themeColor="text1"/>
        </w:rPr>
        <w:t>(</w:t>
      </w:r>
      <w:r w:rsidR="00E31FF3" w:rsidRPr="001D524E">
        <w:rPr>
          <w:b/>
          <w:bCs/>
          <w:i/>
          <w:iCs/>
          <w:color w:val="000000" w:themeColor="text1"/>
        </w:rPr>
        <w:t>R</w:t>
      </w:r>
      <w:r w:rsidR="00E31FF3">
        <w:rPr>
          <w:bCs/>
          <w:iCs/>
          <w:color w:val="000000" w:themeColor="text1"/>
        </w:rPr>
        <w:t xml:space="preserve">) </w:t>
      </w:r>
      <w:r w:rsidR="007644B0">
        <w:rPr>
          <w:bCs/>
          <w:iCs/>
          <w:color w:val="000000" w:themeColor="text1"/>
        </w:rPr>
        <w:t xml:space="preserve">to each of 16 drugs.  The links between input and hidden layers </w:t>
      </w:r>
      <w:r w:rsidR="00E31FF3">
        <w:rPr>
          <w:bCs/>
          <w:iCs/>
          <w:color w:val="000000" w:themeColor="text1"/>
        </w:rPr>
        <w:t>have (initially unknown) weights (</w:t>
      </w:r>
      <w:r w:rsidR="00E31FF3">
        <w:rPr>
          <w:b/>
          <w:bCs/>
          <w:i/>
          <w:iCs/>
          <w:color w:val="000000" w:themeColor="text1"/>
        </w:rPr>
        <w:t>I</w:t>
      </w:r>
      <w:r w:rsidR="00E31FF3">
        <w:rPr>
          <w:bCs/>
          <w:iCs/>
          <w:color w:val="000000" w:themeColor="text1"/>
        </w:rPr>
        <w:t xml:space="preserve">) that </w:t>
      </w:r>
      <w:r w:rsidR="007644B0">
        <w:rPr>
          <w:bCs/>
          <w:iCs/>
          <w:color w:val="000000" w:themeColor="text1"/>
        </w:rPr>
        <w:t xml:space="preserve">represent </w:t>
      </w:r>
      <w:r w:rsidR="00E31FF3">
        <w:rPr>
          <w:bCs/>
          <w:iCs/>
          <w:color w:val="000000" w:themeColor="text1"/>
        </w:rPr>
        <w:t>possible pairwise regulatory influence relationships</w:t>
      </w:r>
      <w:r w:rsidR="00A34359">
        <w:rPr>
          <w:bCs/>
          <w:iCs/>
          <w:color w:val="000000" w:themeColor="text1"/>
        </w:rPr>
        <w:t xml:space="preserve"> between transporters</w:t>
      </w:r>
      <w:r w:rsidR="00E31FF3">
        <w:rPr>
          <w:bCs/>
          <w:iCs/>
          <w:color w:val="000000" w:themeColor="text1"/>
        </w:rPr>
        <w:t xml:space="preserve"> (with positive </w:t>
      </w:r>
      <w:r w:rsidR="00AE448D">
        <w:rPr>
          <w:bCs/>
          <w:iCs/>
          <w:color w:val="000000" w:themeColor="text1"/>
        </w:rPr>
        <w:t xml:space="preserve">weights for </w:t>
      </w:r>
      <w:r w:rsidR="00C22663">
        <w:rPr>
          <w:bCs/>
          <w:iCs/>
          <w:color w:val="000000" w:themeColor="text1"/>
        </w:rPr>
        <w:t xml:space="preserve">increased activity </w:t>
      </w:r>
      <w:r w:rsidR="00AE448D">
        <w:rPr>
          <w:bCs/>
          <w:iCs/>
          <w:color w:val="000000" w:themeColor="text1"/>
        </w:rPr>
        <w:t xml:space="preserve">and negative weights for </w:t>
      </w:r>
      <w:r w:rsidR="00C22663">
        <w:rPr>
          <w:bCs/>
          <w:iCs/>
          <w:color w:val="000000" w:themeColor="text1"/>
        </w:rPr>
        <w:t>decreased activity</w:t>
      </w:r>
      <w:r w:rsidR="00E31FF3">
        <w:rPr>
          <w:bCs/>
          <w:iCs/>
          <w:color w:val="000000" w:themeColor="text1"/>
        </w:rPr>
        <w:t xml:space="preserve">). The links between the hidden and output </w:t>
      </w:r>
      <w:r w:rsidR="00A34359">
        <w:rPr>
          <w:bCs/>
          <w:iCs/>
          <w:color w:val="000000" w:themeColor="text1"/>
        </w:rPr>
        <w:t>layer</w:t>
      </w:r>
      <w:r w:rsidR="00E31FF3">
        <w:rPr>
          <w:bCs/>
          <w:iCs/>
          <w:color w:val="000000" w:themeColor="text1"/>
        </w:rPr>
        <w:t>s</w:t>
      </w:r>
      <w:r w:rsidR="00A34359">
        <w:rPr>
          <w:bCs/>
          <w:iCs/>
          <w:color w:val="000000" w:themeColor="text1"/>
        </w:rPr>
        <w:t xml:space="preserve"> </w:t>
      </w:r>
      <w:r w:rsidR="00E31FF3">
        <w:rPr>
          <w:bCs/>
          <w:iCs/>
          <w:color w:val="000000" w:themeColor="text1"/>
        </w:rPr>
        <w:t>have (also initially unknown) weights (</w:t>
      </w:r>
      <w:r w:rsidR="00E31FF3" w:rsidRPr="001D524E">
        <w:rPr>
          <w:b/>
          <w:bCs/>
          <w:i/>
          <w:iCs/>
          <w:color w:val="000000" w:themeColor="text1"/>
        </w:rPr>
        <w:t>E</w:t>
      </w:r>
      <w:r w:rsidR="00E31FF3">
        <w:rPr>
          <w:bCs/>
          <w:iCs/>
          <w:color w:val="000000" w:themeColor="text1"/>
        </w:rPr>
        <w:t xml:space="preserve">) that capture the extent to which each </w:t>
      </w:r>
      <w:r w:rsidR="00A34359">
        <w:rPr>
          <w:bCs/>
          <w:iCs/>
          <w:color w:val="000000" w:themeColor="text1"/>
        </w:rPr>
        <w:t>transporter</w:t>
      </w:r>
      <w:r w:rsidR="00E31FF3">
        <w:rPr>
          <w:bCs/>
          <w:iCs/>
          <w:color w:val="000000" w:themeColor="text1"/>
        </w:rPr>
        <w:t xml:space="preserve"> can </w:t>
      </w:r>
      <w:r w:rsidR="00A34359">
        <w:rPr>
          <w:bCs/>
          <w:iCs/>
          <w:color w:val="000000" w:themeColor="text1"/>
        </w:rPr>
        <w:t xml:space="preserve">catalyze the efflux (or otherwise reduce the intracellular activity) of </w:t>
      </w:r>
      <w:r w:rsidR="00E31FF3">
        <w:rPr>
          <w:bCs/>
          <w:iCs/>
          <w:color w:val="000000" w:themeColor="text1"/>
        </w:rPr>
        <w:t xml:space="preserve">each </w:t>
      </w:r>
      <w:r w:rsidR="00A34359">
        <w:rPr>
          <w:bCs/>
          <w:iCs/>
          <w:color w:val="000000" w:themeColor="text1"/>
        </w:rPr>
        <w:t>drug.</w:t>
      </w:r>
      <w:r w:rsidR="007644B0">
        <w:rPr>
          <w:bCs/>
          <w:iCs/>
          <w:color w:val="000000" w:themeColor="text1"/>
        </w:rPr>
        <w:t xml:space="preserve"> </w:t>
      </w:r>
      <w:r w:rsidR="00AE448D">
        <w:rPr>
          <w:bCs/>
          <w:iCs/>
          <w:color w:val="000000" w:themeColor="text1"/>
        </w:rPr>
        <w:t>Using our complete set of drug resistance phenotypes for each genotype as training data, we learned the network weights using back-propagation with stochastic gradient descent</w:t>
      </w:r>
      <w:r w:rsidR="004F5CDD">
        <w:rPr>
          <w:bCs/>
          <w:iCs/>
          <w:color w:val="000000" w:themeColor="text1"/>
        </w:rPr>
        <w:t xml:space="preserve"> </w:t>
      </w:r>
      <w:r w:rsidR="00AE448D">
        <w:rPr>
          <w:bCs/>
          <w:iCs/>
          <w:color w:val="000000" w:themeColor="text1"/>
        </w:rPr>
        <w:t xml:space="preserve">(Methods). </w:t>
      </w:r>
      <w:r w:rsidR="004F5CDD">
        <w:rPr>
          <w:bCs/>
          <w:iCs/>
          <w:color w:val="000000" w:themeColor="text1"/>
        </w:rPr>
        <w:t xml:space="preserve"> The cost function that was used to optimize network weights contained a penalty </w:t>
      </w:r>
      <w:r w:rsidR="00CF5549">
        <w:rPr>
          <w:bCs/>
          <w:iCs/>
          <w:color w:val="000000" w:themeColor="text1"/>
        </w:rPr>
        <w:t>which acts to limit the</w:t>
      </w:r>
      <w:r w:rsidR="004F5CDD">
        <w:rPr>
          <w:bCs/>
          <w:iCs/>
          <w:color w:val="000000" w:themeColor="text1"/>
        </w:rPr>
        <w:t xml:space="preserve"> number of non-zero weights, </w:t>
      </w:r>
      <w:r w:rsidR="00CF5549">
        <w:rPr>
          <w:bCs/>
          <w:iCs/>
          <w:color w:val="000000" w:themeColor="text1"/>
        </w:rPr>
        <w:t>and</w:t>
      </w:r>
      <w:r w:rsidR="004F5CDD">
        <w:rPr>
          <w:bCs/>
          <w:iCs/>
          <w:color w:val="000000" w:themeColor="text1"/>
        </w:rPr>
        <w:t xml:space="preserve"> has the effect of favoring </w:t>
      </w:r>
      <w:r w:rsidR="00CF5549">
        <w:rPr>
          <w:bCs/>
          <w:iCs/>
          <w:color w:val="000000" w:themeColor="text1"/>
        </w:rPr>
        <w:t xml:space="preserve">more </w:t>
      </w:r>
      <w:r w:rsidR="004F5CDD">
        <w:rPr>
          <w:bCs/>
          <w:iCs/>
          <w:color w:val="000000" w:themeColor="text1"/>
        </w:rPr>
        <w:t xml:space="preserve">parsimonious models (Methods, </w:t>
      </w:r>
      <w:r w:rsidR="00EF3DD9">
        <w:rPr>
          <w:bCs/>
          <w:iCs/>
          <w:color w:val="000000" w:themeColor="text1"/>
        </w:rPr>
        <w:t>Fig</w:t>
      </w:r>
      <w:r w:rsidR="004F5CDD">
        <w:rPr>
          <w:bCs/>
          <w:iCs/>
          <w:color w:val="000000" w:themeColor="text1"/>
        </w:rPr>
        <w:t xml:space="preserve"> S8A</w:t>
      </w:r>
      <w:r w:rsidR="00F66999">
        <w:rPr>
          <w:bCs/>
          <w:iCs/>
          <w:color w:val="000000" w:themeColor="text1"/>
        </w:rPr>
        <w:t>-B</w:t>
      </w:r>
      <w:r w:rsidR="004F5CDD">
        <w:rPr>
          <w:bCs/>
          <w:iCs/>
          <w:color w:val="000000" w:themeColor="text1"/>
        </w:rPr>
        <w:t xml:space="preserve">). </w:t>
      </w:r>
      <w:r w:rsidR="00222479">
        <w:rPr>
          <w:bCs/>
          <w:iCs/>
          <w:color w:val="000000" w:themeColor="text1"/>
        </w:rPr>
        <w:t xml:space="preserve">After the learning procedure, parsimonious </w:t>
      </w:r>
      <w:r w:rsidR="004F5CDD">
        <w:rPr>
          <w:bCs/>
          <w:iCs/>
          <w:color w:val="000000" w:themeColor="text1"/>
        </w:rPr>
        <w:t xml:space="preserve">models were further favored </w:t>
      </w:r>
      <w:r w:rsidR="00222479">
        <w:rPr>
          <w:bCs/>
          <w:iCs/>
          <w:color w:val="000000" w:themeColor="text1"/>
        </w:rPr>
        <w:t xml:space="preserve">by setting </w:t>
      </w:r>
      <w:r w:rsidR="008A5242">
        <w:rPr>
          <w:bCs/>
          <w:iCs/>
          <w:color w:val="000000" w:themeColor="text1"/>
        </w:rPr>
        <w:t xml:space="preserve">non-zero </w:t>
      </w:r>
      <w:r w:rsidR="00222479">
        <w:rPr>
          <w:bCs/>
          <w:iCs/>
          <w:color w:val="000000" w:themeColor="text1"/>
        </w:rPr>
        <w:t xml:space="preserve">weights to zero </w:t>
      </w:r>
      <w:r w:rsidR="008A5242">
        <w:rPr>
          <w:bCs/>
          <w:iCs/>
          <w:color w:val="000000" w:themeColor="text1"/>
        </w:rPr>
        <w:t xml:space="preserve">if </w:t>
      </w:r>
      <w:r w:rsidR="00641DE3">
        <w:rPr>
          <w:bCs/>
          <w:iCs/>
          <w:color w:val="000000" w:themeColor="text1"/>
        </w:rPr>
        <w:t xml:space="preserve">they </w:t>
      </w:r>
      <w:r w:rsidR="00B2260E">
        <w:rPr>
          <w:bCs/>
          <w:iCs/>
          <w:color w:val="000000" w:themeColor="text1"/>
        </w:rPr>
        <w:t>did not consistently depart from zero between repeated runs with different initial parameter settings</w:t>
      </w:r>
      <w:r w:rsidR="00641DE3">
        <w:rPr>
          <w:bCs/>
          <w:iCs/>
          <w:color w:val="000000" w:themeColor="text1"/>
        </w:rPr>
        <w:t xml:space="preserve">, or if </w:t>
      </w:r>
      <w:r w:rsidR="008A5242">
        <w:rPr>
          <w:bCs/>
          <w:iCs/>
          <w:color w:val="000000" w:themeColor="text1"/>
        </w:rPr>
        <w:t xml:space="preserve">doing so did not cause a significant difference in model predictions </w:t>
      </w:r>
      <w:r w:rsidR="00AE448D">
        <w:rPr>
          <w:bCs/>
          <w:iCs/>
          <w:color w:val="000000" w:themeColor="text1"/>
        </w:rPr>
        <w:t>(Methods).</w:t>
      </w:r>
      <w:r w:rsidR="007E73B4">
        <w:rPr>
          <w:bCs/>
          <w:iCs/>
          <w:color w:val="000000" w:themeColor="text1"/>
        </w:rPr>
        <w:t xml:space="preserve">  Training this model on an input dataset of 97,392 training examples (6</w:t>
      </w:r>
      <w:r w:rsidR="00596B3E">
        <w:rPr>
          <w:bCs/>
          <w:iCs/>
          <w:color w:val="000000" w:themeColor="text1"/>
        </w:rPr>
        <w:t>,</w:t>
      </w:r>
      <w:r w:rsidR="007E73B4">
        <w:rPr>
          <w:bCs/>
          <w:iCs/>
          <w:color w:val="000000" w:themeColor="text1"/>
        </w:rPr>
        <w:t xml:space="preserve">087 unique genotypes </w:t>
      </w:r>
      <w:r w:rsidR="007E73B4" w:rsidRPr="007E73B4">
        <w:rPr>
          <w:bCs/>
          <w:iCs/>
          <w:color w:val="000000" w:themeColor="text1"/>
        </w:rPr>
        <w:t>×</w:t>
      </w:r>
      <w:r w:rsidR="007E73B4" w:rsidRPr="008E0AAD">
        <w:rPr>
          <w:bCs/>
          <w:iCs/>
          <w:color w:val="000000" w:themeColor="text1"/>
        </w:rPr>
        <w:t xml:space="preserve"> </w:t>
      </w:r>
      <w:r w:rsidR="007E73B4" w:rsidRPr="007E73B4">
        <w:rPr>
          <w:bCs/>
          <w:iCs/>
          <w:color w:val="000000" w:themeColor="text1"/>
        </w:rPr>
        <w:t>16 drugs)</w:t>
      </w:r>
      <w:r w:rsidR="007E73B4">
        <w:rPr>
          <w:bCs/>
          <w:iCs/>
          <w:color w:val="000000" w:themeColor="text1"/>
        </w:rPr>
        <w:t xml:space="preserve">, we learned an interpretable neural network with only </w:t>
      </w:r>
      <w:ins w:id="239" w:author="Albi Celaj [2]" w:date="2018-12-05T15:56:00Z">
        <w:r w:rsidR="0093380E">
          <w:rPr>
            <w:bCs/>
            <w:iCs/>
            <w:color w:val="000000" w:themeColor="text1"/>
            <w:highlight w:val="yellow"/>
          </w:rPr>
          <w:t>74</w:t>
        </w:r>
      </w:ins>
      <w:del w:id="240" w:author="Albi Celaj [2]" w:date="2018-12-05T15:56:00Z">
        <w:r w:rsidR="008E0AAD" w:rsidRPr="008E0AAD" w:rsidDel="0093380E">
          <w:rPr>
            <w:bCs/>
            <w:iCs/>
            <w:color w:val="000000" w:themeColor="text1"/>
            <w:highlight w:val="yellow"/>
          </w:rPr>
          <w:delText>68</w:delText>
        </w:r>
      </w:del>
      <w:r w:rsidR="007E73B4">
        <w:rPr>
          <w:bCs/>
          <w:iCs/>
          <w:color w:val="000000" w:themeColor="text1"/>
        </w:rPr>
        <w:t xml:space="preserve"> non-zero fitted parameters.</w:t>
      </w:r>
    </w:p>
    <w:p w14:paraId="43BD71E3" w14:textId="125654E6" w:rsidR="00461C55" w:rsidRDefault="00461C55" w:rsidP="00255189">
      <w:pPr>
        <w:jc w:val="both"/>
        <w:rPr>
          <w:bCs/>
          <w:iCs/>
          <w:color w:val="000000" w:themeColor="text1"/>
        </w:rPr>
      </w:pPr>
    </w:p>
    <w:p w14:paraId="597F2AEF" w14:textId="5AD73EE3" w:rsidR="0076775C" w:rsidRDefault="008A5242" w:rsidP="007E73B4">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EF3DD9">
        <w:rPr>
          <w:bCs/>
          <w:iCs/>
          <w:color w:val="000000" w:themeColor="text1"/>
        </w:rPr>
        <w:t>Fig</w:t>
      </w:r>
      <w:r w:rsidR="00A819D2">
        <w:rPr>
          <w:bCs/>
          <w:iCs/>
          <w:color w:val="000000" w:themeColor="text1"/>
        </w:rPr>
        <w:t xml:space="preserve"> 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Therefore</w:t>
      </w:r>
      <w:r w:rsidR="0076775C">
        <w:rPr>
          <w:bCs/>
          <w:iCs/>
          <w:color w:val="000000" w:themeColor="text1"/>
        </w:rPr>
        <w:t xml:space="preserve">, we </w:t>
      </w:r>
      <w:r w:rsidR="00B276FC">
        <w:rPr>
          <w:bCs/>
          <w:iCs/>
          <w:color w:val="000000" w:themeColor="text1"/>
        </w:rPr>
        <w:t xml:space="preserve">also </w:t>
      </w:r>
      <w:r w:rsidR="007E73B4">
        <w:rPr>
          <w:bCs/>
          <w:iCs/>
          <w:color w:val="000000" w:themeColor="text1"/>
        </w:rPr>
        <w:t>assess</w:t>
      </w:r>
      <w:r w:rsidR="0076775C">
        <w:rPr>
          <w:bCs/>
          <w:iCs/>
          <w:color w:val="000000" w:themeColor="text1"/>
        </w:rPr>
        <w:t>ed</w:t>
      </w:r>
      <w:r w:rsidR="007E73B4">
        <w:rPr>
          <w:bCs/>
          <w:iCs/>
          <w:color w:val="000000" w:themeColor="text1"/>
        </w:rPr>
        <w:t xml:space="preserve"> the model on data from one mating type and test</w:t>
      </w:r>
      <w:r w:rsidR="0076775C">
        <w:rPr>
          <w:bCs/>
          <w:iCs/>
          <w:color w:val="000000" w:themeColor="text1"/>
        </w:rPr>
        <w:t>ing</w:t>
      </w:r>
      <w:r w:rsidR="007E73B4">
        <w:rPr>
          <w:bCs/>
          <w:iCs/>
          <w:color w:val="000000" w:themeColor="text1"/>
        </w:rPr>
        <w:t xml:space="preserve"> it on the </w:t>
      </w:r>
      <w:r w:rsidR="00E01D4F">
        <w:rPr>
          <w:bCs/>
          <w:iCs/>
          <w:color w:val="000000" w:themeColor="text1"/>
        </w:rPr>
        <w:t>other</w:t>
      </w:r>
      <w:r w:rsidR="0076775C">
        <w:rPr>
          <w:bCs/>
          <w:iCs/>
          <w:color w:val="000000" w:themeColor="text1"/>
        </w:rPr>
        <w:t xml:space="preserve">. 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ins w:id="241" w:author="Albi Celaj [2]" w:date="2018-12-05T15:56:00Z">
        <w:r w:rsidR="0093380E">
          <w:rPr>
            <w:bCs/>
            <w:iCs/>
            <w:color w:val="000000" w:themeColor="text1"/>
          </w:rPr>
          <w:t xml:space="preserve"> and </w:t>
        </w:r>
      </w:ins>
      <w:ins w:id="242" w:author="Albi Celaj [2]" w:date="2018-12-05T15:57:00Z">
        <w:r w:rsidR="0093380E">
          <w:rPr>
            <w:bCs/>
            <w:i/>
            <w:iCs/>
            <w:color w:val="000000" w:themeColor="text1"/>
          </w:rPr>
          <w:t xml:space="preserve">r </w:t>
        </w:r>
        <w:r w:rsidR="0093380E">
          <w:rPr>
            <w:bCs/>
            <w:iCs/>
            <w:color w:val="000000" w:themeColor="text1"/>
          </w:rPr>
          <w:t>= 0.96</w:t>
        </w:r>
      </w:ins>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ins w:id="243" w:author="Albi Celaj [2]" w:date="2018-12-05T15:57:00Z">
        <w:r w:rsidR="0093380E">
          <w:rPr>
            <w:bCs/>
            <w:iCs/>
            <w:color w:val="000000" w:themeColor="text1"/>
          </w:rPr>
          <w:t>respectively [</w:t>
        </w:r>
      </w:ins>
      <w:r w:rsidR="00E01D4F">
        <w:rPr>
          <w:bCs/>
          <w:iCs/>
          <w:color w:val="000000" w:themeColor="text1"/>
        </w:rPr>
        <w:t xml:space="preserve">Fig </w:t>
      </w:r>
      <w:r w:rsidR="00AB1BCE">
        <w:rPr>
          <w:bCs/>
          <w:iCs/>
          <w:color w:val="000000" w:themeColor="text1"/>
        </w:rPr>
        <w:t>S8</w:t>
      </w:r>
      <w:r w:rsidR="00534DEF">
        <w:rPr>
          <w:bCs/>
          <w:iCs/>
          <w:color w:val="000000" w:themeColor="text1"/>
        </w:rPr>
        <w:t>C</w:t>
      </w:r>
      <w:ins w:id="244" w:author="Albi Celaj [2]" w:date="2018-12-05T15:57:00Z">
        <w:r w:rsidR="0093380E">
          <w:rPr>
            <w:bCs/>
            <w:iCs/>
            <w:color w:val="000000" w:themeColor="text1"/>
          </w:rPr>
          <w:t>]</w:t>
        </w:r>
      </w:ins>
      <w:r w:rsidR="00E01D4F">
        <w:rPr>
          <w:bCs/>
          <w:iCs/>
          <w:color w:val="000000" w:themeColor="text1"/>
        </w:rPr>
        <w:t>)</w:t>
      </w:r>
      <w:r w:rsidR="0076775C">
        <w:rPr>
          <w:bCs/>
          <w:iCs/>
          <w:color w:val="000000" w:themeColor="text1"/>
        </w:rPr>
        <w:t xml:space="preserve">.  </w:t>
      </w:r>
      <w:r w:rsidR="00103D7E">
        <w:rPr>
          <w:bCs/>
          <w:iCs/>
          <w:color w:val="000000" w:themeColor="text1"/>
        </w:rPr>
        <w:t xml:space="preserve">Training using each of these two </w:t>
      </w:r>
      <w:r w:rsidR="0076775C">
        <w:rPr>
          <w:bCs/>
          <w:iCs/>
          <w:color w:val="000000" w:themeColor="text1"/>
        </w:rPr>
        <w:t xml:space="preserve">independent biological replicate datasets also yielded </w:t>
      </w:r>
      <w:r w:rsidR="005C24F5">
        <w:rPr>
          <w:bCs/>
          <w:iCs/>
          <w:color w:val="000000" w:themeColor="text1"/>
        </w:rPr>
        <w:t xml:space="preserve">strong </w:t>
      </w:r>
      <w:r w:rsidR="0025084E">
        <w:rPr>
          <w:bCs/>
          <w:iCs/>
          <w:color w:val="000000" w:themeColor="text1"/>
        </w:rPr>
        <w:t>agreement</w:t>
      </w:r>
      <w:r w:rsidR="005C24F5">
        <w:rPr>
          <w:bCs/>
          <w:iCs/>
          <w:color w:val="000000" w:themeColor="text1"/>
        </w:rPr>
        <w:t xml:space="preserve"> </w:t>
      </w:r>
      <w:r w:rsidR="0076775C">
        <w:rPr>
          <w:bCs/>
          <w:iCs/>
          <w:color w:val="000000" w:themeColor="text1"/>
        </w:rPr>
        <w:t xml:space="preserve">in the parameter values </w:t>
      </w:r>
      <w:r w:rsidR="00E01D4F">
        <w:rPr>
          <w:bCs/>
          <w:iCs/>
          <w:color w:val="000000" w:themeColor="text1"/>
        </w:rPr>
        <w:t>(</w:t>
      </w:r>
      <w:r w:rsidR="00E01D4F">
        <w:rPr>
          <w:bCs/>
          <w:i/>
          <w:iCs/>
          <w:color w:val="000000" w:themeColor="text1"/>
        </w:rPr>
        <w:t xml:space="preserve">r </w:t>
      </w:r>
      <w:r w:rsidR="00E01D4F">
        <w:rPr>
          <w:bCs/>
          <w:iCs/>
          <w:color w:val="000000" w:themeColor="text1"/>
        </w:rPr>
        <w:t>= 0.9</w:t>
      </w:r>
      <w:r w:rsidR="003D25C6" w:rsidRPr="003D25C6">
        <w:rPr>
          <w:bCs/>
          <w:iCs/>
          <w:color w:val="000000" w:themeColor="text1"/>
          <w:highlight w:val="yellow"/>
        </w:rPr>
        <w:t>8</w:t>
      </w:r>
      <w:r w:rsidR="00E01D4F">
        <w:rPr>
          <w:bCs/>
          <w:iCs/>
          <w:color w:val="000000" w:themeColor="text1"/>
        </w:rPr>
        <w:t xml:space="preserve">, Fig </w:t>
      </w:r>
      <w:r w:rsidR="00AB1BCE">
        <w:rPr>
          <w:bCs/>
          <w:iCs/>
          <w:color w:val="000000" w:themeColor="text1"/>
        </w:rPr>
        <w:t>S8</w:t>
      </w:r>
      <w:r w:rsidR="00534DEF">
        <w:rPr>
          <w:bCs/>
          <w:iCs/>
          <w:color w:val="000000" w:themeColor="text1"/>
        </w:rPr>
        <w:t>D</w:t>
      </w:r>
      <w:r w:rsidR="00E01D4F">
        <w:rPr>
          <w:bCs/>
          <w:iCs/>
          <w:color w:val="000000" w:themeColor="text1"/>
        </w:rPr>
        <w:t>)</w:t>
      </w:r>
      <w:r w:rsidR="00137395">
        <w:rPr>
          <w:bCs/>
          <w:iCs/>
          <w:color w:val="000000" w:themeColor="text1"/>
        </w:rPr>
        <w:t xml:space="preserve">, </w:t>
      </w:r>
      <w:r w:rsidR="0076775C">
        <w:rPr>
          <w:bCs/>
          <w:iCs/>
          <w:color w:val="000000" w:themeColor="text1"/>
        </w:rPr>
        <w:t>suggesting that model parameters were robustly determined</w:t>
      </w:r>
      <w:r w:rsidR="00E01D4F">
        <w:rPr>
          <w:bCs/>
          <w:iCs/>
          <w:color w:val="000000" w:themeColor="text1"/>
        </w:rPr>
        <w:t xml:space="preserve">. </w:t>
      </w:r>
    </w:p>
    <w:p w14:paraId="31548E28" w14:textId="77777777" w:rsidR="0076775C" w:rsidRDefault="0076775C" w:rsidP="007E73B4">
      <w:pPr>
        <w:jc w:val="both"/>
        <w:rPr>
          <w:bCs/>
          <w:iCs/>
          <w:color w:val="000000" w:themeColor="text1"/>
        </w:rPr>
      </w:pPr>
    </w:p>
    <w:p w14:paraId="112EF59A" w14:textId="235A039D" w:rsidR="00BD02C8" w:rsidRPr="00EA6CA6" w:rsidRDefault="00FA2AB6">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in keeping with the observation that </w:t>
      </w:r>
      <w:r w:rsidR="00C22663">
        <w:rPr>
          <w:bCs/>
          <w:i/>
          <w:iCs/>
          <w:color w:val="000000" w:themeColor="text1"/>
        </w:rPr>
        <w:t xml:space="preserve">snq2∆, yor1∆, ybt1∆, </w:t>
      </w:r>
      <w:r w:rsidR="00C22663">
        <w:rPr>
          <w:bCs/>
          <w:iCs/>
          <w:color w:val="000000" w:themeColor="text1"/>
        </w:rPr>
        <w:t xml:space="preserve">and </w:t>
      </w:r>
      <w:r w:rsidR="00C22663">
        <w:rPr>
          <w:bCs/>
          <w:i/>
          <w:iCs/>
          <w:color w:val="000000" w:themeColor="text1"/>
        </w:rPr>
        <w:t xml:space="preserve">ycf1∆ </w:t>
      </w:r>
      <w:r w:rsidR="00C22663">
        <w:rPr>
          <w:bCs/>
          <w:iCs/>
          <w:color w:val="000000" w:themeColor="text1"/>
        </w:rPr>
        <w:t xml:space="preserve">increased activity of </w:t>
      </w:r>
      <w:r w:rsidR="000436E0">
        <w:rPr>
          <w:bCs/>
          <w:i/>
          <w:iCs/>
          <w:color w:val="000000" w:themeColor="text1"/>
        </w:rPr>
        <w:t>PDR5</w:t>
      </w:r>
      <w:r w:rsidR="00C22663">
        <w:rPr>
          <w:bCs/>
          <w:iCs/>
          <w:color w:val="000000" w:themeColor="text1"/>
        </w:rPr>
        <w:t xml:space="preserve">, the model found </w:t>
      </w:r>
      <w:r w:rsidR="00C22663" w:rsidRPr="00496A4E">
        <w:rPr>
          <w:bCs/>
          <w:i/>
          <w:iCs/>
          <w:color w:val="000000" w:themeColor="text1"/>
        </w:rPr>
        <w:t>SNQ2</w:t>
      </w:r>
      <w:r w:rsidR="00C22663">
        <w:rPr>
          <w:bCs/>
          <w:iCs/>
          <w:color w:val="000000" w:themeColor="text1"/>
        </w:rPr>
        <w:t xml:space="preserve">, </w:t>
      </w:r>
      <w:r w:rsidR="00C22663" w:rsidRPr="00496A4E">
        <w:rPr>
          <w:bCs/>
          <w:i/>
          <w:iCs/>
          <w:color w:val="000000" w:themeColor="text1"/>
        </w:rPr>
        <w:t>YOR1</w:t>
      </w:r>
      <w:r w:rsidR="00C22663">
        <w:rPr>
          <w:bCs/>
          <w:iCs/>
          <w:color w:val="000000" w:themeColor="text1"/>
        </w:rPr>
        <w:t xml:space="preserve">, </w:t>
      </w:r>
      <w:r w:rsidR="00C22663" w:rsidRPr="00496A4E">
        <w:rPr>
          <w:bCs/>
          <w:i/>
          <w:iCs/>
          <w:color w:val="000000" w:themeColor="text1"/>
        </w:rPr>
        <w:t>YBT1</w:t>
      </w:r>
      <w:r w:rsidR="00C22663">
        <w:rPr>
          <w:bCs/>
          <w:iCs/>
          <w:color w:val="000000" w:themeColor="text1"/>
        </w:rPr>
        <w:t xml:space="preserve">, and </w:t>
      </w:r>
      <w:r w:rsidR="00C22663" w:rsidRPr="00496A4E">
        <w:rPr>
          <w:bCs/>
          <w:i/>
          <w:iCs/>
          <w:color w:val="000000" w:themeColor="text1"/>
        </w:rPr>
        <w:t>YCF1</w:t>
      </w:r>
      <w:r w:rsidR="00C22663">
        <w:rPr>
          <w:bCs/>
          <w:iCs/>
          <w:color w:val="000000" w:themeColor="text1"/>
        </w:rPr>
        <w:t xml:space="preserve"> to each have a negative influence on </w:t>
      </w:r>
      <w:r w:rsidR="00C22663" w:rsidRPr="00496A4E">
        <w:rPr>
          <w:bCs/>
          <w:i/>
          <w:iCs/>
          <w:color w:val="000000" w:themeColor="text1"/>
        </w:rPr>
        <w:t>PDR5</w:t>
      </w:r>
      <w:r w:rsidR="00C22663">
        <w:rPr>
          <w:bCs/>
          <w:iCs/>
          <w:color w:val="000000" w:themeColor="text1"/>
        </w:rPr>
        <w:t xml:space="preserve"> activity</w:t>
      </w:r>
      <w:r w:rsidR="005C24F5">
        <w:rPr>
          <w:bCs/>
          <w:i/>
          <w:iCs/>
          <w:color w:val="000000" w:themeColor="text1"/>
        </w:rPr>
        <w:t xml:space="preserve"> </w:t>
      </w:r>
      <w:r w:rsidR="005C24F5">
        <w:rPr>
          <w:bCs/>
          <w:iCs/>
          <w:color w:val="000000" w:themeColor="text1"/>
        </w:rPr>
        <w:t>(</w:t>
      </w:r>
      <w:r w:rsidR="00EF3DD9">
        <w:rPr>
          <w:bCs/>
          <w:iCs/>
          <w:color w:val="000000" w:themeColor="text1"/>
        </w:rPr>
        <w:t>Fig</w:t>
      </w:r>
      <w:r w:rsidR="005C24F5">
        <w:rPr>
          <w:bCs/>
          <w:iCs/>
          <w:color w:val="000000" w:themeColor="text1"/>
        </w:rPr>
        <w:t xml:space="preserve"> 4B)</w:t>
      </w:r>
      <w:r w:rsidR="00363FEA">
        <w:rPr>
          <w:bCs/>
          <w:i/>
          <w:iCs/>
          <w:color w:val="000000" w:themeColor="text1"/>
        </w:rPr>
        <w:t>.</w:t>
      </w:r>
      <w:r w:rsidR="00A5566A" w:rsidRPr="00317DE4">
        <w:rPr>
          <w:bCs/>
          <w:iCs/>
          <w:color w:val="000000" w:themeColor="text1"/>
        </w:rPr>
        <w:t xml:space="preserve"> </w:t>
      </w:r>
      <w:r w:rsidR="00C22663">
        <w:rPr>
          <w:bCs/>
          <w:iCs/>
          <w:color w:val="000000" w:themeColor="text1"/>
        </w:rPr>
        <w:t xml:space="preserve"> </w:t>
      </w:r>
      <w:r w:rsidR="00414F35">
        <w:rPr>
          <w:bCs/>
          <w:iCs/>
          <w:color w:val="000000" w:themeColor="text1"/>
        </w:rPr>
        <w:t xml:space="preserve">The 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EF3DD9">
        <w:rPr>
          <w:rFonts w:eastAsiaTheme="minorEastAsia"/>
          <w:color w:val="000000" w:themeColor="text1"/>
        </w:rPr>
        <w:t>Fig</w:t>
      </w:r>
      <w:r w:rsidR="00137395" w:rsidRPr="00920853">
        <w:rPr>
          <w:rFonts w:eastAsiaTheme="minorEastAsia"/>
          <w:color w:val="000000" w:themeColor="text1"/>
        </w:rPr>
        <w:t xml:space="preserve"> 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EF3DD9">
        <w:rPr>
          <w:bCs/>
          <w:iCs/>
          <w:color w:val="000000" w:themeColor="text1"/>
        </w:rPr>
        <w:t>Fig</w:t>
      </w:r>
      <w:r w:rsidR="00445005" w:rsidRPr="00920853">
        <w:rPr>
          <w:bCs/>
          <w:iCs/>
          <w:color w:val="000000" w:themeColor="text1"/>
        </w:rPr>
        <w:t xml:space="preserve"> 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The model 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Snq2 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EA6CA6" w:rsidRPr="00920853">
        <w:rPr>
          <w:bCs/>
          <w:iCs/>
          <w:color w:val="000000" w:themeColor="text1"/>
        </w:rPr>
        <w:t xml:space="preserve">Fig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lastRenderedPageBreak/>
        <w:t>(</w:t>
      </w:r>
      <w:r w:rsidR="00EF3DD9">
        <w:rPr>
          <w:bCs/>
          <w:iCs/>
          <w:color w:val="000000" w:themeColor="text1"/>
        </w:rPr>
        <w:t>Fig</w:t>
      </w:r>
      <w:r w:rsidR="00EA6CA6" w:rsidRPr="00920853">
        <w:rPr>
          <w:bCs/>
          <w:iCs/>
          <w:color w:val="000000" w:themeColor="text1"/>
        </w:rPr>
        <w:t xml:space="preserv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 inferred biological relationships.</w:t>
      </w:r>
    </w:p>
    <w:p w14:paraId="50184259" w14:textId="206E2372" w:rsidR="0057641F" w:rsidRDefault="0057641F" w:rsidP="0057641F">
      <w:pPr>
        <w:jc w:val="both"/>
        <w:rPr>
          <w:bCs/>
          <w:iCs/>
          <w:color w:val="000000" w:themeColor="text1"/>
        </w:rPr>
      </w:pPr>
    </w:p>
    <w:p w14:paraId="70C1E360" w14:textId="7C271F45" w:rsidR="00E40979" w:rsidRPr="000950BD" w:rsidRDefault="00E40979" w:rsidP="00E40979">
      <w:pPr>
        <w:jc w:val="both"/>
        <w:rPr>
          <w:b/>
          <w:bCs/>
          <w:iCs/>
          <w:color w:val="000000" w:themeColor="text1"/>
        </w:rPr>
      </w:pPr>
      <w:r>
        <w:rPr>
          <w:b/>
          <w:bCs/>
          <w:iCs/>
          <w:color w:val="000000" w:themeColor="text1"/>
        </w:rPr>
        <w:t xml:space="preserve">Potential for iterative refinement of genotype-to-phenotype models </w:t>
      </w:r>
    </w:p>
    <w:p w14:paraId="7E8D4782" w14:textId="6A6D4BA6" w:rsidR="00E40979" w:rsidRPr="00650B0D" w:rsidDel="0093380E" w:rsidRDefault="00E40979" w:rsidP="0093380E">
      <w:pPr>
        <w:jc w:val="both"/>
        <w:rPr>
          <w:del w:id="245" w:author="Albi Celaj [2]" w:date="2018-12-05T15:58:00Z"/>
          <w:bCs/>
          <w:iCs/>
          <w:color w:val="000000" w:themeColor="text1"/>
        </w:rPr>
        <w:pPrChange w:id="246" w:author="Albi Celaj [2]" w:date="2018-12-05T15:58:00Z">
          <w:pPr>
            <w:jc w:val="both"/>
          </w:pPr>
        </w:pPrChange>
      </w:pPr>
      <w:r>
        <w:rPr>
          <w:bCs/>
          <w:iCs/>
          <w:color w:val="000000" w:themeColor="text1"/>
        </w:rPr>
        <w:t>Despite the overall accuracy of the neural network model, some inputs yielded predictions with which departed systematically from observation</w:t>
      </w:r>
      <w:r w:rsidR="00740CA8">
        <w:rPr>
          <w:bCs/>
          <w:iCs/>
          <w:color w:val="000000" w:themeColor="text1"/>
        </w:rPr>
        <w:t xml:space="preserve"> (Fig S9</w:t>
      </w:r>
      <w:r w:rsidR="00854B8B">
        <w:rPr>
          <w:bCs/>
          <w:iCs/>
          <w:color w:val="000000" w:themeColor="text1"/>
        </w:rPr>
        <w:t>)</w:t>
      </w:r>
      <w:r>
        <w:rPr>
          <w:bCs/>
          <w:iCs/>
          <w:color w:val="000000" w:themeColor="text1"/>
        </w:rPr>
        <w:t xml:space="preserve">, suggesting the need for model refinements. </w:t>
      </w:r>
      <w:moveFromRangeStart w:id="247" w:author="Albi Celaj [2]" w:date="2018-12-05T16:15:00Z" w:name="move531788816"/>
      <w:moveFrom w:id="248" w:author="Albi Celaj [2]" w:date="2018-12-05T16:15:00Z">
        <w:r w:rsidDel="0093380E">
          <w:rPr>
            <w:bCs/>
            <w:iCs/>
            <w:color w:val="000000" w:themeColor="text1"/>
          </w:rPr>
          <w:t xml:space="preserve">For example, while the model correctly predicted that the </w:t>
        </w:r>
        <w:r w:rsidRPr="00FF3025" w:rsidDel="0093380E">
          <w:rPr>
            <w:bCs/>
            <w:i/>
            <w:iCs/>
            <w:color w:val="000000" w:themeColor="text1"/>
          </w:rPr>
          <w:t>snq∆ybt1∆ycf1∆yor1∆</w:t>
        </w:r>
        <w:r w:rsidDel="0093380E">
          <w:rPr>
            <w:bCs/>
            <w:iCs/>
            <w:color w:val="000000" w:themeColor="text1"/>
          </w:rPr>
          <w:t xml:space="preserve"> strain would be more resistant to fluconazole than strains carrying any subset of these knockouts, </w:t>
        </w:r>
        <w:r w:rsidRPr="00650B0D" w:rsidDel="0093380E">
          <w:rPr>
            <w:bCs/>
            <w:iCs/>
            <w:color w:val="000000" w:themeColor="text1"/>
          </w:rPr>
          <w:t xml:space="preserve">the additive inhibition model of our neural network model under-estimated the resistance of this four-knockout strain (Fig </w:t>
        </w:r>
        <w:r w:rsidR="00854B8B" w:rsidRPr="00650B0D" w:rsidDel="0093380E">
          <w:rPr>
            <w:bCs/>
            <w:iCs/>
            <w:color w:val="000000" w:themeColor="text1"/>
          </w:rPr>
          <w:t>S9</w:t>
        </w:r>
        <w:r w:rsidRPr="00650B0D" w:rsidDel="0093380E">
          <w:rPr>
            <w:bCs/>
            <w:iCs/>
            <w:color w:val="000000" w:themeColor="text1"/>
          </w:rPr>
          <w:t xml:space="preserve">). A standard strategy in neural network design, that allows for the non-additive combination of multiple inputs converging on a target node is to have those inputs converge additively on </w:t>
        </w:r>
        <w:r w:rsidR="00F332B9" w:rsidRPr="00650B0D" w:rsidDel="0093380E">
          <w:rPr>
            <w:bCs/>
            <w:iCs/>
            <w:color w:val="000000" w:themeColor="text1"/>
          </w:rPr>
          <w:t xml:space="preserve">one or more </w:t>
        </w:r>
        <w:r w:rsidRPr="00650B0D" w:rsidDel="00C41281">
          <w:rPr>
            <w:bCs/>
            <w:iCs/>
            <w:color w:val="000000" w:themeColor="text1"/>
          </w:rPr>
          <w:t xml:space="preserve"> </w:t>
        </w:r>
        <w:r w:rsidRPr="00650B0D" w:rsidDel="0093380E">
          <w:rPr>
            <w:bCs/>
            <w:iCs/>
            <w:color w:val="000000" w:themeColor="text1"/>
          </w:rPr>
          <w:t>‘hidden’ node</w:t>
        </w:r>
        <w:r w:rsidR="00F332B9" w:rsidRPr="00650B0D" w:rsidDel="0093380E">
          <w:rPr>
            <w:bCs/>
            <w:iCs/>
            <w:color w:val="000000" w:themeColor="text1"/>
          </w:rPr>
          <w:t>s</w:t>
        </w:r>
        <w:r w:rsidRPr="00650B0D" w:rsidDel="0093380E">
          <w:rPr>
            <w:bCs/>
            <w:iCs/>
            <w:color w:val="000000" w:themeColor="text1"/>
          </w:rPr>
          <w:t xml:space="preserve">, which can then convey a non-additive signal to the original target node.  For this four gene example, addition of a single hidden neuron yielded better predictions of fluconazole resistance for the </w:t>
        </w:r>
        <w:r w:rsidR="00854B8B" w:rsidRPr="00650B0D" w:rsidDel="0093380E">
          <w:rPr>
            <w:bCs/>
            <w:iCs/>
            <w:color w:val="000000" w:themeColor="text1"/>
          </w:rPr>
          <w:t xml:space="preserve">three </w:t>
        </w:r>
        <w:r w:rsidRPr="00650B0D" w:rsidDel="0093380E">
          <w:rPr>
            <w:bCs/>
            <w:iCs/>
            <w:color w:val="000000" w:themeColor="text1"/>
          </w:rPr>
          <w:t>four-knockout strain</w:t>
        </w:r>
        <w:r w:rsidR="00854B8B" w:rsidRPr="00650B0D" w:rsidDel="0093380E">
          <w:rPr>
            <w:bCs/>
            <w:iCs/>
            <w:color w:val="000000" w:themeColor="text1"/>
          </w:rPr>
          <w:t>s</w:t>
        </w:r>
        <w:r w:rsidRPr="00650B0D" w:rsidDel="0093380E">
          <w:rPr>
            <w:bCs/>
            <w:iCs/>
            <w:color w:val="000000" w:themeColor="text1"/>
          </w:rPr>
          <w:t xml:space="preserve"> (Fig </w:t>
        </w:r>
        <w:r w:rsidR="00854B8B" w:rsidRPr="00650B0D" w:rsidDel="0093380E">
          <w:rPr>
            <w:bCs/>
            <w:iCs/>
            <w:color w:val="000000" w:themeColor="text1"/>
          </w:rPr>
          <w:t>S10 A-B</w:t>
        </w:r>
        <w:r w:rsidRPr="00650B0D" w:rsidDel="0093380E">
          <w:rPr>
            <w:bCs/>
            <w:iCs/>
            <w:color w:val="000000" w:themeColor="text1"/>
          </w:rPr>
          <w:t xml:space="preserve">).  </w:t>
        </w:r>
      </w:moveFrom>
      <w:moveFromRangeEnd w:id="247"/>
      <w:ins w:id="249" w:author="Albi Celaj [2]" w:date="2018-12-05T15:58:00Z">
        <w:r w:rsidR="0093380E">
          <w:rPr>
            <w:bCs/>
            <w:iCs/>
            <w:color w:val="000000" w:themeColor="text1"/>
          </w:rPr>
          <w:t xml:space="preserve">For </w:t>
        </w:r>
        <w:proofErr w:type="gramStart"/>
        <w:r w:rsidR="0093380E">
          <w:rPr>
            <w:bCs/>
            <w:iCs/>
            <w:color w:val="000000" w:themeColor="text1"/>
          </w:rPr>
          <w:t>example</w:t>
        </w:r>
      </w:ins>
      <w:proofErr w:type="gramEnd"/>
    </w:p>
    <w:p w14:paraId="0CFD3739" w14:textId="038D802A" w:rsidR="00E40979" w:rsidRPr="00650B0D" w:rsidDel="0093380E" w:rsidRDefault="00E40979" w:rsidP="0093380E">
      <w:pPr>
        <w:jc w:val="both"/>
        <w:rPr>
          <w:del w:id="250" w:author="Albi Celaj [2]" w:date="2018-12-05T15:58:00Z"/>
          <w:bCs/>
          <w:iCs/>
          <w:color w:val="000000" w:themeColor="text1"/>
        </w:rPr>
        <w:pPrChange w:id="251" w:author="Albi Celaj [2]" w:date="2018-12-05T15:58:00Z">
          <w:pPr>
            <w:jc w:val="both"/>
          </w:pPr>
        </w:pPrChange>
      </w:pPr>
    </w:p>
    <w:p w14:paraId="3C52A115" w14:textId="735A1B00" w:rsidR="00E40979" w:rsidRDefault="00E40979" w:rsidP="0093380E">
      <w:pPr>
        <w:jc w:val="both"/>
        <w:rPr>
          <w:bCs/>
          <w:iCs/>
          <w:color w:val="000000" w:themeColor="text1"/>
        </w:rPr>
      </w:pPr>
      <w:del w:id="252" w:author="Albi Celaj [2]" w:date="2018-12-05T15:58:00Z">
        <w:r w:rsidRPr="00650B0D" w:rsidDel="0093380E">
          <w:rPr>
            <w:bCs/>
            <w:iCs/>
            <w:color w:val="000000" w:themeColor="text1"/>
          </w:rPr>
          <w:delText>In another striking example</w:delText>
        </w:r>
      </w:del>
      <w:r w:rsidRPr="00650B0D">
        <w:rPr>
          <w:bCs/>
          <w:iCs/>
          <w:color w:val="000000" w:themeColor="text1"/>
        </w:rPr>
        <w:t>, valinomycin resistance was quite poorly predicted by the neural network model (</w:t>
      </w:r>
      <w:ins w:id="253" w:author="Albi Celaj [2]" w:date="2018-12-05T16:03:00Z">
        <w:r w:rsidR="00874065" w:rsidRPr="00874065">
          <w:rPr>
            <w:bCs/>
            <w:i/>
            <w:iCs/>
            <w:color w:val="000000" w:themeColor="text1"/>
            <w:rPrChange w:id="254" w:author="Albi Celaj [2]" w:date="2018-12-05T16:03:00Z">
              <w:rPr>
                <w:bCs/>
                <w:iCs/>
                <w:color w:val="000000" w:themeColor="text1"/>
              </w:rPr>
            </w:rPrChange>
          </w:rPr>
          <w:t>r</w:t>
        </w:r>
        <w:r w:rsidR="00874065">
          <w:rPr>
            <w:bCs/>
            <w:iCs/>
            <w:color w:val="000000" w:themeColor="text1"/>
          </w:rPr>
          <w:t xml:space="preserve"> = 0.49, </w:t>
        </w:r>
      </w:ins>
      <w:r w:rsidR="001E2A47" w:rsidRPr="00650B0D">
        <w:rPr>
          <w:bCs/>
          <w:iCs/>
          <w:color w:val="000000" w:themeColor="text1"/>
        </w:rPr>
        <w:t xml:space="preserve">Fig </w:t>
      </w:r>
      <w:ins w:id="255" w:author="Albi Celaj [2]" w:date="2018-12-05T15:58:00Z">
        <w:r w:rsidR="0093380E">
          <w:rPr>
            <w:bCs/>
            <w:iCs/>
            <w:color w:val="000000" w:themeColor="text1"/>
          </w:rPr>
          <w:t>4D, left panel</w:t>
        </w:r>
      </w:ins>
      <w:del w:id="256" w:author="Albi Celaj [2]" w:date="2018-12-05T15:58:00Z">
        <w:r w:rsidR="001E2A47" w:rsidRPr="00650B0D" w:rsidDel="0093380E">
          <w:rPr>
            <w:bCs/>
            <w:iCs/>
            <w:color w:val="000000" w:themeColor="text1"/>
          </w:rPr>
          <w:delText>S9</w:delText>
        </w:r>
        <w:r w:rsidR="00650B0D" w:rsidRPr="00650B0D" w:rsidDel="0093380E">
          <w:rPr>
            <w:bCs/>
            <w:iCs/>
            <w:color w:val="000000" w:themeColor="text1"/>
          </w:rPr>
          <w:delText>, S10C</w:delText>
        </w:r>
      </w:del>
      <w:r w:rsidRPr="00650B0D">
        <w:rPr>
          <w:bCs/>
          <w:iCs/>
          <w:color w:val="000000" w:themeColor="text1"/>
        </w:rPr>
        <w:t xml:space="preserve">). </w:t>
      </w:r>
      <w:ins w:id="257" w:author="Albi Celaj [2]" w:date="2018-12-05T16:00:00Z">
        <w:r w:rsidR="00874065">
          <w:rPr>
            <w:bCs/>
            <w:iCs/>
            <w:color w:val="000000" w:themeColor="text1"/>
          </w:rPr>
          <w:t xml:space="preserve">As the five-deletion strain </w:t>
        </w:r>
      </w:ins>
      <w:ins w:id="258" w:author="Albi Celaj [2]" w:date="2018-12-05T16:01:00Z">
        <w:r w:rsidR="00874065">
          <w:rPr>
            <w:bCs/>
            <w:iCs/>
            <w:color w:val="000000" w:themeColor="text1"/>
          </w:rPr>
          <w:t>was observed to be more valinomycin resistant than the wild-type (Fig 3A, right panel)</w:t>
        </w:r>
        <w:r w:rsidR="00874065" w:rsidRPr="00650B0D">
          <w:rPr>
            <w:bCs/>
            <w:iCs/>
            <w:color w:val="000000" w:themeColor="text1"/>
          </w:rPr>
          <w:t xml:space="preserve">, we considered the possibility that a valinomycin efflux pump (or other resistance mechanism) exists outside of our set of 16 targeted transporter genes, and is negatively influenced by one or more of our 16 studied transporters.  </w:t>
        </w:r>
      </w:ins>
      <w:del w:id="259" w:author="Albi Celaj [2]" w:date="2018-12-05T16:02:00Z">
        <w:r w:rsidRPr="00650B0D" w:rsidDel="00874065">
          <w:rPr>
            <w:bCs/>
            <w:iCs/>
            <w:color w:val="000000" w:themeColor="text1"/>
          </w:rPr>
          <w:delText xml:space="preserve">As </w:delText>
        </w:r>
      </w:del>
      <w:ins w:id="260" w:author="Albi Celaj [2]" w:date="2018-12-05T16:02:00Z">
        <w:r w:rsidR="00874065">
          <w:rPr>
            <w:bCs/>
            <w:iCs/>
            <w:color w:val="000000" w:themeColor="text1"/>
          </w:rPr>
          <w:t>Indeed,</w:t>
        </w:r>
        <w:r w:rsidR="00874065" w:rsidRPr="00650B0D">
          <w:rPr>
            <w:bCs/>
            <w:iCs/>
            <w:color w:val="000000" w:themeColor="text1"/>
          </w:rPr>
          <w:t xml:space="preserve"> </w:t>
        </w:r>
      </w:ins>
      <w:r w:rsidRPr="00650B0D">
        <w:rPr>
          <w:bCs/>
          <w:iCs/>
          <w:color w:val="000000" w:themeColor="text1"/>
        </w:rPr>
        <w:t>it ha</w:t>
      </w:r>
      <w:ins w:id="261" w:author="Albi Celaj [2]" w:date="2018-12-05T16:02:00Z">
        <w:r w:rsidR="00874065">
          <w:rPr>
            <w:bCs/>
            <w:iCs/>
            <w:color w:val="000000" w:themeColor="text1"/>
          </w:rPr>
          <w:t>d</w:t>
        </w:r>
      </w:ins>
      <w:del w:id="262" w:author="Albi Celaj [2]" w:date="2018-12-05T16:02:00Z">
        <w:r w:rsidRPr="00650B0D" w:rsidDel="00874065">
          <w:rPr>
            <w:bCs/>
            <w:iCs/>
            <w:color w:val="000000" w:themeColor="text1"/>
          </w:rPr>
          <w:delText>s</w:delText>
        </w:r>
      </w:del>
      <w:r w:rsidRPr="00650B0D">
        <w:rPr>
          <w:bCs/>
          <w:iCs/>
          <w:color w:val="000000" w:themeColor="text1"/>
        </w:rPr>
        <w:t xml:space="preserve"> been </w:t>
      </w:r>
      <w:ins w:id="263" w:author="Albi Celaj [2]" w:date="2018-12-05T16:03:00Z">
        <w:r w:rsidR="00550084">
          <w:rPr>
            <w:bCs/>
            <w:iCs/>
            <w:color w:val="000000" w:themeColor="text1"/>
          </w:rPr>
          <w:t xml:space="preserve">previously </w:t>
        </w:r>
      </w:ins>
      <w:r w:rsidRPr="00650B0D">
        <w:rPr>
          <w:bCs/>
          <w:iCs/>
          <w:color w:val="000000" w:themeColor="text1"/>
        </w:rPr>
        <w:t xml:space="preserve">observed that the ABC-16 strain is </w:t>
      </w:r>
      <w:ins w:id="264" w:author="Albi Celaj [2]" w:date="2018-12-05T16:02:00Z">
        <w:r w:rsidR="00874065">
          <w:rPr>
            <w:bCs/>
            <w:iCs/>
            <w:color w:val="000000" w:themeColor="text1"/>
          </w:rPr>
          <w:t xml:space="preserve">also </w:t>
        </w:r>
      </w:ins>
      <w:r w:rsidRPr="00650B0D">
        <w:rPr>
          <w:bCs/>
          <w:iCs/>
          <w:color w:val="000000" w:themeColor="text1"/>
        </w:rPr>
        <w:t>more resistant to valinomycin than the wild-type</w:t>
      </w:r>
      <w:r w:rsidR="00A004DF" w:rsidRPr="00650B0D">
        <w:rPr>
          <w:bCs/>
          <w:iCs/>
          <w:color w:val="000000" w:themeColor="text1"/>
        </w:rPr>
        <w:fldChar w:fldCharType="begin" w:fldLock="1"/>
      </w:r>
      <w:r w:rsidR="004F6CD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1,50&lt;/sup&gt;","plainTextFormattedCitation":"21,50","previouslyFormattedCitation":"&lt;sup&gt;23,49&lt;/sup&gt;"},"properties":{"noteIndex":0},"schema":"https://github.com/citation-style-language/schema/raw/master/csl-citation.json"}</w:instrText>
      </w:r>
      <w:r w:rsidR="00A004DF" w:rsidRPr="00650B0D">
        <w:rPr>
          <w:bCs/>
          <w:iCs/>
          <w:color w:val="000000" w:themeColor="text1"/>
        </w:rPr>
        <w:fldChar w:fldCharType="separate"/>
      </w:r>
      <w:r w:rsidR="004F6CD1" w:rsidRPr="004F6CD1">
        <w:rPr>
          <w:bCs/>
          <w:iCs/>
          <w:noProof/>
          <w:color w:val="000000" w:themeColor="text1"/>
          <w:vertAlign w:val="superscript"/>
        </w:rPr>
        <w:t>21,50</w:t>
      </w:r>
      <w:r w:rsidR="00A004DF" w:rsidRPr="00650B0D">
        <w:rPr>
          <w:bCs/>
          <w:iCs/>
          <w:color w:val="000000" w:themeColor="text1"/>
        </w:rPr>
        <w:fldChar w:fldCharType="end"/>
      </w:r>
      <w:ins w:id="265" w:author="Albi Celaj [2]" w:date="2018-12-05T16:02:00Z">
        <w:r w:rsidR="00874065">
          <w:rPr>
            <w:bCs/>
            <w:iCs/>
            <w:color w:val="000000" w:themeColor="text1"/>
          </w:rPr>
          <w:t xml:space="preserve">. </w:t>
        </w:r>
      </w:ins>
      <w:del w:id="266" w:author="Albi Celaj [2]" w:date="2018-12-05T16:01:00Z">
        <w:r w:rsidRPr="00650B0D" w:rsidDel="00874065">
          <w:rPr>
            <w:bCs/>
            <w:iCs/>
            <w:color w:val="000000" w:themeColor="text1"/>
          </w:rPr>
          <w:delText xml:space="preserve">, we considered the possibility that a valinomycin efflux pump (or other resistance mechanism) exists outside of our set of 16 targeted transporter genes, and is negatively influenced by one or more of our 16 studied transporters.  </w:delText>
        </w:r>
      </w:del>
      <w:r w:rsidRPr="00650B0D">
        <w:rPr>
          <w:bCs/>
          <w:iCs/>
          <w:color w:val="000000" w:themeColor="text1"/>
        </w:rPr>
        <w:t xml:space="preserve">To formalize this possibility, we added one additional ‘mystery transporter gene’ (always present) and its corresponding activity node to the neural network.  Training the neural network only on our valinomycin data yielded a model in which </w:t>
      </w:r>
      <w:r w:rsidRPr="00650B0D">
        <w:rPr>
          <w:bCs/>
          <w:i/>
          <w:iCs/>
          <w:color w:val="000000" w:themeColor="text1"/>
        </w:rPr>
        <w:t>SNQ2</w:t>
      </w:r>
      <w:r w:rsidRPr="00650B0D">
        <w:rPr>
          <w:bCs/>
          <w:iCs/>
          <w:color w:val="000000" w:themeColor="text1"/>
        </w:rPr>
        <w:t xml:space="preserve">, </w:t>
      </w:r>
      <w:r w:rsidRPr="00650B0D">
        <w:rPr>
          <w:bCs/>
          <w:i/>
          <w:iCs/>
          <w:color w:val="000000" w:themeColor="text1"/>
        </w:rPr>
        <w:t>PDR5</w:t>
      </w:r>
      <w:r w:rsidRPr="00650B0D">
        <w:rPr>
          <w:bCs/>
          <w:iCs/>
          <w:color w:val="000000" w:themeColor="text1"/>
        </w:rPr>
        <w:t xml:space="preserve"> and </w:t>
      </w:r>
      <w:r w:rsidRPr="00650B0D">
        <w:rPr>
          <w:bCs/>
          <w:i/>
          <w:iCs/>
          <w:color w:val="000000" w:themeColor="text1"/>
        </w:rPr>
        <w:t>YBT1</w:t>
      </w:r>
      <w:r w:rsidRPr="00650B0D">
        <w:rPr>
          <w:bCs/>
          <w:iCs/>
          <w:color w:val="000000" w:themeColor="text1"/>
        </w:rPr>
        <w:t xml:space="preserve"> each inhibit a ‘mystery transporter’ which clears valinomycin</w:t>
      </w:r>
      <w:ins w:id="267" w:author="Albi Celaj [2]" w:date="2018-12-05T16:03:00Z">
        <w:r w:rsidR="00550084">
          <w:rPr>
            <w:bCs/>
            <w:iCs/>
            <w:color w:val="000000" w:themeColor="text1"/>
          </w:rPr>
          <w:t>, and led to substantial</w:t>
        </w:r>
      </w:ins>
      <w:ins w:id="268" w:author="Albi Celaj [2]" w:date="2018-12-05T16:04:00Z">
        <w:r w:rsidR="00550084">
          <w:rPr>
            <w:bCs/>
            <w:iCs/>
            <w:color w:val="000000" w:themeColor="text1"/>
          </w:rPr>
          <w:t>ly improved modeling of the observed phenotypes</w:t>
        </w:r>
      </w:ins>
      <w:ins w:id="269" w:author="Albi Celaj [2]" w:date="2018-12-05T16:03:00Z">
        <w:r w:rsidR="00550084">
          <w:rPr>
            <w:bCs/>
            <w:iCs/>
            <w:color w:val="000000" w:themeColor="text1"/>
          </w:rPr>
          <w:t xml:space="preserve"> </w:t>
        </w:r>
      </w:ins>
      <w:r w:rsidR="00622CA4" w:rsidRPr="00650B0D">
        <w:rPr>
          <w:bCs/>
          <w:iCs/>
          <w:color w:val="000000" w:themeColor="text1"/>
        </w:rPr>
        <w:t xml:space="preserve"> </w:t>
      </w:r>
      <w:del w:id="270" w:author="Albi Celaj [2]" w:date="2018-12-05T16:02:00Z">
        <w:r w:rsidR="00622CA4" w:rsidRPr="00650B0D" w:rsidDel="00874065">
          <w:rPr>
            <w:bCs/>
            <w:iCs/>
            <w:color w:val="000000" w:themeColor="text1"/>
          </w:rPr>
          <w:delText>(</w:delText>
        </w:r>
      </w:del>
      <w:ins w:id="271" w:author="Albi Celaj [2]" w:date="2018-12-05T16:02:00Z">
        <w:r w:rsidR="00874065">
          <w:rPr>
            <w:bCs/>
            <w:iCs/>
            <w:color w:val="000000" w:themeColor="text1"/>
          </w:rPr>
          <w:t>(</w:t>
        </w:r>
      </w:ins>
      <w:ins w:id="272" w:author="Albi Celaj [2]" w:date="2018-12-05T16:04:00Z">
        <w:r w:rsidR="00550084" w:rsidRPr="00550084">
          <w:rPr>
            <w:bCs/>
            <w:i/>
            <w:iCs/>
            <w:color w:val="000000" w:themeColor="text1"/>
            <w:rPrChange w:id="273" w:author="Albi Celaj [2]" w:date="2018-12-05T16:04:00Z">
              <w:rPr>
                <w:bCs/>
                <w:iCs/>
                <w:color w:val="000000" w:themeColor="text1"/>
              </w:rPr>
            </w:rPrChange>
          </w:rPr>
          <w:t>r</w:t>
        </w:r>
        <w:r w:rsidR="00550084">
          <w:rPr>
            <w:bCs/>
            <w:iCs/>
            <w:color w:val="000000" w:themeColor="text1"/>
          </w:rPr>
          <w:t xml:space="preserve"> = 0.86, </w:t>
        </w:r>
      </w:ins>
      <w:ins w:id="274" w:author="Albi Celaj [2]" w:date="2018-12-05T16:02:00Z">
        <w:r w:rsidR="00874065">
          <w:rPr>
            <w:bCs/>
            <w:iCs/>
            <w:color w:val="000000" w:themeColor="text1"/>
          </w:rPr>
          <w:t>Fig 3A, right panel)</w:t>
        </w:r>
      </w:ins>
      <w:del w:id="275" w:author="Albi Celaj [2]" w:date="2018-12-05T16:02:00Z">
        <w:r w:rsidR="00622CA4" w:rsidRPr="00650B0D" w:rsidDel="00874065">
          <w:rPr>
            <w:bCs/>
            <w:iCs/>
            <w:color w:val="000000" w:themeColor="text1"/>
          </w:rPr>
          <w:delText xml:space="preserve">Fig </w:delText>
        </w:r>
        <w:r w:rsidR="001816FF" w:rsidRPr="00650B0D" w:rsidDel="00874065">
          <w:rPr>
            <w:bCs/>
            <w:iCs/>
            <w:color w:val="000000" w:themeColor="text1"/>
          </w:rPr>
          <w:delText>S10</w:delText>
        </w:r>
        <w:r w:rsidR="00650B0D" w:rsidRPr="00650B0D" w:rsidDel="00874065">
          <w:rPr>
            <w:bCs/>
            <w:iCs/>
            <w:color w:val="000000" w:themeColor="text1"/>
          </w:rPr>
          <w:delText>D</w:delText>
        </w:r>
        <w:r w:rsidR="00622CA4" w:rsidRPr="00650B0D" w:rsidDel="00874065">
          <w:rPr>
            <w:bCs/>
            <w:iCs/>
            <w:color w:val="000000" w:themeColor="text1"/>
          </w:rPr>
          <w:delText>)</w:delText>
        </w:r>
      </w:del>
      <w:r w:rsidRPr="00650B0D">
        <w:rPr>
          <w:bCs/>
          <w:iCs/>
          <w:color w:val="000000" w:themeColor="text1"/>
        </w:rPr>
        <w:t>.</w:t>
      </w:r>
      <w:ins w:id="276" w:author="Albi Celaj [2]" w:date="2018-12-05T16:23:00Z">
        <w:r w:rsidR="00CA6A9E">
          <w:rPr>
            <w:bCs/>
            <w:iCs/>
            <w:color w:val="000000" w:themeColor="text1"/>
          </w:rPr>
          <w:t xml:space="preserve">  Training a neural network model </w:t>
        </w:r>
      </w:ins>
      <w:ins w:id="277" w:author="Albi Celaj [2]" w:date="2018-12-05T16:25:00Z">
        <w:r w:rsidR="00000AA8">
          <w:rPr>
            <w:bCs/>
            <w:iCs/>
            <w:color w:val="000000" w:themeColor="text1"/>
          </w:rPr>
          <w:t xml:space="preserve">separately on valinomycin data </w:t>
        </w:r>
      </w:ins>
      <w:ins w:id="278" w:author="Albi Celaj [2]" w:date="2018-12-05T16:23:00Z">
        <w:r w:rsidR="00CA6A9E">
          <w:rPr>
            <w:bCs/>
            <w:iCs/>
            <w:color w:val="000000" w:themeColor="text1"/>
          </w:rPr>
          <w:t>without an additional factor did not result in similar improvements (</w:t>
        </w:r>
      </w:ins>
      <w:ins w:id="279" w:author="Albi Celaj [2]" w:date="2018-12-05T16:49:00Z">
        <w:r w:rsidR="00105653" w:rsidRPr="00925FC8">
          <w:rPr>
            <w:bCs/>
            <w:i/>
            <w:iCs/>
            <w:color w:val="000000" w:themeColor="text1"/>
          </w:rPr>
          <w:t>r</w:t>
        </w:r>
        <w:r w:rsidR="00105653">
          <w:rPr>
            <w:bCs/>
            <w:iCs/>
            <w:color w:val="000000" w:themeColor="text1"/>
          </w:rPr>
          <w:t xml:space="preserve"> = 0.49, </w:t>
        </w:r>
      </w:ins>
      <w:ins w:id="280" w:author="Albi Celaj [2]" w:date="2018-12-05T16:23:00Z">
        <w:r w:rsidR="00CA6A9E">
          <w:rPr>
            <w:bCs/>
            <w:iCs/>
            <w:color w:val="000000" w:themeColor="text1"/>
          </w:rPr>
          <w:t>Fig S10A).</w:t>
        </w:r>
      </w:ins>
    </w:p>
    <w:p w14:paraId="041F8051" w14:textId="77777777" w:rsidR="00240A04" w:rsidRDefault="00240A04" w:rsidP="00224FCB">
      <w:pPr>
        <w:outlineLvl w:val="0"/>
        <w:rPr>
          <w:b/>
          <w:bCs/>
          <w:iCs/>
          <w:color w:val="000000" w:themeColor="text1"/>
        </w:rPr>
      </w:pPr>
    </w:p>
    <w:p w14:paraId="1B961BB6" w14:textId="77777777" w:rsidR="003D79AA" w:rsidRDefault="007E2BCE" w:rsidP="00224FCB">
      <w:pPr>
        <w:outlineLvl w:val="0"/>
        <w:rPr>
          <w:ins w:id="281" w:author="Albi Celaj [2]" w:date="2018-12-05T15:58:00Z"/>
          <w:b/>
          <w:bCs/>
          <w:iCs/>
          <w:color w:val="000000" w:themeColor="text1"/>
        </w:rPr>
      </w:pPr>
      <w:r>
        <w:rPr>
          <w:b/>
          <w:bCs/>
          <w:iCs/>
          <w:color w:val="000000" w:themeColor="text1"/>
        </w:rPr>
        <w:t>Further exploration of complex synergistic resistance to fluconazole</w:t>
      </w:r>
    </w:p>
    <w:p w14:paraId="5343A922" w14:textId="7A613A70" w:rsidR="00B64121" w:rsidRDefault="004726E4" w:rsidP="004726E4">
      <w:pPr>
        <w:jc w:val="both"/>
        <w:outlineLvl w:val="0"/>
        <w:rPr>
          <w:ins w:id="282" w:author="Albi Celaj [2]" w:date="2018-12-05T16:34:00Z"/>
          <w:color w:val="000000"/>
          <w:lang w:val="en-CA"/>
        </w:rPr>
        <w:pPrChange w:id="283" w:author="Albi Celaj [2]" w:date="2018-12-05T16:10:00Z">
          <w:pPr>
            <w:outlineLvl w:val="0"/>
          </w:pPr>
        </w:pPrChange>
      </w:pPr>
      <w:ins w:id="284" w:author="Albi Celaj [2]" w:date="2018-12-05T16:06:00Z">
        <w:r>
          <w:rPr>
            <w:color w:val="000000"/>
            <w:lang w:val="en-CA"/>
          </w:rPr>
          <w:t xml:space="preserve">One striking phenotype observed by DCGA was </w:t>
        </w:r>
        <w:r>
          <w:rPr>
            <w:color w:val="000000"/>
          </w:rPr>
          <w:t>a quadruple deletion—</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Pr>
            <w:color w:val="000000"/>
            <w:lang w:val="en-CA"/>
          </w:rPr>
          <w:t xml:space="preserve">Fig </w:t>
        </w:r>
      </w:ins>
      <w:ins w:id="285" w:author="Albi Celaj [2]" w:date="2018-12-05T16:07:00Z">
        <w:r>
          <w:rPr>
            <w:color w:val="000000"/>
            <w:lang w:val="en-CA"/>
          </w:rPr>
          <w:t>5</w:t>
        </w:r>
      </w:ins>
      <w:ins w:id="286" w:author="Albi Celaj [2]" w:date="2018-12-05T16:06:00Z">
        <w:r>
          <w:rPr>
            <w:color w:val="000000"/>
            <w:lang w:val="en-CA"/>
          </w:rPr>
          <w:t>A</w:t>
        </w:r>
        <w:r w:rsidRPr="00233F15">
          <w:rPr>
            <w:color w:val="000000"/>
            <w:lang w:val="en-CA"/>
          </w:rPr>
          <w:t>)</w:t>
        </w:r>
      </w:ins>
      <w:ins w:id="287" w:author="Albi Celaj [2]" w:date="2018-12-05T16:13:00Z">
        <w:r w:rsidR="00D57E73">
          <w:rPr>
            <w:color w:val="000000"/>
            <w:lang w:val="en-CA"/>
          </w:rPr>
          <w:t xml:space="preserve">, and a similar phenomenon was observed for ketoconazole </w:t>
        </w:r>
        <w:r w:rsidR="00D57E73">
          <w:rPr>
            <w:color w:val="000000"/>
          </w:rPr>
          <w:t>(</w:t>
        </w:r>
        <w:r w:rsidR="00D57E73">
          <w:rPr>
            <w:color w:val="000000"/>
            <w:lang w:val="en-CA"/>
          </w:rPr>
          <w:t>Fig S7).</w:t>
        </w:r>
      </w:ins>
      <w:ins w:id="288" w:author="Albi Celaj [2]" w:date="2018-12-05T16:06:00Z">
        <w:r>
          <w:rPr>
            <w:color w:val="000000"/>
          </w:rPr>
          <w:t xml:space="preserve">  </w:t>
        </w:r>
      </w:ins>
      <w:ins w:id="289" w:author="Albi Celaj [2]" w:date="2018-12-05T16:35:00Z">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 xml:space="preserve">(differing from the resistant quadruple genotype only by an additional </w:t>
        </w:r>
        <w:r w:rsidR="00B64121" w:rsidRPr="00233F15">
          <w:rPr>
            <w:i/>
            <w:color w:val="000000"/>
          </w:rPr>
          <w:t>pdr5∆</w:t>
        </w:r>
        <w:r w:rsidR="00B64121">
          <w:rPr>
            <w:color w:val="000000"/>
          </w:rPr>
          <w:t xml:space="preserve"> deletion) showed </w:t>
        </w:r>
        <w:r w:rsidR="00B64121" w:rsidRPr="00233F15">
          <w:rPr>
            <w:color w:val="000000"/>
          </w:rPr>
          <w:t>sensitiv</w:t>
        </w:r>
        <w:r w:rsidR="00B64121">
          <w:rPr>
            <w:color w:val="000000"/>
          </w:rPr>
          <w:t xml:space="preserve">ity to fluconazole that was comparable to the single-knockout </w:t>
        </w:r>
        <w:r w:rsidR="00B64121" w:rsidRPr="00233F15">
          <w:rPr>
            <w:i/>
            <w:color w:val="000000"/>
          </w:rPr>
          <w:t xml:space="preserve">pdr5∆ </w:t>
        </w:r>
        <w:r w:rsidR="00B64121">
          <w:rPr>
            <w:color w:val="000000"/>
          </w:rPr>
          <w:t>genotype</w:t>
        </w:r>
        <w:r w:rsidR="00B64121" w:rsidRPr="001253E6">
          <w:rPr>
            <w:color w:val="000000"/>
          </w:rPr>
          <w:t>.</w:t>
        </w:r>
        <w:r w:rsidR="00B64121">
          <w:rPr>
            <w:color w:val="000000"/>
          </w:rPr>
          <w:t xml:space="preserve"> </w:t>
        </w:r>
      </w:ins>
      <w:ins w:id="290" w:author="Albi Celaj [2]" w:date="2018-12-05T16:34:00Z">
        <w:r w:rsidR="00CD32DC">
          <w:rPr>
            <w:color w:val="000000"/>
            <w:lang w:val="en-CA"/>
          </w:rPr>
          <w:t xml:space="preserve">These results </w:t>
        </w:r>
        <w:r w:rsidR="00CD32DC" w:rsidRPr="00233F15">
          <w:rPr>
            <w:color w:val="000000"/>
            <w:lang w:val="en-CA"/>
          </w:rPr>
          <w:t>extend previous</w:t>
        </w:r>
        <w:r w:rsidR="00CD32DC">
          <w:rPr>
            <w:color w:val="000000"/>
            <w:lang w:val="en-CA"/>
          </w:rPr>
          <w:t xml:space="preserve"> findings that deletions of </w:t>
        </w:r>
        <w:r w:rsidR="00CD32DC">
          <w:rPr>
            <w:i/>
            <w:color w:val="000000"/>
            <w:lang w:val="en-CA"/>
          </w:rPr>
          <w:t xml:space="preserve">SNQ2 </w:t>
        </w:r>
        <w:r w:rsidR="00CD32DC">
          <w:rPr>
            <w:color w:val="000000"/>
            <w:lang w:val="en-CA"/>
          </w:rPr>
          <w:t xml:space="preserve">or </w:t>
        </w:r>
        <w:r w:rsidR="00CD32DC">
          <w:rPr>
            <w:i/>
            <w:color w:val="000000"/>
            <w:lang w:val="en-CA"/>
          </w:rPr>
          <w:t>YOR1</w:t>
        </w:r>
        <w:r w:rsidR="00CD32DC">
          <w:rPr>
            <w:color w:val="000000"/>
            <w:lang w:val="en-CA"/>
          </w:rPr>
          <w:t xml:space="preserve"> (either alone or together) increase resistance to fluconazole, and that </w:t>
        </w:r>
        <w:r w:rsidR="00CD32DC" w:rsidRPr="00233F15">
          <w:rPr>
            <w:i/>
            <w:color w:val="000000"/>
          </w:rPr>
          <w:t>snq2∆</w:t>
        </w:r>
        <w:r w:rsidR="00CD32DC">
          <w:rPr>
            <w:color w:val="000000"/>
          </w:rPr>
          <w:t xml:space="preserve"> and </w:t>
        </w:r>
        <w:r w:rsidR="00CD32DC" w:rsidRPr="00233F15">
          <w:rPr>
            <w:i/>
            <w:color w:val="000000"/>
          </w:rPr>
          <w:t>yor1∆</w:t>
        </w:r>
        <w:r w:rsidR="00CD32DC">
          <w:rPr>
            <w:i/>
            <w:color w:val="000000"/>
          </w:rPr>
          <w:t xml:space="preserve"> </w:t>
        </w:r>
        <w:r w:rsidR="00CD32DC">
          <w:rPr>
            <w:color w:val="000000"/>
            <w:lang w:val="en-CA"/>
          </w:rPr>
          <w:t xml:space="preserve">deletions result in increased </w:t>
        </w:r>
        <w:r w:rsidR="00CD32DC" w:rsidRPr="00F67D9D">
          <w:rPr>
            <w:i/>
            <w:color w:val="000000"/>
            <w:lang w:val="en-CA"/>
          </w:rPr>
          <w:t>PDR5</w:t>
        </w:r>
        <w:r w:rsidR="00CD32DC">
          <w:rPr>
            <w:color w:val="000000"/>
            <w:lang w:val="en-CA"/>
          </w:rPr>
          <w:t xml:space="preserve"> expression and activity</w:t>
        </w:r>
        <w:r w:rsidR="00CD32DC" w:rsidRPr="00233F15">
          <w:rPr>
            <w:color w:val="000000"/>
            <w:lang w:val="en-CA"/>
          </w:rPr>
          <w:fldChar w:fldCharType="begin" w:fldLock="1"/>
        </w:r>
        <w:r w:rsidR="00CD32DC">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instrText>
        </w:r>
        <w:r w:rsidR="00CD32DC" w:rsidRPr="00233F15">
          <w:rPr>
            <w:color w:val="000000"/>
            <w:lang w:val="en-CA"/>
          </w:rPr>
          <w:fldChar w:fldCharType="separate"/>
        </w:r>
        <w:r w:rsidR="00CD32DC" w:rsidRPr="004F6CD1">
          <w:rPr>
            <w:noProof/>
            <w:color w:val="000000"/>
            <w:vertAlign w:val="superscript"/>
            <w:lang w:val="en-CA"/>
          </w:rPr>
          <w:t>31</w:t>
        </w:r>
        <w:r w:rsidR="00CD32DC" w:rsidRPr="00233F15">
          <w:rPr>
            <w:color w:val="000000"/>
            <w:lang w:val="en-CA"/>
          </w:rPr>
          <w:fldChar w:fldCharType="end"/>
        </w:r>
        <w:r w:rsidR="00CD32DC">
          <w:rPr>
            <w:color w:val="000000"/>
            <w:lang w:val="en-CA"/>
          </w:rPr>
          <w:t xml:space="preserve">.  These phenotypes </w:t>
        </w:r>
        <w:r w:rsidR="00CD32DC">
          <w:rPr>
            <w:color w:val="000000"/>
          </w:rPr>
          <w:t xml:space="preserve">further </w:t>
        </w:r>
        <w:r w:rsidR="00CD32DC">
          <w:rPr>
            <w:color w:val="000000"/>
            <w:lang w:val="en-CA"/>
          </w:rPr>
          <w:t xml:space="preserve">suggest that: 1) fluconazole resistance is increased further by </w:t>
        </w:r>
        <w:r w:rsidR="00CD32DC" w:rsidRPr="00233F15">
          <w:rPr>
            <w:i/>
            <w:color w:val="000000"/>
          </w:rPr>
          <w:t>ybt1∆</w:t>
        </w:r>
        <w:r w:rsidR="00CD32DC">
          <w:rPr>
            <w:color w:val="000000"/>
          </w:rPr>
          <w:t xml:space="preserve"> and </w:t>
        </w:r>
        <w:r w:rsidR="00CD32DC" w:rsidRPr="00233F15">
          <w:rPr>
            <w:i/>
            <w:color w:val="000000"/>
          </w:rPr>
          <w:t>ycf1∆</w:t>
        </w:r>
        <w:r w:rsidR="00CD32DC">
          <w:rPr>
            <w:color w:val="000000"/>
            <w:lang w:val="en-CA"/>
          </w:rPr>
          <w:t xml:space="preserve"> knockouts in addition to </w:t>
        </w:r>
        <w:r w:rsidR="00CD32DC" w:rsidRPr="00233F15">
          <w:rPr>
            <w:i/>
            <w:color w:val="000000"/>
          </w:rPr>
          <w:t>snq2∆</w:t>
        </w:r>
        <w:r w:rsidR="00CD32DC">
          <w:rPr>
            <w:color w:val="000000"/>
          </w:rPr>
          <w:t xml:space="preserve"> and </w:t>
        </w:r>
        <w:r w:rsidR="00CD32DC" w:rsidRPr="00233F15">
          <w:rPr>
            <w:i/>
            <w:color w:val="000000"/>
          </w:rPr>
          <w:t>yor1∆</w:t>
        </w:r>
        <w:r w:rsidR="00CD32DC">
          <w:rPr>
            <w:color w:val="000000"/>
            <w:lang w:val="en-CA"/>
          </w:rPr>
          <w:t xml:space="preserve">; 2) the resistance provided by </w:t>
        </w:r>
        <w:r w:rsidR="00CD32DC" w:rsidRPr="00233F15">
          <w:rPr>
            <w:i/>
            <w:color w:val="000000"/>
          </w:rPr>
          <w:t>ybt1∆</w:t>
        </w:r>
        <w:r w:rsidR="00CD32DC">
          <w:rPr>
            <w:color w:val="000000"/>
          </w:rPr>
          <w:t xml:space="preserve"> and </w:t>
        </w:r>
        <w:r w:rsidR="00CD32DC" w:rsidRPr="00233F15">
          <w:rPr>
            <w:i/>
            <w:color w:val="000000"/>
          </w:rPr>
          <w:t>ycf1∆</w:t>
        </w:r>
        <w:r w:rsidR="00CD32DC">
          <w:rPr>
            <w:color w:val="000000"/>
            <w:lang w:val="en-CA"/>
          </w:rPr>
          <w:t xml:space="preserve"> is synergistic with that provided by </w:t>
        </w:r>
        <w:r w:rsidR="00CD32DC" w:rsidRPr="00233F15">
          <w:rPr>
            <w:i/>
            <w:color w:val="000000"/>
          </w:rPr>
          <w:t>snq2∆</w:t>
        </w:r>
        <w:r w:rsidR="00CD32DC">
          <w:rPr>
            <w:color w:val="000000"/>
          </w:rPr>
          <w:t xml:space="preserve"> and </w:t>
        </w:r>
        <w:r w:rsidR="00CD32DC" w:rsidRPr="00233F15">
          <w:rPr>
            <w:i/>
            <w:color w:val="000000"/>
          </w:rPr>
          <w:t>yor1∆</w:t>
        </w:r>
        <w:r w:rsidR="00CD32DC">
          <w:rPr>
            <w:color w:val="000000"/>
            <w:lang w:val="en-CA"/>
          </w:rPr>
          <w:t xml:space="preserve">; and that 3) resistance of the </w:t>
        </w:r>
        <w:r w:rsidR="00CD32DC" w:rsidRPr="00233F15">
          <w:rPr>
            <w:i/>
            <w:color w:val="000000"/>
          </w:rPr>
          <w:t>snq2∆</w:t>
        </w:r>
        <w:r w:rsidR="00CD32DC">
          <w:rPr>
            <w:i/>
            <w:color w:val="000000"/>
          </w:rPr>
          <w:t xml:space="preserve"> </w:t>
        </w:r>
        <w:r w:rsidR="00CD32DC" w:rsidRPr="00233F15">
          <w:rPr>
            <w:i/>
            <w:color w:val="000000"/>
          </w:rPr>
          <w:t>ybt1∆</w:t>
        </w:r>
        <w:r w:rsidR="00CD32DC">
          <w:rPr>
            <w:i/>
            <w:color w:val="000000"/>
          </w:rPr>
          <w:t xml:space="preserve"> </w:t>
        </w:r>
        <w:r w:rsidR="00CD32DC" w:rsidRPr="00233F15">
          <w:rPr>
            <w:i/>
            <w:color w:val="000000"/>
          </w:rPr>
          <w:t>ycf1∆</w:t>
        </w:r>
        <w:r w:rsidR="00CD32DC">
          <w:rPr>
            <w:i/>
            <w:color w:val="000000"/>
          </w:rPr>
          <w:t xml:space="preserve"> </w:t>
        </w:r>
        <w:r w:rsidR="00CD32DC" w:rsidRPr="00233F15">
          <w:rPr>
            <w:i/>
            <w:color w:val="000000"/>
          </w:rPr>
          <w:t>yor1∆</w:t>
        </w:r>
        <w:r w:rsidR="00CD32DC">
          <w:rPr>
            <w:color w:val="000000"/>
          </w:rPr>
          <w:t xml:space="preserve"> knockout strain depends on the presence of a wild-type </w:t>
        </w:r>
        <w:r w:rsidR="00CD32DC" w:rsidRPr="00F67D9D">
          <w:rPr>
            <w:i/>
            <w:color w:val="000000"/>
          </w:rPr>
          <w:t>PDR5</w:t>
        </w:r>
        <w:r w:rsidR="00CD32DC">
          <w:rPr>
            <w:color w:val="000000"/>
            <w:lang w:val="en-CA"/>
          </w:rPr>
          <w:t xml:space="preserve">.  </w:t>
        </w:r>
      </w:ins>
    </w:p>
    <w:p w14:paraId="07133156" w14:textId="77777777" w:rsidR="00B64121" w:rsidRDefault="00B64121" w:rsidP="004726E4">
      <w:pPr>
        <w:jc w:val="both"/>
        <w:outlineLvl w:val="0"/>
        <w:rPr>
          <w:ins w:id="291" w:author="Albi Celaj [2]" w:date="2018-12-05T16:34:00Z"/>
          <w:color w:val="000000"/>
          <w:lang w:val="en-CA"/>
        </w:rPr>
        <w:pPrChange w:id="292" w:author="Albi Celaj [2]" w:date="2018-12-05T16:10:00Z">
          <w:pPr>
            <w:outlineLvl w:val="0"/>
          </w:pPr>
        </w:pPrChange>
      </w:pPr>
    </w:p>
    <w:p w14:paraId="1EDE6818" w14:textId="4F019C99" w:rsidR="004726E4" w:rsidRPr="00EC2C6E" w:rsidRDefault="004726E4" w:rsidP="004726E4">
      <w:pPr>
        <w:jc w:val="both"/>
        <w:outlineLvl w:val="0"/>
        <w:rPr>
          <w:ins w:id="293" w:author="Albi Celaj [2]" w:date="2018-12-05T16:07:00Z"/>
          <w:color w:val="000000"/>
          <w:rPrChange w:id="294" w:author="Albi Celaj [2]" w:date="2018-12-05T16:12:00Z">
            <w:rPr>
              <w:ins w:id="295" w:author="Albi Celaj [2]" w:date="2018-12-05T16:07:00Z"/>
              <w:b/>
              <w:bCs/>
              <w:iCs/>
              <w:color w:val="000000" w:themeColor="text1"/>
              <w:lang w:val="en-CA"/>
            </w:rPr>
          </w:rPrChange>
        </w:rPr>
        <w:pPrChange w:id="296" w:author="Albi Celaj [2]" w:date="2018-12-05T16:10:00Z">
          <w:pPr>
            <w:outlineLvl w:val="0"/>
          </w:pPr>
        </w:pPrChange>
      </w:pPr>
      <w:ins w:id="297" w:author="Albi Celaj [2]" w:date="2018-12-05T16:09:00Z">
        <w:r>
          <w:rPr>
            <w:color w:val="000000"/>
          </w:rPr>
          <w:t xml:space="preserve">Generalized linear </w:t>
        </w:r>
      </w:ins>
      <w:ins w:id="298" w:author="Albi Celaj [2]" w:date="2018-12-05T16:10:00Z">
        <w:r>
          <w:rPr>
            <w:color w:val="000000"/>
          </w:rPr>
          <w:t xml:space="preserve">regression </w:t>
        </w:r>
      </w:ins>
      <w:ins w:id="299" w:author="Albi Celaj [2]" w:date="2018-12-05T16:09:00Z">
        <w:r>
          <w:rPr>
            <w:color w:val="000000"/>
          </w:rPr>
          <w:t xml:space="preserve">had </w:t>
        </w:r>
      </w:ins>
      <w:ins w:id="300" w:author="Albi Celaj [2]" w:date="2018-12-05T16:10:00Z">
        <w:r>
          <w:rPr>
            <w:color w:val="000000"/>
          </w:rPr>
          <w:t>modeled</w:t>
        </w:r>
      </w:ins>
      <w:ins w:id="301" w:author="Albi Celaj [2]" w:date="2018-12-05T16:09:00Z">
        <w:r w:rsidR="009B2776">
          <w:rPr>
            <w:color w:val="000000"/>
          </w:rPr>
          <w:t xml:space="preserve"> this pheno</w:t>
        </w:r>
      </w:ins>
      <w:ins w:id="302" w:author="Albi Celaj [2]" w:date="2018-12-05T16:17:00Z">
        <w:r w:rsidR="00CA48D8">
          <w:rPr>
            <w:color w:val="000000"/>
          </w:rPr>
          <w:t>menon</w:t>
        </w:r>
      </w:ins>
      <w:ins w:id="303" w:author="Albi Celaj [2]" w:date="2018-12-05T16:09:00Z">
        <w:r>
          <w:rPr>
            <w:color w:val="000000"/>
          </w:rPr>
          <w:t xml:space="preserve"> </w:t>
        </w:r>
      </w:ins>
      <w:ins w:id="304" w:author="Albi Celaj [2]" w:date="2018-12-05T16:07:00Z">
        <w:r w:rsidRPr="00233F15">
          <w:rPr>
            <w:color w:val="000000"/>
          </w:rPr>
          <w:t>(in addition to one- and two- gene effects</w:t>
        </w:r>
        <w:r>
          <w:rPr>
            <w:color w:val="000000"/>
          </w:rPr>
          <w:t>), as the combination of three positive three-gene interactions (all three-knockout combinations of {</w:t>
        </w:r>
        <w:r w:rsidRPr="00233F15">
          <w:rPr>
            <w:i/>
            <w:color w:val="000000"/>
          </w:rPr>
          <w:t>yor1∆</w:t>
        </w:r>
        <w:r w:rsidRPr="00233F15">
          <w:rPr>
            <w:color w:val="000000"/>
          </w:rPr>
          <w:t>,</w:t>
        </w:r>
        <w:r>
          <w:rPr>
            <w:color w:val="000000"/>
          </w:rPr>
          <w:t xml:space="preserve"> </w:t>
        </w:r>
        <w:r w:rsidRPr="001C4571">
          <w:rPr>
            <w:i/>
            <w:color w:val="000000"/>
          </w:rPr>
          <w:t>snq2∆</w:t>
        </w:r>
        <w:r>
          <w:rPr>
            <w:i/>
            <w:color w:val="000000"/>
          </w:rPr>
          <w:t>, ybt1∆</w:t>
        </w:r>
        <w:r>
          <w:rPr>
            <w:color w:val="000000"/>
          </w:rPr>
          <w:t xml:space="preserve">, </w:t>
        </w:r>
        <w:r>
          <w:rPr>
            <w:i/>
            <w:color w:val="000000"/>
          </w:rPr>
          <w:t>ycf</w:t>
        </w:r>
        <w:r w:rsidRPr="00233F15">
          <w:rPr>
            <w:i/>
            <w:color w:val="000000"/>
          </w:rPr>
          <w:t>1∆</w:t>
        </w:r>
        <w:r>
          <w:rPr>
            <w:color w:val="000000"/>
          </w:rPr>
          <w:t>}</w:t>
        </w:r>
        <w:r>
          <w:rPr>
            <w:i/>
            <w:color w:val="000000"/>
          </w:rPr>
          <w:t xml:space="preserve"> </w:t>
        </w:r>
        <w:r>
          <w:rPr>
            <w:color w:val="000000"/>
          </w:rPr>
          <w:t xml:space="preserve">except </w:t>
        </w:r>
        <w:r w:rsidRPr="001C4571">
          <w:rPr>
            <w:i/>
            <w:color w:val="000000"/>
          </w:rPr>
          <w:t>snq2∆</w:t>
        </w:r>
        <w:r>
          <w:rPr>
            <w:i/>
            <w:color w:val="000000"/>
          </w:rPr>
          <w:t xml:space="preserve"> ybt1∆ ycf</w:t>
        </w:r>
        <w:r w:rsidRPr="00233F15">
          <w:rPr>
            <w:i/>
            <w:color w:val="000000"/>
          </w:rPr>
          <w:t>1∆</w:t>
        </w:r>
        <w:r>
          <w:rPr>
            <w:color w:val="000000"/>
          </w:rPr>
          <w:t xml:space="preserve"> - Fig 3C).  The</w:t>
        </w:r>
      </w:ins>
      <w:ins w:id="305" w:author="Albi Celaj [2]" w:date="2018-12-05T16:11:00Z">
        <w:r w:rsidR="00EC2C6E">
          <w:rPr>
            <w:color w:val="000000"/>
          </w:rPr>
          <w:t xml:space="preserve"> dependence of the</w:t>
        </w:r>
      </w:ins>
      <w:ins w:id="306" w:author="Albi Celaj [2]" w:date="2018-12-05T16:07:00Z">
        <w:r>
          <w:rPr>
            <w:color w:val="000000"/>
          </w:rPr>
          <w:t xml:space="preserve"> resistance resulting from these multi-knockout combinations on the presence of </w:t>
        </w:r>
        <w:r>
          <w:rPr>
            <w:i/>
            <w:color w:val="000000"/>
          </w:rPr>
          <w:t>PDR5</w:t>
        </w:r>
        <w:r w:rsidR="00EC2C6E">
          <w:rPr>
            <w:color w:val="000000"/>
          </w:rPr>
          <w:t xml:space="preserve"> was mode</w:t>
        </w:r>
        <w:r>
          <w:rPr>
            <w:color w:val="000000"/>
          </w:rPr>
          <w:t>led as three two-way negative interactions: {</w:t>
        </w:r>
        <w:r>
          <w:rPr>
            <w:i/>
            <w:color w:val="000000"/>
          </w:rPr>
          <w:t>pdr5</w:t>
        </w:r>
        <w:r w:rsidRPr="008C0540">
          <w:rPr>
            <w:i/>
            <w:color w:val="000000"/>
          </w:rPr>
          <w:t>∆</w:t>
        </w:r>
        <w:r>
          <w:rPr>
            <w:color w:val="000000"/>
          </w:rPr>
          <w:t xml:space="preserve">, </w:t>
        </w:r>
        <w:r w:rsidRPr="008C0540">
          <w:rPr>
            <w:i/>
            <w:color w:val="000000"/>
          </w:rPr>
          <w:t>snq2∆</w:t>
        </w:r>
        <w:r>
          <w:rPr>
            <w:color w:val="000000"/>
          </w:rPr>
          <w:t>}, {</w:t>
        </w:r>
        <w:r>
          <w:rPr>
            <w:i/>
            <w:color w:val="000000"/>
          </w:rPr>
          <w:t>pdr5</w:t>
        </w:r>
        <w:r w:rsidRPr="008C0540">
          <w:rPr>
            <w:i/>
            <w:color w:val="000000"/>
          </w:rPr>
          <w:t>∆</w:t>
        </w:r>
        <w:r>
          <w:rPr>
            <w:color w:val="000000"/>
          </w:rPr>
          <w:t xml:space="preserve">, </w:t>
        </w:r>
        <w:r w:rsidRPr="008C0540">
          <w:rPr>
            <w:i/>
            <w:color w:val="000000"/>
          </w:rPr>
          <w:t>ycf1∆</w:t>
        </w:r>
        <w:r>
          <w:rPr>
            <w:color w:val="000000"/>
          </w:rPr>
          <w:t>}, and {</w:t>
        </w:r>
        <w:r>
          <w:rPr>
            <w:i/>
            <w:color w:val="000000"/>
          </w:rPr>
          <w:t>pdr5</w:t>
        </w:r>
        <w:r w:rsidRPr="008C0540">
          <w:rPr>
            <w:i/>
            <w:color w:val="000000"/>
          </w:rPr>
          <w:t>∆</w:t>
        </w:r>
        <w:r>
          <w:rPr>
            <w:color w:val="000000"/>
          </w:rPr>
          <w:t xml:space="preserve">, </w:t>
        </w:r>
        <w:r w:rsidRPr="008C0540">
          <w:rPr>
            <w:i/>
            <w:color w:val="000000"/>
          </w:rPr>
          <w:t>y</w:t>
        </w:r>
        <w:r>
          <w:rPr>
            <w:i/>
            <w:color w:val="000000"/>
          </w:rPr>
          <w:t>or</w:t>
        </w:r>
        <w:r w:rsidRPr="008C0540">
          <w:rPr>
            <w:i/>
            <w:color w:val="000000"/>
          </w:rPr>
          <w:t>1∆</w:t>
        </w:r>
        <w:r>
          <w:rPr>
            <w:color w:val="000000"/>
          </w:rPr>
          <w:t>}.</w:t>
        </w:r>
      </w:ins>
    </w:p>
    <w:p w14:paraId="3FC17CED" w14:textId="77777777" w:rsidR="004726E4" w:rsidRDefault="004726E4" w:rsidP="004726E4">
      <w:pPr>
        <w:widowControl w:val="0"/>
        <w:autoSpaceDE w:val="0"/>
        <w:autoSpaceDN w:val="0"/>
        <w:adjustRightInd w:val="0"/>
        <w:jc w:val="both"/>
        <w:rPr>
          <w:ins w:id="307" w:author="Albi Celaj [2]" w:date="2018-12-05T16:18:00Z"/>
          <w:color w:val="000000"/>
        </w:rPr>
      </w:pPr>
    </w:p>
    <w:p w14:paraId="56450C47" w14:textId="7621FCBB" w:rsidR="00CD32DC" w:rsidRDefault="00877841" w:rsidP="00AC15A1">
      <w:pPr>
        <w:widowControl w:val="0"/>
        <w:autoSpaceDE w:val="0"/>
        <w:autoSpaceDN w:val="0"/>
        <w:adjustRightInd w:val="0"/>
        <w:jc w:val="both"/>
        <w:rPr>
          <w:ins w:id="308" w:author="Albi Celaj [2]" w:date="2018-12-05T16:32:00Z"/>
          <w:bCs/>
          <w:iCs/>
          <w:color w:val="000000" w:themeColor="text1"/>
        </w:rPr>
        <w:pPrChange w:id="309" w:author="Albi Celaj [2]" w:date="2018-12-05T16:28:00Z">
          <w:pPr>
            <w:jc w:val="both"/>
          </w:pPr>
        </w:pPrChange>
      </w:pPr>
      <w:ins w:id="310" w:author="Albi Celaj [2]" w:date="2018-12-05T16:18:00Z">
        <w:r>
          <w:rPr>
            <w:color w:val="000000"/>
          </w:rPr>
          <w:t xml:space="preserve">As the neural network </w:t>
        </w:r>
        <w:r w:rsidR="00CA48D8">
          <w:rPr>
            <w:color w:val="000000"/>
          </w:rPr>
          <w:t xml:space="preserve">had </w:t>
        </w:r>
      </w:ins>
      <w:ins w:id="311" w:author="Albi Celaj [2]" w:date="2018-12-05T16:20:00Z">
        <w:r w:rsidR="00CA6A9E">
          <w:rPr>
            <w:color w:val="000000"/>
          </w:rPr>
          <w:t xml:space="preserve">predicted negative influence to </w:t>
        </w:r>
      </w:ins>
      <w:ins w:id="312" w:author="Albi Celaj [2]" w:date="2018-12-05T16:21:00Z">
        <w:r w:rsidR="00CA6A9E">
          <w:rPr>
            <w:color w:val="000000"/>
          </w:rPr>
          <w:t xml:space="preserve">Pdr5 from </w:t>
        </w:r>
        <w:r w:rsidR="00CA6A9E">
          <w:rPr>
            <w:i/>
            <w:color w:val="000000"/>
          </w:rPr>
          <w:t>SNQ2, YBT1, YCF1</w:t>
        </w:r>
        <w:r w:rsidR="00CA6A9E">
          <w:rPr>
            <w:color w:val="000000"/>
          </w:rPr>
          <w:t xml:space="preserve">, and </w:t>
        </w:r>
        <w:r w:rsidR="00CA6A9E">
          <w:rPr>
            <w:i/>
            <w:color w:val="000000"/>
          </w:rPr>
          <w:t>YOR1</w:t>
        </w:r>
      </w:ins>
      <w:ins w:id="313" w:author="Albi Celaj [2]" w:date="2018-12-05T16:31:00Z">
        <w:r>
          <w:rPr>
            <w:i/>
            <w:color w:val="000000"/>
          </w:rPr>
          <w:t xml:space="preserve"> </w:t>
        </w:r>
        <w:r>
          <w:rPr>
            <w:color w:val="000000"/>
          </w:rPr>
          <w:t>(Fig 4B)</w:t>
        </w:r>
      </w:ins>
      <w:ins w:id="314" w:author="Albi Celaj [2]" w:date="2018-12-05T16:21:00Z">
        <w:r w:rsidR="00CA6A9E">
          <w:rPr>
            <w:color w:val="000000"/>
          </w:rPr>
          <w:t xml:space="preserve">, we </w:t>
        </w:r>
      </w:ins>
      <w:ins w:id="315" w:author="Albi Celaj [2]" w:date="2018-12-05T16:28:00Z">
        <w:r w:rsidR="00AC15A1">
          <w:rPr>
            <w:color w:val="000000"/>
          </w:rPr>
          <w:t xml:space="preserve">examined whether this </w:t>
        </w:r>
      </w:ins>
      <w:ins w:id="316" w:author="Albi Celaj [2]" w:date="2018-12-05T16:31:00Z">
        <w:r w:rsidR="00FC2B43">
          <w:rPr>
            <w:color w:val="000000"/>
          </w:rPr>
          <w:t xml:space="preserve">model </w:t>
        </w:r>
      </w:ins>
      <w:ins w:id="317" w:author="Albi Celaj [2]" w:date="2018-12-05T16:28:00Z">
        <w:r w:rsidR="00AC15A1">
          <w:rPr>
            <w:color w:val="000000"/>
          </w:rPr>
          <w:t xml:space="preserve">recapitulated the observed resistances.  </w:t>
        </w:r>
        <w:r w:rsidR="00AC15A1">
          <w:rPr>
            <w:bCs/>
            <w:iCs/>
            <w:color w:val="000000" w:themeColor="text1"/>
          </w:rPr>
          <w:t xml:space="preserve">While </w:t>
        </w:r>
      </w:ins>
      <w:moveToRangeStart w:id="318" w:author="Albi Celaj [2]" w:date="2018-12-05T16:15:00Z" w:name="move531788816"/>
      <w:moveTo w:id="319" w:author="Albi Celaj [2]" w:date="2018-12-05T16:15:00Z">
        <w:del w:id="320" w:author="Albi Celaj [2]" w:date="2018-12-05T16:28:00Z">
          <w:r w:rsidR="009B2776" w:rsidDel="00AC15A1">
            <w:rPr>
              <w:bCs/>
              <w:iCs/>
              <w:color w:val="000000" w:themeColor="text1"/>
            </w:rPr>
            <w:delText xml:space="preserve">For example, while </w:delText>
          </w:r>
        </w:del>
        <w:r w:rsidR="009B2776">
          <w:rPr>
            <w:bCs/>
            <w:iCs/>
            <w:color w:val="000000" w:themeColor="text1"/>
          </w:rPr>
          <w:t xml:space="preserve">the model correctly predicted that the </w:t>
        </w:r>
        <w:r w:rsidR="009B2776" w:rsidRPr="00FF3025">
          <w:rPr>
            <w:bCs/>
            <w:i/>
            <w:iCs/>
            <w:color w:val="000000" w:themeColor="text1"/>
          </w:rPr>
          <w:t>snq∆ybt1∆ycf1∆yor1∆</w:t>
        </w:r>
        <w:r w:rsidR="009B2776">
          <w:rPr>
            <w:bCs/>
            <w:iCs/>
            <w:color w:val="000000" w:themeColor="text1"/>
          </w:rPr>
          <w:t xml:space="preserve"> strain would be more resistant to fluconazole than strains carrying any subset of these knockouts, </w:t>
        </w:r>
        <w:r w:rsidR="009B2776" w:rsidRPr="00650B0D">
          <w:rPr>
            <w:bCs/>
            <w:iCs/>
            <w:color w:val="000000" w:themeColor="text1"/>
          </w:rPr>
          <w:t xml:space="preserve">the additive inhibition model of our neural network model under-estimated the resistance of this four-knockout strain (Fig </w:t>
        </w:r>
      </w:moveTo>
      <w:ins w:id="321" w:author="Albi Celaj [2]" w:date="2018-12-05T16:29:00Z">
        <w:r w:rsidR="00AC15A1">
          <w:rPr>
            <w:bCs/>
            <w:iCs/>
            <w:color w:val="000000" w:themeColor="text1"/>
          </w:rPr>
          <w:t>5B left panel</w:t>
        </w:r>
      </w:ins>
      <w:moveTo w:id="322" w:author="Albi Celaj [2]" w:date="2018-12-05T16:15:00Z">
        <w:del w:id="323" w:author="Albi Celaj [2]" w:date="2018-12-05T16:28:00Z">
          <w:r w:rsidR="009B2776" w:rsidRPr="00650B0D" w:rsidDel="00AC15A1">
            <w:rPr>
              <w:bCs/>
              <w:iCs/>
              <w:color w:val="000000" w:themeColor="text1"/>
            </w:rPr>
            <w:delText>S9</w:delText>
          </w:r>
        </w:del>
        <w:r w:rsidR="009B2776" w:rsidRPr="00650B0D">
          <w:rPr>
            <w:bCs/>
            <w:iCs/>
            <w:color w:val="000000" w:themeColor="text1"/>
          </w:rPr>
          <w:t>).</w:t>
        </w:r>
      </w:moveTo>
      <w:ins w:id="324" w:author="Albi Celaj [2]" w:date="2018-12-05T16:28:00Z">
        <w:r w:rsidR="00AC15A1">
          <w:rPr>
            <w:bCs/>
            <w:iCs/>
            <w:color w:val="000000" w:themeColor="text1"/>
          </w:rPr>
          <w:t xml:space="preserve"> </w:t>
        </w:r>
      </w:ins>
      <w:ins w:id="325" w:author="Albi Celaj [2]" w:date="2018-12-05T16:30:00Z">
        <w:r w:rsidR="00F939E1">
          <w:rPr>
            <w:bCs/>
            <w:iCs/>
            <w:color w:val="000000" w:themeColor="text1"/>
          </w:rPr>
          <w:t>T</w:t>
        </w:r>
      </w:ins>
      <w:ins w:id="326" w:author="Albi Celaj [2]" w:date="2018-12-05T16:29:00Z">
        <w:r w:rsidR="00F939E1">
          <w:rPr>
            <w:bCs/>
            <w:iCs/>
            <w:color w:val="000000" w:themeColor="text1"/>
          </w:rPr>
          <w:t xml:space="preserve">raining a separate neural network </w:t>
        </w:r>
      </w:ins>
      <w:ins w:id="327" w:author="Albi Celaj [2]" w:date="2018-12-05T16:28:00Z">
        <w:r w:rsidR="00F939E1">
          <w:rPr>
            <w:bCs/>
            <w:iCs/>
            <w:color w:val="000000" w:themeColor="text1"/>
          </w:rPr>
          <w:t xml:space="preserve">on </w:t>
        </w:r>
      </w:ins>
      <w:ins w:id="328" w:author="Albi Celaj [2]" w:date="2018-12-05T16:37:00Z">
        <w:r w:rsidR="00B64121">
          <w:rPr>
            <w:bCs/>
            <w:iCs/>
            <w:color w:val="000000" w:themeColor="text1"/>
          </w:rPr>
          <w:t>fluconazole</w:t>
        </w:r>
      </w:ins>
      <w:ins w:id="329" w:author="Albi Celaj [2]" w:date="2018-12-05T16:28:00Z">
        <w:r w:rsidR="00F939E1">
          <w:rPr>
            <w:bCs/>
            <w:iCs/>
            <w:color w:val="000000" w:themeColor="text1"/>
          </w:rPr>
          <w:t xml:space="preserve"> data led to similar under-estimation</w:t>
        </w:r>
      </w:ins>
      <w:ins w:id="330" w:author="Albi Celaj [2]" w:date="2018-12-05T16:32:00Z">
        <w:r>
          <w:rPr>
            <w:bCs/>
            <w:iCs/>
            <w:color w:val="000000" w:themeColor="text1"/>
          </w:rPr>
          <w:t xml:space="preserve"> (Fig </w:t>
        </w:r>
        <w:r>
          <w:rPr>
            <w:bCs/>
            <w:iCs/>
            <w:color w:val="000000" w:themeColor="text1"/>
          </w:rPr>
          <w:lastRenderedPageBreak/>
          <w:t>S10B)</w:t>
        </w:r>
      </w:ins>
      <w:ins w:id="331" w:author="Albi Celaj [2]" w:date="2018-12-05T16:28:00Z">
        <w:r w:rsidR="00F939E1">
          <w:rPr>
            <w:bCs/>
            <w:iCs/>
            <w:color w:val="000000" w:themeColor="text1"/>
          </w:rPr>
          <w:t>,</w:t>
        </w:r>
      </w:ins>
      <w:ins w:id="332" w:author="Albi Celaj [2]" w:date="2018-12-05T16:32:00Z">
        <w:r>
          <w:rPr>
            <w:bCs/>
            <w:iCs/>
            <w:color w:val="000000" w:themeColor="text1"/>
          </w:rPr>
          <w:t xml:space="preserve"> </w:t>
        </w:r>
      </w:ins>
      <w:ins w:id="333" w:author="Albi Celaj [2]" w:date="2018-12-05T16:37:00Z">
        <w:r w:rsidR="00B64121">
          <w:rPr>
            <w:bCs/>
            <w:iCs/>
            <w:color w:val="000000" w:themeColor="text1"/>
          </w:rPr>
          <w:t>suggesting</w:t>
        </w:r>
      </w:ins>
      <w:ins w:id="334" w:author="Albi Celaj [2]" w:date="2018-12-05T16:32:00Z">
        <w:r>
          <w:rPr>
            <w:bCs/>
            <w:iCs/>
            <w:color w:val="000000" w:themeColor="text1"/>
          </w:rPr>
          <w:t xml:space="preserve"> </w:t>
        </w:r>
        <w:r w:rsidR="004227AD">
          <w:rPr>
            <w:bCs/>
            <w:iCs/>
            <w:color w:val="000000" w:themeColor="text1"/>
          </w:rPr>
          <w:t xml:space="preserve">that inhibition on Pdr5 </w:t>
        </w:r>
      </w:ins>
      <w:ins w:id="335" w:author="Albi Celaj [2]" w:date="2018-12-05T16:49:00Z">
        <w:r w:rsidR="00F714E5">
          <w:rPr>
            <w:bCs/>
            <w:iCs/>
            <w:color w:val="000000" w:themeColor="text1"/>
          </w:rPr>
          <w:t>may</w:t>
        </w:r>
      </w:ins>
      <w:ins w:id="336" w:author="Albi Celaj [2]" w:date="2018-12-05T16:32:00Z">
        <w:r w:rsidR="004227AD">
          <w:rPr>
            <w:bCs/>
            <w:iCs/>
            <w:color w:val="000000" w:themeColor="text1"/>
          </w:rPr>
          <w:t xml:space="preserve"> be non-additive.</w:t>
        </w:r>
      </w:ins>
      <w:moveTo w:id="337" w:author="Albi Celaj [2]" w:date="2018-12-05T16:15:00Z">
        <w:r w:rsidR="009B2776" w:rsidRPr="00650B0D">
          <w:rPr>
            <w:bCs/>
            <w:iCs/>
            <w:color w:val="000000" w:themeColor="text1"/>
          </w:rPr>
          <w:t xml:space="preserve"> </w:t>
        </w:r>
      </w:moveTo>
      <w:ins w:id="338" w:author="Albi Celaj [2]" w:date="2018-12-05T16:32:00Z">
        <w:r w:rsidR="004227AD">
          <w:rPr>
            <w:bCs/>
            <w:iCs/>
            <w:color w:val="000000" w:themeColor="text1"/>
          </w:rPr>
          <w:t xml:space="preserve"> </w:t>
        </w:r>
      </w:ins>
      <w:moveTo w:id="339" w:author="Albi Celaj [2]" w:date="2018-12-05T16:15:00Z">
        <w:r w:rsidR="009B2776" w:rsidRPr="00650B0D">
          <w:rPr>
            <w:bCs/>
            <w:iCs/>
            <w:color w:val="000000" w:themeColor="text1"/>
          </w:rPr>
          <w:t xml:space="preserve">A standard strategy in neural network design, that allows for the non-additive combination of multiple inputs converging on a target node is to have those inputs converge additively on one or more ‘hidden’ nodes, which can then convey a non-additive signal to the original target node.  </w:t>
        </w:r>
      </w:moveTo>
      <w:ins w:id="340" w:author="Albi Celaj [2]" w:date="2018-12-05T16:33:00Z">
        <w:r w:rsidR="00CD32DC">
          <w:rPr>
            <w:bCs/>
            <w:iCs/>
            <w:color w:val="000000" w:themeColor="text1"/>
          </w:rPr>
          <w:t xml:space="preserve">Addition of a single hidden ‘modifier’ neuron </w:t>
        </w:r>
      </w:ins>
      <w:ins w:id="341" w:author="Albi Celaj [2]" w:date="2018-12-05T16:38:00Z">
        <w:r w:rsidR="00AE306F" w:rsidRPr="00650B0D">
          <w:rPr>
            <w:bCs/>
            <w:iCs/>
            <w:color w:val="000000" w:themeColor="text1"/>
          </w:rPr>
          <w:t>yielded better predictions of fluconazole resistance for the three</w:t>
        </w:r>
        <w:r w:rsidR="00AE306F">
          <w:rPr>
            <w:bCs/>
            <w:iCs/>
            <w:color w:val="000000" w:themeColor="text1"/>
          </w:rPr>
          <w:t>- and</w:t>
        </w:r>
        <w:r w:rsidR="00AE306F" w:rsidRPr="00650B0D">
          <w:rPr>
            <w:bCs/>
            <w:iCs/>
            <w:color w:val="000000" w:themeColor="text1"/>
          </w:rPr>
          <w:t xml:space="preserve"> four-knockout strains</w:t>
        </w:r>
      </w:ins>
      <w:ins w:id="342" w:author="Albi Celaj [2]" w:date="2018-12-05T16:40:00Z">
        <w:r w:rsidR="000912EC">
          <w:rPr>
            <w:bCs/>
            <w:iCs/>
            <w:color w:val="000000" w:themeColor="text1"/>
          </w:rPr>
          <w:t xml:space="preserve"> and led to a model where many negative influences converge on a hidden factor</w:t>
        </w:r>
      </w:ins>
      <w:ins w:id="343" w:author="Albi Celaj [2]" w:date="2018-12-05T16:56:00Z">
        <w:r w:rsidR="00D30D1F">
          <w:rPr>
            <w:bCs/>
            <w:iCs/>
            <w:color w:val="000000" w:themeColor="text1"/>
          </w:rPr>
          <w:t>,</w:t>
        </w:r>
      </w:ins>
      <w:bookmarkStart w:id="344" w:name="_GoBack"/>
      <w:bookmarkEnd w:id="344"/>
      <w:ins w:id="345" w:author="Albi Celaj [2]" w:date="2018-12-05T16:40:00Z">
        <w:r w:rsidR="000912EC">
          <w:rPr>
            <w:bCs/>
            <w:iCs/>
            <w:color w:val="000000" w:themeColor="text1"/>
          </w:rPr>
          <w:t xml:space="preserve"> which then conveys a positive influence on Pdr5 activity</w:t>
        </w:r>
      </w:ins>
      <w:ins w:id="346" w:author="Albi Celaj [2]" w:date="2018-12-05T16:41:00Z">
        <w:r w:rsidR="00C0062D">
          <w:rPr>
            <w:bCs/>
            <w:iCs/>
            <w:color w:val="000000" w:themeColor="text1"/>
          </w:rPr>
          <w:t xml:space="preserve"> </w:t>
        </w:r>
        <w:r w:rsidR="00C0062D">
          <w:rPr>
            <w:bCs/>
            <w:iCs/>
            <w:color w:val="000000" w:themeColor="text1"/>
          </w:rPr>
          <w:t>(Fig 5B right panel)</w:t>
        </w:r>
      </w:ins>
      <w:ins w:id="347" w:author="Albi Celaj [2]" w:date="2018-12-05T16:40:00Z">
        <w:r w:rsidR="000912EC">
          <w:rPr>
            <w:bCs/>
            <w:iCs/>
            <w:color w:val="000000" w:themeColor="text1"/>
          </w:rPr>
          <w:t>.</w:t>
        </w:r>
      </w:ins>
    </w:p>
    <w:p w14:paraId="19A9E963" w14:textId="77777777" w:rsidR="00CD32DC" w:rsidRDefault="00CD32DC" w:rsidP="00AC15A1">
      <w:pPr>
        <w:widowControl w:val="0"/>
        <w:autoSpaceDE w:val="0"/>
        <w:autoSpaceDN w:val="0"/>
        <w:adjustRightInd w:val="0"/>
        <w:jc w:val="both"/>
        <w:rPr>
          <w:ins w:id="348" w:author="Albi Celaj [2]" w:date="2018-12-05T16:32:00Z"/>
          <w:bCs/>
          <w:iCs/>
          <w:color w:val="000000" w:themeColor="text1"/>
        </w:rPr>
        <w:pPrChange w:id="349" w:author="Albi Celaj [2]" w:date="2018-12-05T16:28:00Z">
          <w:pPr>
            <w:jc w:val="both"/>
          </w:pPr>
        </w:pPrChange>
      </w:pPr>
    </w:p>
    <w:p w14:paraId="109F47CC" w14:textId="798F17CF" w:rsidR="009B2776" w:rsidRPr="00650B0D" w:rsidDel="000912EC" w:rsidRDefault="009B2776" w:rsidP="00AC15A1">
      <w:pPr>
        <w:widowControl w:val="0"/>
        <w:autoSpaceDE w:val="0"/>
        <w:autoSpaceDN w:val="0"/>
        <w:adjustRightInd w:val="0"/>
        <w:jc w:val="both"/>
        <w:rPr>
          <w:del w:id="350" w:author="Albi Celaj [2]" w:date="2018-12-05T16:39:00Z"/>
          <w:moveTo w:id="351" w:author="Albi Celaj [2]" w:date="2018-12-05T16:15:00Z"/>
          <w:bCs/>
          <w:iCs/>
          <w:color w:val="000000" w:themeColor="text1"/>
        </w:rPr>
        <w:pPrChange w:id="352" w:author="Albi Celaj [2]" w:date="2018-12-05T16:28:00Z">
          <w:pPr>
            <w:jc w:val="both"/>
          </w:pPr>
        </w:pPrChange>
      </w:pPr>
      <w:moveTo w:id="353" w:author="Albi Celaj [2]" w:date="2018-12-05T16:15:00Z">
        <w:del w:id="354" w:author="Albi Celaj [2]" w:date="2018-12-05T16:39:00Z">
          <w:r w:rsidRPr="00650B0D" w:rsidDel="000912EC">
            <w:rPr>
              <w:bCs/>
              <w:iCs/>
              <w:color w:val="000000" w:themeColor="text1"/>
            </w:rPr>
            <w:delText xml:space="preserve">For this four gene example, addition of a single hidden neuron </w:delText>
          </w:r>
        </w:del>
        <w:del w:id="355" w:author="Albi Celaj [2]" w:date="2018-12-05T16:38:00Z">
          <w:r w:rsidRPr="00650B0D" w:rsidDel="00AE306F">
            <w:rPr>
              <w:bCs/>
              <w:iCs/>
              <w:color w:val="000000" w:themeColor="text1"/>
            </w:rPr>
            <w:delText xml:space="preserve">yielded better predictions of fluconazole resistance for the three four-knockout strains (Fig S10 A-B).  </w:delText>
          </w:r>
        </w:del>
      </w:moveTo>
    </w:p>
    <w:p w14:paraId="0B09B71F" w14:textId="7D4CDA27" w:rsidR="003D79AA" w:rsidDel="004726E4" w:rsidRDefault="003D79AA" w:rsidP="003D79AA">
      <w:pPr>
        <w:widowControl w:val="0"/>
        <w:autoSpaceDE w:val="0"/>
        <w:autoSpaceDN w:val="0"/>
        <w:adjustRightInd w:val="0"/>
        <w:jc w:val="both"/>
        <w:rPr>
          <w:del w:id="356" w:author="Albi Celaj [2]" w:date="2018-12-05T16:06:00Z"/>
          <w:moveTo w:id="357" w:author="Albi Celaj [2]" w:date="2018-12-04T14:14:00Z"/>
          <w:color w:val="000000"/>
          <w:lang w:val="en-CA"/>
        </w:rPr>
      </w:pPr>
      <w:moveToRangeStart w:id="358" w:author="Albi Celaj [2]" w:date="2018-12-04T14:14:00Z" w:name="move531696218"/>
      <w:moveToRangeEnd w:id="318"/>
      <w:moveTo w:id="359" w:author="Albi Celaj [2]" w:date="2018-12-04T14:14:00Z">
        <w:del w:id="360" w:author="Albi Celaj [2]" w:date="2018-12-05T16:06:00Z">
          <w:r w:rsidDel="004726E4">
            <w:rPr>
              <w:color w:val="000000"/>
              <w:lang w:val="en-CA"/>
            </w:rPr>
            <w:delText xml:space="preserve">One striking example of this was </w:delText>
          </w:r>
          <w:r w:rsidDel="004726E4">
            <w:rPr>
              <w:color w:val="000000"/>
            </w:rPr>
            <w:delText>a quadruple deletion—</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with high </w:delText>
          </w:r>
          <w:r w:rsidRPr="00233F15" w:rsidDel="004726E4">
            <w:rPr>
              <w:color w:val="000000"/>
            </w:rPr>
            <w:delText>resistance</w:delText>
          </w:r>
          <w:r w:rsidRPr="002C6BB4" w:rsidDel="004726E4">
            <w:rPr>
              <w:color w:val="000000"/>
            </w:rPr>
            <w:delText xml:space="preserve"> </w:delText>
          </w:r>
          <w:r w:rsidDel="004726E4">
            <w:rPr>
              <w:color w:val="000000"/>
            </w:rPr>
            <w:delText xml:space="preserve">to </w:delText>
          </w:r>
          <w:r w:rsidRPr="00233F15" w:rsidDel="004726E4">
            <w:rPr>
              <w:color w:val="000000"/>
            </w:rPr>
            <w:delText>fluc</w:delText>
          </w:r>
          <w:r w:rsidDel="004726E4">
            <w:rPr>
              <w:color w:val="000000"/>
            </w:rPr>
            <w:delText xml:space="preserve">onazole </w:delText>
          </w:r>
          <w:r w:rsidRPr="00233F15" w:rsidDel="004726E4">
            <w:rPr>
              <w:color w:val="000000"/>
            </w:rPr>
            <w:delText>(</w:delText>
          </w:r>
          <w:r w:rsidDel="004726E4">
            <w:rPr>
              <w:color w:val="000000"/>
              <w:lang w:val="en-CA"/>
            </w:rPr>
            <w:delText>Fig 3A, right</w:delText>
          </w:r>
          <w:r w:rsidRPr="00233F15" w:rsidDel="004726E4">
            <w:rPr>
              <w:color w:val="000000"/>
              <w:lang w:val="en-CA"/>
            </w:rPr>
            <w:delText>)</w:delText>
          </w:r>
          <w:r w:rsidDel="004726E4">
            <w:rPr>
              <w:color w:val="000000"/>
            </w:rPr>
            <w:delText xml:space="preserve">.  Interestingly, the quintuple mutant </w:delText>
          </w:r>
          <w:r w:rsidRPr="00233F15" w:rsidDel="004726E4">
            <w:rPr>
              <w:i/>
              <w:color w:val="000000"/>
            </w:rPr>
            <w:delText>pdr5∆</w:delText>
          </w:r>
          <w:r w:rsidDel="004726E4">
            <w:rPr>
              <w:i/>
              <w:color w:val="000000"/>
            </w:rPr>
            <w:delText xml:space="preserv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RPr="00233F15" w:rsidDel="004726E4">
            <w:rPr>
              <w:color w:val="000000"/>
            </w:rPr>
            <w:delText xml:space="preserve"> </w:delText>
          </w:r>
          <w:r w:rsidDel="004726E4">
            <w:rPr>
              <w:color w:val="000000"/>
            </w:rPr>
            <w:delText xml:space="preserve">(differing from the resistant quadruple genotype only by an additional </w:delText>
          </w:r>
          <w:r w:rsidRPr="00233F15" w:rsidDel="004726E4">
            <w:rPr>
              <w:i/>
              <w:color w:val="000000"/>
            </w:rPr>
            <w:delText>pdr5∆</w:delText>
          </w:r>
          <w:r w:rsidDel="004726E4">
            <w:rPr>
              <w:color w:val="000000"/>
            </w:rPr>
            <w:delText xml:space="preserve"> deletion) showed </w:delText>
          </w:r>
          <w:r w:rsidRPr="00233F15" w:rsidDel="004726E4">
            <w:rPr>
              <w:color w:val="000000"/>
            </w:rPr>
            <w:delText>sensitiv</w:delText>
          </w:r>
          <w:r w:rsidDel="004726E4">
            <w:rPr>
              <w:color w:val="000000"/>
            </w:rPr>
            <w:delText xml:space="preserve">ity to fluconazole that was comparable to the single-knockout </w:delText>
          </w:r>
          <w:r w:rsidRPr="00233F15" w:rsidDel="004726E4">
            <w:rPr>
              <w:i/>
              <w:color w:val="000000"/>
            </w:rPr>
            <w:delText xml:space="preserve">pdr5∆ </w:delText>
          </w:r>
          <w:r w:rsidDel="004726E4">
            <w:rPr>
              <w:color w:val="000000"/>
            </w:rPr>
            <w:delText>genotype</w:delText>
          </w:r>
          <w:r w:rsidRPr="001253E6" w:rsidDel="004726E4">
            <w:rPr>
              <w:color w:val="000000"/>
            </w:rPr>
            <w:delText>.</w:delText>
          </w:r>
          <w:r w:rsidRPr="00233F15" w:rsidDel="004726E4">
            <w:rPr>
              <w:color w:val="000000"/>
            </w:rPr>
            <w:delText xml:space="preserve"> </w:delText>
          </w:r>
          <w:r w:rsidDel="004726E4">
            <w:rPr>
              <w:color w:val="000000"/>
            </w:rPr>
            <w:delText xml:space="preserve"> The deletions of </w:delText>
          </w:r>
          <w:r w:rsidRPr="00233F15" w:rsidDel="004726E4">
            <w:rPr>
              <w:i/>
              <w:color w:val="000000"/>
            </w:rPr>
            <w:delText>snq2∆</w:delText>
          </w:r>
          <w:r w:rsidDel="004726E4">
            <w:rPr>
              <w:color w:val="000000"/>
            </w:rPr>
            <w:delText xml:space="preserve">, </w:delText>
          </w:r>
          <w:r w:rsidRPr="00233F15" w:rsidDel="004726E4">
            <w:rPr>
              <w:i/>
              <w:color w:val="000000"/>
            </w:rPr>
            <w:delText>ybt1∆</w:delText>
          </w:r>
          <w:r w:rsidDel="004726E4">
            <w:rPr>
              <w:color w:val="000000"/>
            </w:rPr>
            <w:delText xml:space="preserve">, </w:delText>
          </w:r>
          <w:r w:rsidRPr="00233F15" w:rsidDel="004726E4">
            <w:rPr>
              <w:i/>
              <w:color w:val="000000"/>
            </w:rPr>
            <w:delText>ycf1∆</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rPr>
            <w:delText xml:space="preserve">showed synergistic resistance, in that </w:delText>
          </w:r>
          <w:r w:rsidRPr="00233F15" w:rsidDel="004726E4">
            <w:rPr>
              <w:color w:val="000000"/>
            </w:rPr>
            <w:delText xml:space="preserve">combinations of one or two </w:delText>
          </w:r>
          <w:r w:rsidRPr="00233F15" w:rsidDel="004726E4">
            <w:rPr>
              <w:color w:val="000000"/>
              <w:lang w:val="en-CA"/>
            </w:rPr>
            <w:delText xml:space="preserve">knockouts </w:delText>
          </w:r>
          <w:r w:rsidDel="004726E4">
            <w:rPr>
              <w:color w:val="000000"/>
              <w:lang w:val="en-CA"/>
            </w:rPr>
            <w:delText>within these four genes resulted in</w:delText>
          </w:r>
          <w:r w:rsidRPr="00233F15" w:rsidDel="004726E4">
            <w:rPr>
              <w:color w:val="000000"/>
              <w:lang w:val="en-CA"/>
            </w:rPr>
            <w:delText xml:space="preserve"> </w:delText>
          </w:r>
          <w:r w:rsidDel="004726E4">
            <w:rPr>
              <w:color w:val="000000"/>
              <w:lang w:val="en-CA"/>
            </w:rPr>
            <w:delText xml:space="preserve">subtle or no </w:delText>
          </w:r>
          <w:r w:rsidRPr="00233F15" w:rsidDel="004726E4">
            <w:rPr>
              <w:color w:val="000000"/>
              <w:lang w:val="en-CA"/>
            </w:rPr>
            <w:delText>effect.</w:delText>
          </w:r>
          <w:r w:rsidDel="004726E4">
            <w:rPr>
              <w:color w:val="000000"/>
              <w:lang w:val="en-CA"/>
            </w:rPr>
            <w:delText xml:space="preserve">  These results </w:delText>
          </w:r>
          <w:r w:rsidRPr="00233F15" w:rsidDel="004726E4">
            <w:rPr>
              <w:color w:val="000000"/>
              <w:lang w:val="en-CA"/>
            </w:rPr>
            <w:delText>extend previous</w:delText>
          </w:r>
          <w:r w:rsidDel="004726E4">
            <w:rPr>
              <w:color w:val="000000"/>
              <w:lang w:val="en-CA"/>
            </w:rPr>
            <w:delText xml:space="preserve"> findings that deletions of </w:delText>
          </w:r>
          <w:r w:rsidDel="004726E4">
            <w:rPr>
              <w:i/>
              <w:color w:val="000000"/>
              <w:lang w:val="en-CA"/>
            </w:rPr>
            <w:delText xml:space="preserve">SNQ2 </w:delText>
          </w:r>
          <w:r w:rsidDel="004726E4">
            <w:rPr>
              <w:color w:val="000000"/>
              <w:lang w:val="en-CA"/>
            </w:rPr>
            <w:delText xml:space="preserve">or </w:delText>
          </w:r>
          <w:r w:rsidDel="004726E4">
            <w:rPr>
              <w:i/>
              <w:color w:val="000000"/>
              <w:lang w:val="en-CA"/>
            </w:rPr>
            <w:delText>YOR1</w:delText>
          </w:r>
          <w:r w:rsidDel="004726E4">
            <w:rPr>
              <w:color w:val="000000"/>
              <w:lang w:val="en-CA"/>
            </w:rPr>
            <w:delText xml:space="preserve"> (either alone or together) increase resistance to fluconazole, and that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lang w:val="en-CA"/>
            </w:rPr>
            <w:delText xml:space="preserve">deletions result in increased </w:delText>
          </w:r>
          <w:r w:rsidRPr="00F67D9D" w:rsidDel="004726E4">
            <w:rPr>
              <w:i/>
              <w:color w:val="000000"/>
              <w:lang w:val="en-CA"/>
            </w:rPr>
            <w:delText>PDR5</w:delText>
          </w:r>
          <w:r w:rsidDel="004726E4">
            <w:rPr>
              <w:color w:val="000000"/>
              <w:lang w:val="en-CA"/>
            </w:rPr>
            <w:delText xml:space="preserve"> expression and activity</w:delText>
          </w:r>
          <w:r w:rsidRPr="00233F15" w:rsidDel="004726E4">
            <w:rPr>
              <w:color w:val="000000"/>
              <w:lang w:val="en-CA"/>
            </w:rPr>
            <w:fldChar w:fldCharType="begin" w:fldLock="1"/>
          </w:r>
        </w:del>
      </w:moveTo>
      <w:del w:id="361" w:author="Albi Celaj [2]" w:date="2018-12-05T16:06:00Z">
        <w:r w:rsidR="004F6CD1" w:rsidRPr="000912EC" w:rsidDel="004726E4">
          <w:rPr>
            <w:color w:val="000000"/>
            <w:lang w:val="en-CA"/>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delInstrText>
        </w:r>
      </w:del>
      <w:moveTo w:id="362" w:author="Albi Celaj [2]" w:date="2018-12-04T14:14:00Z">
        <w:del w:id="363" w:author="Albi Celaj [2]" w:date="2018-12-05T16:06:00Z">
          <w:r w:rsidRPr="00233F15" w:rsidDel="004726E4">
            <w:rPr>
              <w:color w:val="000000"/>
              <w:lang w:val="en-CA"/>
            </w:rPr>
            <w:fldChar w:fldCharType="separate"/>
          </w:r>
        </w:del>
      </w:moveTo>
      <w:del w:id="364" w:author="Albi Celaj [2]" w:date="2018-12-05T16:06:00Z">
        <w:r w:rsidR="004F6CD1" w:rsidRPr="004726E4" w:rsidDel="004726E4">
          <w:rPr>
            <w:noProof/>
            <w:color w:val="000000"/>
            <w:vertAlign w:val="superscript"/>
            <w:lang w:val="en-CA"/>
          </w:rPr>
          <w:delText>31</w:delText>
        </w:r>
      </w:del>
      <w:moveTo w:id="365" w:author="Albi Celaj [2]" w:date="2018-12-04T14:14:00Z">
        <w:del w:id="366" w:author="Albi Celaj [2]" w:date="2018-12-05T16:06:00Z">
          <w:r w:rsidRPr="00233F15" w:rsidDel="004726E4">
            <w:rPr>
              <w:color w:val="000000"/>
              <w:lang w:val="en-CA"/>
            </w:rPr>
            <w:fldChar w:fldCharType="end"/>
          </w:r>
          <w:r w:rsidDel="004726E4">
            <w:rPr>
              <w:color w:val="000000"/>
              <w:lang w:val="en-CA"/>
            </w:rPr>
            <w:delText xml:space="preserve">.  Our results </w:delText>
          </w:r>
          <w:r w:rsidRPr="00696DAE" w:rsidDel="004726E4">
            <w:rPr>
              <w:color w:val="000000"/>
            </w:rPr>
            <w:delText>(</w:delText>
          </w:r>
          <w:r w:rsidDel="004726E4">
            <w:rPr>
              <w:color w:val="000000"/>
            </w:rPr>
            <w:delText>Fig 3A, right</w:delText>
          </w:r>
          <w:r w:rsidRPr="00696DAE" w:rsidDel="004726E4">
            <w:rPr>
              <w:color w:val="000000"/>
            </w:rPr>
            <w:delText>)</w:delText>
          </w:r>
          <w:r w:rsidDel="004726E4">
            <w:rPr>
              <w:color w:val="000000"/>
            </w:rPr>
            <w:delText xml:space="preserve"> further </w:delText>
          </w:r>
          <w:r w:rsidDel="004726E4">
            <w:rPr>
              <w:color w:val="000000"/>
              <w:lang w:val="en-CA"/>
            </w:rPr>
            <w:delText xml:space="preserve">suggest that: 1) fluconazole resistance is increased further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knockouts in addition to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2) the resistance provided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is synergistic with that provided by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and that 3) resistance of th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 knockout strain depends on the presence of a wild-type </w:delText>
          </w:r>
          <w:r w:rsidRPr="00F67D9D" w:rsidDel="004726E4">
            <w:rPr>
              <w:i/>
              <w:color w:val="000000"/>
            </w:rPr>
            <w:delText>PDR5</w:delText>
          </w:r>
          <w:r w:rsidDel="004726E4">
            <w:rPr>
              <w:color w:val="000000"/>
              <w:lang w:val="en-CA"/>
            </w:rPr>
            <w:delText xml:space="preserve">.  Taken together, these results are consistent with a model wherein </w:delText>
          </w:r>
          <w:r w:rsidRPr="00496A4E" w:rsidDel="004726E4">
            <w:rPr>
              <w:bCs/>
              <w:i/>
              <w:iCs/>
              <w:color w:val="000000" w:themeColor="text1"/>
            </w:rPr>
            <w:delText>SNQ2</w:delText>
          </w:r>
          <w:r w:rsidDel="004726E4">
            <w:rPr>
              <w:bCs/>
              <w:iCs/>
              <w:color w:val="000000" w:themeColor="text1"/>
            </w:rPr>
            <w:delText xml:space="preserve">, </w:delText>
          </w:r>
          <w:r w:rsidRPr="00496A4E" w:rsidDel="004726E4">
            <w:rPr>
              <w:bCs/>
              <w:i/>
              <w:iCs/>
              <w:color w:val="000000" w:themeColor="text1"/>
            </w:rPr>
            <w:delText>YOR1</w:delText>
          </w:r>
          <w:r w:rsidDel="004726E4">
            <w:rPr>
              <w:bCs/>
              <w:iCs/>
              <w:color w:val="000000" w:themeColor="text1"/>
            </w:rPr>
            <w:delText xml:space="preserve">, </w:delText>
          </w:r>
          <w:r w:rsidRPr="00496A4E" w:rsidDel="004726E4">
            <w:rPr>
              <w:bCs/>
              <w:i/>
              <w:iCs/>
              <w:color w:val="000000" w:themeColor="text1"/>
            </w:rPr>
            <w:delText>YBT1</w:delText>
          </w:r>
          <w:r w:rsidDel="004726E4">
            <w:rPr>
              <w:bCs/>
              <w:iCs/>
              <w:color w:val="000000" w:themeColor="text1"/>
            </w:rPr>
            <w:delText xml:space="preserve">, and </w:delText>
          </w:r>
          <w:r w:rsidRPr="00496A4E" w:rsidDel="004726E4">
            <w:rPr>
              <w:bCs/>
              <w:i/>
              <w:iCs/>
              <w:color w:val="000000" w:themeColor="text1"/>
            </w:rPr>
            <w:delText>YCF1</w:delText>
          </w:r>
          <w:r w:rsidDel="004726E4">
            <w:rPr>
              <w:bCs/>
              <w:iCs/>
              <w:color w:val="000000" w:themeColor="text1"/>
            </w:rPr>
            <w:delText xml:space="preserve"> are each independently able to (directly or indirectly) inhibit the activity of </w:delText>
          </w:r>
          <w:r w:rsidRPr="00496A4E" w:rsidDel="004726E4">
            <w:rPr>
              <w:bCs/>
              <w:i/>
              <w:iCs/>
              <w:color w:val="000000" w:themeColor="text1"/>
            </w:rPr>
            <w:delText>PDR5</w:delText>
          </w:r>
          <w:r w:rsidDel="004726E4">
            <w:rPr>
              <w:bCs/>
              <w:iCs/>
              <w:color w:val="000000" w:themeColor="text1"/>
            </w:rPr>
            <w:delText>.</w:delText>
          </w:r>
        </w:del>
      </w:moveTo>
    </w:p>
    <w:p w14:paraId="0EC2DEE8" w14:textId="4FDD04F4" w:rsidR="003D79AA" w:rsidDel="000912EC" w:rsidRDefault="003D79AA" w:rsidP="003D79AA">
      <w:pPr>
        <w:widowControl w:val="0"/>
        <w:autoSpaceDE w:val="0"/>
        <w:autoSpaceDN w:val="0"/>
        <w:adjustRightInd w:val="0"/>
        <w:jc w:val="both"/>
        <w:rPr>
          <w:del w:id="367" w:author="Albi Celaj [2]" w:date="2018-12-05T16:39:00Z"/>
          <w:moveTo w:id="368" w:author="Albi Celaj [2]" w:date="2018-12-04T14:14:00Z"/>
          <w:color w:val="000000"/>
          <w:lang w:val="en-CA"/>
        </w:rPr>
      </w:pPr>
    </w:p>
    <w:p w14:paraId="64EE180F" w14:textId="69BEC630" w:rsidR="003D79AA" w:rsidDel="000912EC" w:rsidRDefault="003D79AA" w:rsidP="003D79AA">
      <w:pPr>
        <w:widowControl w:val="0"/>
        <w:autoSpaceDE w:val="0"/>
        <w:autoSpaceDN w:val="0"/>
        <w:adjustRightInd w:val="0"/>
        <w:jc w:val="both"/>
        <w:rPr>
          <w:del w:id="369" w:author="Albi Celaj [2]" w:date="2018-12-05T16:39:00Z"/>
          <w:moveTo w:id="370" w:author="Albi Celaj [2]" w:date="2018-12-04T14:14:00Z"/>
          <w:color w:val="000000"/>
          <w:lang w:val="en-CA"/>
        </w:rPr>
      </w:pPr>
      <w:moveTo w:id="371" w:author="Albi Celaj [2]" w:date="2018-12-04T14:14:00Z">
        <w:del w:id="372" w:author="Albi Celaj [2]" w:date="2018-12-05T16:39:00Z">
          <w:r w:rsidDel="000912EC">
            <w:rPr>
              <w:color w:val="000000"/>
              <w:lang w:val="en-CA"/>
            </w:rPr>
            <w:delText xml:space="preserve">Each of the phenomena noted in this fluconazole example were also observed for </w:delText>
          </w:r>
          <w:r w:rsidRPr="00233F15" w:rsidDel="000912EC">
            <w:rPr>
              <w:color w:val="000000"/>
            </w:rPr>
            <w:delText>ketoc</w:delText>
          </w:r>
          <w:r w:rsidDel="000912EC">
            <w:rPr>
              <w:color w:val="000000"/>
            </w:rPr>
            <w:delText xml:space="preserve">onazole </w:delText>
          </w:r>
        </w:del>
        <w:del w:id="373" w:author="Albi Celaj [2]" w:date="2018-12-05T16:13:00Z">
          <w:r w:rsidDel="00D57E73">
            <w:rPr>
              <w:color w:val="000000"/>
            </w:rPr>
            <w:delText>(</w:delText>
          </w:r>
          <w:r w:rsidDel="00D57E73">
            <w:rPr>
              <w:color w:val="000000"/>
              <w:lang w:val="en-CA"/>
            </w:rPr>
            <w:delText>Fig S7).</w:delText>
          </w:r>
        </w:del>
        <w:del w:id="374" w:author="Albi Celaj [2]" w:date="2018-12-05T16:39:00Z">
          <w:r w:rsidDel="000912EC">
            <w:rPr>
              <w:color w:val="000000"/>
              <w:lang w:val="en-CA"/>
            </w:rPr>
            <w:delText xml:space="preserve">  For itraconazole, the same quadruple and quintuple mutant effects were observed, but lower-order combinations of knockouts in the quadruple mutant appeared to be more additive </w:delText>
          </w:r>
          <w:r w:rsidDel="000912EC">
            <w:rPr>
              <w:color w:val="000000"/>
            </w:rPr>
            <w:delText>(</w:delText>
          </w:r>
          <w:r w:rsidDel="000912EC">
            <w:rPr>
              <w:color w:val="000000"/>
              <w:lang w:val="en-CA"/>
            </w:rPr>
            <w:delText>Fig S7).  Thus, engineered population profiling reproducibly revealed multiple complex patterns of positive and negative genetic interaction that cannot be explained simply in terms of sets of efflux pumps that act in parallel.</w:delText>
          </w:r>
        </w:del>
      </w:moveTo>
    </w:p>
    <w:moveToRangeEnd w:id="358"/>
    <w:p w14:paraId="0DD932AE" w14:textId="780C988C" w:rsidR="00962F43" w:rsidDel="000912EC" w:rsidRDefault="007E2BCE" w:rsidP="00224FCB">
      <w:pPr>
        <w:outlineLvl w:val="0"/>
        <w:rPr>
          <w:del w:id="375" w:author="Albi Celaj [2]" w:date="2018-12-05T16:39:00Z"/>
          <w:b/>
          <w:bCs/>
          <w:iCs/>
          <w:color w:val="000000" w:themeColor="text1"/>
        </w:rPr>
      </w:pPr>
      <w:del w:id="376" w:author="Albi Celaj [2]" w:date="2018-12-04T14:14:00Z">
        <w:r w:rsidDel="003D79AA">
          <w:rPr>
            <w:b/>
            <w:bCs/>
            <w:iCs/>
            <w:color w:val="000000" w:themeColor="text1"/>
          </w:rPr>
          <w:delText xml:space="preserve"> </w:delText>
        </w:r>
      </w:del>
    </w:p>
    <w:p w14:paraId="63C0C28D" w14:textId="59A07F37" w:rsidR="00926676" w:rsidRDefault="007E2BCE" w:rsidP="003966FD">
      <w:pPr>
        <w:jc w:val="both"/>
        <w:rPr>
          <w:bCs/>
          <w:iCs/>
          <w:color w:val="000000" w:themeColor="text1"/>
        </w:rPr>
      </w:pPr>
      <w:del w:id="377" w:author="Albi Celaj [2]" w:date="2018-12-05T16:39:00Z">
        <w:r w:rsidDel="000912EC">
          <w:rPr>
            <w:bCs/>
            <w:iCs/>
            <w:color w:val="000000" w:themeColor="text1"/>
          </w:rPr>
          <w:delText xml:space="preserve">Both manual and automated analysis of the complex genetic landscape of fluconazole resistance pointed to a model in which </w:delText>
        </w:r>
        <w:r w:rsidRPr="0065593A" w:rsidDel="000912EC">
          <w:rPr>
            <w:bCs/>
            <w:i/>
            <w:iCs/>
            <w:color w:val="000000" w:themeColor="text1"/>
          </w:rPr>
          <w:delText>SNQ2</w:delText>
        </w:r>
        <w:r w:rsidDel="000912EC">
          <w:rPr>
            <w:bCs/>
            <w:iCs/>
            <w:color w:val="000000" w:themeColor="text1"/>
          </w:rPr>
          <w:delText xml:space="preserve">, </w:delText>
        </w:r>
        <w:r w:rsidRPr="0065593A" w:rsidDel="000912EC">
          <w:rPr>
            <w:bCs/>
            <w:i/>
            <w:iCs/>
            <w:color w:val="000000" w:themeColor="text1"/>
          </w:rPr>
          <w:delText>YOR1</w:delText>
        </w:r>
        <w:r w:rsidDel="000912EC">
          <w:rPr>
            <w:bCs/>
            <w:iCs/>
            <w:color w:val="000000" w:themeColor="text1"/>
          </w:rPr>
          <w:delText xml:space="preserve">, </w:delText>
        </w:r>
        <w:r w:rsidRPr="0065593A" w:rsidDel="000912EC">
          <w:rPr>
            <w:bCs/>
            <w:i/>
            <w:iCs/>
            <w:color w:val="000000" w:themeColor="text1"/>
          </w:rPr>
          <w:delText>YBT1</w:delText>
        </w:r>
        <w:r w:rsidDel="000912EC">
          <w:rPr>
            <w:bCs/>
            <w:iCs/>
            <w:color w:val="000000" w:themeColor="text1"/>
          </w:rPr>
          <w:delText xml:space="preserve"> and </w:delText>
        </w:r>
        <w:r w:rsidRPr="0065593A" w:rsidDel="000912EC">
          <w:rPr>
            <w:bCs/>
            <w:i/>
            <w:iCs/>
            <w:color w:val="000000" w:themeColor="text1"/>
          </w:rPr>
          <w:delText>YCF1</w:delText>
        </w:r>
        <w:r w:rsidDel="000912EC">
          <w:rPr>
            <w:bCs/>
            <w:iCs/>
            <w:color w:val="000000" w:themeColor="text1"/>
          </w:rPr>
          <w:delText xml:space="preserve"> are each able to inhibit the activity of </w:delText>
        </w:r>
        <w:r w:rsidRPr="0065593A" w:rsidDel="000912EC">
          <w:rPr>
            <w:bCs/>
            <w:i/>
            <w:iCs/>
            <w:color w:val="000000" w:themeColor="text1"/>
          </w:rPr>
          <w:delText>PDR5</w:delText>
        </w:r>
        <w:r w:rsidDel="000912EC">
          <w:rPr>
            <w:bCs/>
            <w:iCs/>
            <w:color w:val="000000" w:themeColor="text1"/>
          </w:rPr>
          <w:delText xml:space="preserve">, thus limiting resistance to fluconazole. </w:delText>
        </w:r>
      </w:del>
      <w:r w:rsidR="00926676">
        <w:rPr>
          <w:bCs/>
          <w:iCs/>
          <w:color w:val="000000" w:themeColor="text1"/>
        </w:rPr>
        <w:t xml:space="preserve">Before </w:t>
      </w:r>
      <w:r>
        <w:rPr>
          <w:bCs/>
          <w:iCs/>
          <w:color w:val="000000" w:themeColor="text1"/>
        </w:rPr>
        <w:t xml:space="preserve">exploring this </w:t>
      </w:r>
      <w:del w:id="378" w:author="Albi Celaj [2]" w:date="2018-12-05T16:42:00Z">
        <w:r w:rsidDel="00A54878">
          <w:rPr>
            <w:bCs/>
            <w:iCs/>
            <w:color w:val="000000" w:themeColor="text1"/>
          </w:rPr>
          <w:delText xml:space="preserve">model </w:delText>
        </w:r>
      </w:del>
      <w:ins w:id="379" w:author="Albi Celaj [2]" w:date="2018-12-05T16:42:00Z">
        <w:r w:rsidR="00A54878">
          <w:rPr>
            <w:bCs/>
            <w:iCs/>
            <w:color w:val="000000" w:themeColor="text1"/>
          </w:rPr>
          <w:t>phenomenon</w:t>
        </w:r>
        <w:r w:rsidR="00A54878">
          <w:rPr>
            <w:bCs/>
            <w:iCs/>
            <w:color w:val="000000" w:themeColor="text1"/>
          </w:rPr>
          <w:t xml:space="preserve"> </w:t>
        </w:r>
      </w:ins>
      <w:r>
        <w:rPr>
          <w:bCs/>
          <w:iCs/>
          <w:color w:val="000000" w:themeColor="text1"/>
        </w:rPr>
        <w:t xml:space="preserve">further, we first wished to replicate the </w:t>
      </w:r>
      <w:r w:rsidR="00720218">
        <w:rPr>
          <w:bCs/>
          <w:iCs/>
          <w:color w:val="000000" w:themeColor="text1"/>
        </w:rPr>
        <w:t xml:space="preserve">initial </w:t>
      </w:r>
      <w:r>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2</w:t>
      </w:r>
      <w:r w:rsidR="00720218">
        <w:rPr>
          <w:bCs/>
          <w:iCs/>
          <w:color w:val="000000" w:themeColor="text1"/>
        </w:rPr>
        <w:t xml:space="preserve"> for the fluconazole concentration yielding 50% inhibition (IC50; </w:t>
      </w:r>
      <w:r w:rsidR="0024020D">
        <w:rPr>
          <w:bCs/>
          <w:iCs/>
          <w:color w:val="000000" w:themeColor="text1"/>
        </w:rPr>
        <w:t>Fig 4</w:t>
      </w:r>
      <w:r w:rsidR="0098504E">
        <w:rPr>
          <w:bCs/>
          <w:iCs/>
          <w:color w:val="000000" w:themeColor="text1"/>
        </w:rPr>
        <w:t>D</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ins w:id="380" w:author="Albi Celaj [2]" w:date="2018-12-05T16:42:00Z">
        <w:r w:rsidR="00A54878">
          <w:rPr>
            <w:bCs/>
            <w:iCs/>
            <w:color w:val="000000" w:themeColor="text1"/>
          </w:rPr>
          <w:t>88</w:t>
        </w:r>
      </w:ins>
      <w:del w:id="381" w:author="Albi Celaj [2]" w:date="2018-12-05T16:42:00Z">
        <w:r w:rsidR="000D5B35" w:rsidDel="00A54878">
          <w:rPr>
            <w:bCs/>
            <w:iCs/>
            <w:color w:val="000000" w:themeColor="text1"/>
          </w:rPr>
          <w:delText>9</w:delText>
        </w:r>
      </w:del>
      <w:r w:rsidR="00720218">
        <w:rPr>
          <w:bCs/>
          <w:iCs/>
          <w:color w:val="000000" w:themeColor="text1"/>
        </w:rPr>
        <w:t xml:space="preserve"> for the rate of exponential growth in fluconazole relative to no-drug conditions (</w:t>
      </w:r>
      <w:r w:rsidR="00EF3DD9">
        <w:rPr>
          <w:bCs/>
          <w:iCs/>
          <w:color w:val="000000" w:themeColor="text1"/>
        </w:rPr>
        <w:t>Fig</w:t>
      </w:r>
      <w:r w:rsidR="00B951B5">
        <w:rPr>
          <w:bCs/>
          <w:iCs/>
          <w:color w:val="000000" w:themeColor="text1"/>
        </w:rPr>
        <w:t xml:space="preserv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3FEC79AE"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 xml:space="preserve">protein interaction.  </w:t>
      </w:r>
    </w:p>
    <w:p w14:paraId="228E1483" w14:textId="77777777" w:rsidR="005364EE" w:rsidRDefault="005364EE" w:rsidP="00240A04">
      <w:pPr>
        <w:jc w:val="both"/>
        <w:rPr>
          <w:bCs/>
          <w:iCs/>
          <w:color w:val="000000" w:themeColor="text1"/>
        </w:rPr>
      </w:pPr>
    </w:p>
    <w:p w14:paraId="4C15F876" w14:textId="6B16A0FC" w:rsidR="00D942E0" w:rsidRPr="00A54878" w:rsidRDefault="00BA3C21" w:rsidP="00D942E0">
      <w:pPr>
        <w:jc w:val="both"/>
        <w:rPr>
          <w:bCs/>
          <w:iCs/>
          <w:color w:val="000000" w:themeColor="text1"/>
        </w:rPr>
      </w:pPr>
      <w:r w:rsidRPr="00087F63">
        <w:rPr>
          <w:bCs/>
          <w:iCs/>
          <w:color w:val="000000" w:themeColor="text1"/>
        </w:rPr>
        <w:t xml:space="preserve">I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Pr="00BA3C21">
        <w:rPr>
          <w:bCs/>
          <w:iCs/>
          <w:color w:val="000000" w:themeColor="text1"/>
        </w:rPr>
        <w:fldChar w:fldCharType="begin" w:fldLock="1"/>
      </w:r>
      <w:r w:rsidR="004F6CD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instrText>
      </w:r>
      <w:r w:rsidRPr="00BA3C21">
        <w:rPr>
          <w:bCs/>
          <w:iCs/>
          <w:color w:val="000000" w:themeColor="text1"/>
        </w:rPr>
        <w:fldChar w:fldCharType="separate"/>
      </w:r>
      <w:r w:rsidR="004F6CD1" w:rsidRPr="004F6CD1">
        <w:rPr>
          <w:bCs/>
          <w:iCs/>
          <w:noProof/>
          <w:color w:val="000000" w:themeColor="text1"/>
          <w:vertAlign w:val="superscript"/>
        </w:rPr>
        <w:t>31</w:t>
      </w:r>
      <w:r w:rsidRPr="00BA3C21">
        <w:rPr>
          <w:bCs/>
          <w:iCs/>
          <w:color w:val="000000" w:themeColor="text1"/>
        </w:rPr>
        <w:fldChar w:fldCharType="end"/>
      </w:r>
      <w:r w:rsidR="00926676">
        <w:rPr>
          <w:bCs/>
          <w:iCs/>
          <w:color w:val="000000" w:themeColor="text1"/>
        </w:rPr>
        <w:t>.</w:t>
      </w:r>
      <w:r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proofErr w:type="spellStart"/>
      <w:r w:rsidR="00240A04">
        <w:rPr>
          <w:bCs/>
          <w:iCs/>
          <w:color w:val="000000" w:themeColor="text1"/>
        </w:rPr>
        <w:t>qRT</w:t>
      </w:r>
      <w:proofErr w:type="spellEnd"/>
      <w:r w:rsidR="00240A04">
        <w:rPr>
          <w:bCs/>
          <w:iCs/>
          <w:color w:val="000000" w:themeColor="text1"/>
        </w:rPr>
        <w: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5A7843">
        <w:rPr>
          <w:bCs/>
          <w:iCs/>
          <w:color w:val="000000" w:themeColor="text1"/>
        </w:rPr>
        <w:fldChar w:fldCharType="begin" w:fldLock="1"/>
      </w:r>
      <w:r w:rsidR="004F6CD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instrText>
      </w:r>
      <w:r w:rsidR="005A7843">
        <w:rPr>
          <w:bCs/>
          <w:iCs/>
          <w:color w:val="000000" w:themeColor="text1"/>
        </w:rPr>
        <w:fldChar w:fldCharType="separate"/>
      </w:r>
      <w:r w:rsidR="004F6CD1" w:rsidRPr="004F6CD1">
        <w:rPr>
          <w:bCs/>
          <w:iCs/>
          <w:noProof/>
          <w:color w:val="000000" w:themeColor="text1"/>
          <w:vertAlign w:val="superscript"/>
        </w:rPr>
        <w:t>31</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p = 0.27, Fig 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w:t>
      </w:r>
      <w:proofErr w:type="gramStart"/>
      <w:r w:rsidR="003966FD">
        <w:rPr>
          <w:bCs/>
          <w:iCs/>
          <w:color w:val="000000" w:themeColor="text1"/>
        </w:rPr>
        <w:t>0.69 ,</w:t>
      </w:r>
      <w:proofErr w:type="gramEnd"/>
      <w:r w:rsidR="003966FD">
        <w:rPr>
          <w:bCs/>
          <w:iCs/>
          <w:color w:val="000000" w:themeColor="text1"/>
        </w:rPr>
        <w:t xml:space="preserve"> Fig 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0.032; Fig 4D</w:t>
      </w:r>
      <w:r w:rsidR="00CC740E" w:rsidRPr="00BA3C21">
        <w:rPr>
          <w:bCs/>
          <w:iCs/>
          <w:color w:val="000000" w:themeColor="text1"/>
        </w:rPr>
        <w:t>).</w:t>
      </w:r>
      <w:r w:rsidR="005A7843">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via increased </w:t>
      </w:r>
      <w:r w:rsidR="003766DE" w:rsidRPr="00650B0D">
        <w:rPr>
          <w:bCs/>
          <w:i/>
          <w:iCs/>
          <w:color w:val="000000" w:themeColor="text1"/>
        </w:rPr>
        <w:t>PDR5</w:t>
      </w:r>
      <w:r w:rsidR="003766DE">
        <w:rPr>
          <w:bCs/>
          <w:iCs/>
          <w:color w:val="000000" w:themeColor="text1"/>
        </w:rPr>
        <w:t xml:space="preserve"> transcript levels.</w:t>
      </w:r>
      <w:ins w:id="382" w:author="Albi Celaj [2]" w:date="2018-12-05T16:44:00Z">
        <w:r w:rsidR="00A54878">
          <w:rPr>
            <w:bCs/>
            <w:iCs/>
            <w:color w:val="000000" w:themeColor="text1"/>
          </w:rPr>
          <w:t xml:space="preserve">  Interestingly, relative expression of </w:t>
        </w:r>
        <w:r w:rsidR="00A54878">
          <w:rPr>
            <w:bCs/>
            <w:i/>
            <w:iCs/>
            <w:color w:val="000000" w:themeColor="text1"/>
          </w:rPr>
          <w:t xml:space="preserve">PDR5 </w:t>
        </w:r>
        <w:r w:rsidR="00A54878">
          <w:rPr>
            <w:bCs/>
            <w:iCs/>
            <w:color w:val="000000" w:themeColor="text1"/>
          </w:rPr>
          <w:t xml:space="preserve">tracked well with the relative activity expected by the neural </w:t>
        </w:r>
      </w:ins>
      <w:ins w:id="383" w:author="Albi Celaj [2]" w:date="2018-12-05T16:45:00Z">
        <w:r w:rsidR="00A54878">
          <w:rPr>
            <w:bCs/>
            <w:iCs/>
            <w:color w:val="000000" w:themeColor="text1"/>
          </w:rPr>
          <w:t xml:space="preserve">network model, especially when considering only indirect influences (Fig </w:t>
        </w:r>
      </w:ins>
      <w:ins w:id="384" w:author="Albi Celaj [2]" w:date="2018-12-05T16:46:00Z">
        <w:r w:rsidR="00A54878">
          <w:rPr>
            <w:bCs/>
            <w:iCs/>
            <w:color w:val="000000" w:themeColor="text1"/>
          </w:rPr>
          <w:t>5D).</w:t>
        </w:r>
      </w:ins>
    </w:p>
    <w:p w14:paraId="7442EEDA" w14:textId="1F3840C2" w:rsidR="00C47B8F" w:rsidRDefault="00C47B8F" w:rsidP="004D0055">
      <w:pPr>
        <w:jc w:val="both"/>
        <w:rPr>
          <w:bCs/>
          <w:iCs/>
          <w:color w:val="000000" w:themeColor="text1"/>
        </w:rPr>
      </w:pPr>
    </w:p>
    <w:p w14:paraId="3269151B" w14:textId="0EB02EFE"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385" w:name="_Hlk530662605"/>
      <w:r w:rsidR="00627DF3">
        <w:rPr>
          <w:bCs/>
          <w:i/>
          <w:iCs/>
          <w:color w:val="000000" w:themeColor="text1"/>
        </w:rPr>
        <w:t>pdr5∆yor1∆</w:t>
      </w:r>
      <w:r w:rsidR="00627DF3">
        <w:rPr>
          <w:bCs/>
          <w:iCs/>
          <w:color w:val="000000" w:themeColor="text1"/>
        </w:rPr>
        <w:t xml:space="preserve">, </w:t>
      </w:r>
      <w:bookmarkEnd w:id="385"/>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r w:rsidR="004B4103">
        <w:rPr>
          <w:bCs/>
          <w:iCs/>
          <w:color w:val="000000" w:themeColor="text1"/>
        </w:rPr>
        <w:fldChar w:fldCharType="begin" w:fldLock="1"/>
      </w:r>
      <w:r w:rsidR="004F6CD1">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4&lt;/sup&gt;"},"properties":{"noteIndex":0},"schema":"https://github.com/citation-style-language/schema/raw/master/csl-citation.json"}</w:instrText>
      </w:r>
      <w:r w:rsidR="004B4103">
        <w:rPr>
          <w:bCs/>
          <w:iCs/>
          <w:color w:val="000000" w:themeColor="text1"/>
        </w:rPr>
        <w:fldChar w:fldCharType="separate"/>
      </w:r>
      <w:r w:rsidR="004F6CD1" w:rsidRPr="004F6CD1">
        <w:rPr>
          <w:bCs/>
          <w:iCs/>
          <w:noProof/>
          <w:color w:val="000000" w:themeColor="text1"/>
          <w:vertAlign w:val="superscript"/>
        </w:rPr>
        <w:t>32</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E96E6B">
        <w:rPr>
          <w:bCs/>
          <w:iCs/>
          <w:color w:val="000000" w:themeColor="text1"/>
        </w:rPr>
        <w:fldChar w:fldCharType="begin" w:fldLock="1"/>
      </w:r>
      <w:r w:rsidR="004F6CD1">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4&lt;/sup&gt;"},"properties":{"noteIndex":0},"schema":"https://github.com/citation-style-language/schema/raw/master/csl-citation.json"}</w:instrText>
      </w:r>
      <w:r w:rsidR="00E96E6B">
        <w:rPr>
          <w:bCs/>
          <w:iCs/>
          <w:color w:val="000000" w:themeColor="text1"/>
        </w:rPr>
        <w:fldChar w:fldCharType="separate"/>
      </w:r>
      <w:r w:rsidR="004F6CD1" w:rsidRPr="004F6CD1">
        <w:rPr>
          <w:bCs/>
          <w:iCs/>
          <w:noProof/>
          <w:color w:val="000000" w:themeColor="text1"/>
          <w:vertAlign w:val="superscript"/>
        </w:rPr>
        <w:t>32</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w:t>
      </w:r>
      <w:proofErr w:type="spellStart"/>
      <w:r>
        <w:rPr>
          <w:bCs/>
          <w:iCs/>
          <w:color w:val="000000" w:themeColor="text1"/>
        </w:rPr>
        <w:t>homodimeric</w:t>
      </w:r>
      <w:proofErr w:type="spellEnd"/>
      <w:r>
        <w:rPr>
          <w:bCs/>
          <w:iCs/>
          <w:color w:val="000000" w:themeColor="text1"/>
        </w:rPr>
        <w:t xml:space="preserve"> Snq2 complex and thereby reduces total </w:t>
      </w:r>
      <w:r>
        <w:rPr>
          <w:bCs/>
          <w:iCs/>
          <w:color w:val="000000" w:themeColor="text1"/>
        </w:rPr>
        <w:lastRenderedPageBreak/>
        <w:t xml:space="preserve">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w:t>
      </w:r>
      <w:proofErr w:type="spellStart"/>
      <w:r w:rsidR="00EB6B04">
        <w:rPr>
          <w:bCs/>
          <w:iCs/>
          <w:color w:val="000000" w:themeColor="text1"/>
        </w:rPr>
        <w:t>homodimer</w:t>
      </w:r>
      <w:r w:rsidR="00E44E46">
        <w:rPr>
          <w:bCs/>
          <w:iCs/>
          <w:color w:val="000000" w:themeColor="text1"/>
        </w:rPr>
        <w:t>ic</w:t>
      </w:r>
      <w:proofErr w:type="spellEnd"/>
      <w:r w:rsidR="00E44E46">
        <w:rPr>
          <w:bCs/>
          <w:iCs/>
          <w:color w:val="000000" w:themeColor="text1"/>
        </w:rPr>
        <w:t xml:space="preserve">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000CFB17"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is made more plausible by the fact that Pdr5 and Yor1 are paralogs, and each can form a homodimer</w:t>
      </w:r>
      <w:r w:rsidR="00C241BD">
        <w:rPr>
          <w:bCs/>
          <w:iCs/>
          <w:color w:val="000000" w:themeColor="text1"/>
        </w:rPr>
        <w:fldChar w:fldCharType="begin" w:fldLock="1"/>
      </w:r>
      <w:r w:rsidR="004F6CD1">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2,51&lt;/sup&gt;","plainTextFormattedCitation":"32,51","previouslyFormattedCitation":"&lt;sup&gt;34,50&lt;/sup&gt;"},"properties":{"noteIndex":0},"schema":"https://github.com/citation-style-language/schema/raw/master/csl-citation.json"}</w:instrText>
      </w:r>
      <w:r w:rsidR="00C241BD">
        <w:rPr>
          <w:bCs/>
          <w:iCs/>
          <w:color w:val="000000" w:themeColor="text1"/>
        </w:rPr>
        <w:fldChar w:fldCharType="separate"/>
      </w:r>
      <w:r w:rsidR="004F6CD1" w:rsidRPr="004F6CD1">
        <w:rPr>
          <w:bCs/>
          <w:iCs/>
          <w:noProof/>
          <w:color w:val="000000" w:themeColor="text1"/>
          <w:vertAlign w:val="superscript"/>
        </w:rPr>
        <w:t>32,51</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FB3230">
        <w:rPr>
          <w:bCs/>
          <w:iCs/>
          <w:color w:val="000000" w:themeColor="text1"/>
        </w:rPr>
        <w:fldChar w:fldCharType="begin" w:fldLock="1"/>
      </w:r>
      <w:r w:rsidR="004F6CD1">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lt;sup&gt;52&lt;/sup&gt;","plainTextFormattedCitation":"52","previouslyFormattedCitation":"&lt;sup&gt;51&lt;/sup&gt;"},"properties":{"noteIndex":0},"schema":"https://github.com/citation-style-language/schema/raw/master/csl-citation.json"}</w:instrText>
      </w:r>
      <w:r w:rsidR="00FB3230">
        <w:rPr>
          <w:bCs/>
          <w:iCs/>
          <w:color w:val="000000" w:themeColor="text1"/>
        </w:rPr>
        <w:fldChar w:fldCharType="separate"/>
      </w:r>
      <w:r w:rsidR="004F6CD1" w:rsidRPr="004F6CD1">
        <w:rPr>
          <w:bCs/>
          <w:iCs/>
          <w:noProof/>
          <w:color w:val="000000" w:themeColor="text1"/>
          <w:vertAlign w:val="superscript"/>
        </w:rPr>
        <w:t>52</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FB3230">
        <w:rPr>
          <w:bCs/>
          <w:iCs/>
          <w:color w:val="000000" w:themeColor="text1"/>
        </w:rPr>
        <w:fldChar w:fldCharType="begin" w:fldLock="1"/>
      </w:r>
      <w:r w:rsidR="004F6CD1">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4&lt;/sup&gt;"},"properties":{"noteIndex":0},"schema":"https://github.com/citation-style-language/schema/raw/master/csl-citation.json"}</w:instrText>
      </w:r>
      <w:r w:rsidR="00FB3230">
        <w:rPr>
          <w:bCs/>
          <w:iCs/>
          <w:color w:val="000000" w:themeColor="text1"/>
        </w:rPr>
        <w:fldChar w:fldCharType="separate"/>
      </w:r>
      <w:r w:rsidR="004F6CD1" w:rsidRPr="004F6CD1">
        <w:rPr>
          <w:bCs/>
          <w:iCs/>
          <w:noProof/>
          <w:color w:val="000000" w:themeColor="text1"/>
          <w:vertAlign w:val="superscript"/>
        </w:rPr>
        <w:t>32</w:t>
      </w:r>
      <w:r w:rsidR="00FB3230">
        <w:rPr>
          <w:bCs/>
          <w:iCs/>
          <w:color w:val="000000" w:themeColor="text1"/>
        </w:rPr>
        <w:fldChar w:fldCharType="end"/>
      </w:r>
      <w:r w:rsidR="007608E9">
        <w:rPr>
          <w:bCs/>
          <w:iCs/>
          <w:color w:val="000000" w:themeColor="text1"/>
        </w:rPr>
        <w:t xml:space="preserve"> and PCA</w:t>
      </w:r>
      <w:r w:rsidR="00FB3230">
        <w:rPr>
          <w:bCs/>
          <w:iCs/>
          <w:color w:val="000000" w:themeColor="text1"/>
        </w:rPr>
        <w:fldChar w:fldCharType="begin" w:fldLock="1"/>
      </w:r>
      <w:r w:rsidR="004F6CD1">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1&lt;/sup&gt;","plainTextFormattedCitation":"51","previouslyFormattedCitation":"&lt;sup&gt;50&lt;/sup&gt;"},"properties":{"noteIndex":0},"schema":"https://github.com/citation-style-language/schema/raw/master/csl-citation.json"}</w:instrText>
      </w:r>
      <w:r w:rsidR="00FB3230">
        <w:rPr>
          <w:bCs/>
          <w:iCs/>
          <w:color w:val="000000" w:themeColor="text1"/>
        </w:rPr>
        <w:fldChar w:fldCharType="separate"/>
      </w:r>
      <w:r w:rsidR="004F6CD1" w:rsidRPr="004F6CD1">
        <w:rPr>
          <w:bCs/>
          <w:iCs/>
          <w:noProof/>
          <w:color w:val="000000" w:themeColor="text1"/>
          <w:vertAlign w:val="superscript"/>
        </w:rPr>
        <w:t>51</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EF3DD9">
        <w:rPr>
          <w:bCs/>
          <w:iCs/>
          <w:color w:val="000000" w:themeColor="text1"/>
        </w:rPr>
        <w:t>Fig</w:t>
      </w:r>
      <w:r w:rsidR="00022EC9">
        <w:rPr>
          <w:bCs/>
          <w:iCs/>
          <w:color w:val="000000" w:themeColor="text1"/>
        </w:rPr>
        <w:t xml:space="preserve"> 4F, S11, S12).  </w:t>
      </w:r>
      <w:r w:rsidR="007608E9">
        <w:rPr>
          <w:bCs/>
          <w:iCs/>
          <w:color w:val="000000" w:themeColor="text1"/>
        </w:rPr>
        <w:t>Although PCA (</w:t>
      </w:r>
      <w:r w:rsidR="00EF3DD9">
        <w:rPr>
          <w:bCs/>
          <w:iCs/>
          <w:color w:val="000000" w:themeColor="text1"/>
        </w:rPr>
        <w:t>Fig</w:t>
      </w:r>
      <w:r w:rsidR="007608E9">
        <w:rPr>
          <w:bCs/>
          <w:iCs/>
          <w:color w:val="000000" w:themeColor="text1"/>
        </w:rPr>
        <w:t xml:space="preserve"> 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EF3DD9">
        <w:rPr>
          <w:bCs/>
          <w:iCs/>
          <w:color w:val="000000" w:themeColor="text1"/>
        </w:rPr>
        <w:t>Fig</w:t>
      </w:r>
      <w:r w:rsidR="002C20D8">
        <w:rPr>
          <w:bCs/>
          <w:iCs/>
          <w:color w:val="000000" w:themeColor="text1"/>
        </w:rPr>
        <w:t xml:space="preserve"> 4F, S12). </w:t>
      </w:r>
      <w:r w:rsidR="00C26E96">
        <w:rPr>
          <w:bCs/>
          <w:iCs/>
          <w:color w:val="000000" w:themeColor="text1"/>
        </w:rPr>
        <w:t>Given a much-higher baseline abundance of Pdr5 than Snq2</w:t>
      </w:r>
      <w:r w:rsidR="00C26E96">
        <w:rPr>
          <w:bCs/>
          <w:iCs/>
          <w:color w:val="000000" w:themeColor="text1"/>
        </w:rPr>
        <w:fldChar w:fldCharType="begin" w:fldLock="1"/>
      </w:r>
      <w:r w:rsidR="004F6CD1">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3&lt;/sup&gt;","plainTextFormattedCitation":"53","previouslyFormattedCitation":"&lt;sup&gt;52&lt;/sup&gt;"},"properties":{"noteIndex":0},"schema":"https://github.com/citation-style-language/schema/raw/master/csl-citation.json"}</w:instrText>
      </w:r>
      <w:r w:rsidR="00C26E96">
        <w:rPr>
          <w:bCs/>
          <w:iCs/>
          <w:color w:val="000000" w:themeColor="text1"/>
        </w:rPr>
        <w:fldChar w:fldCharType="separate"/>
      </w:r>
      <w:r w:rsidR="004F6CD1" w:rsidRPr="004F6CD1">
        <w:rPr>
          <w:bCs/>
          <w:iCs/>
          <w:noProof/>
          <w:color w:val="000000" w:themeColor="text1"/>
          <w:vertAlign w:val="superscript"/>
        </w:rPr>
        <w:t>53</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EF3DD9">
        <w:rPr>
          <w:bCs/>
          <w:iCs/>
          <w:color w:val="000000" w:themeColor="text1"/>
        </w:rPr>
        <w:t>Fig</w:t>
      </w:r>
      <w:r w:rsidR="0052102A">
        <w:rPr>
          <w:bCs/>
          <w:iCs/>
          <w:color w:val="000000" w:themeColor="text1"/>
        </w:rPr>
        <w:t xml:space="preserve"> 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6B9C221F" w14:textId="398B18AD" w:rsidR="00B100D0" w:rsidRDefault="000132AB" w:rsidP="002855ED">
      <w:pPr>
        <w:jc w:val="both"/>
        <w:outlineLvl w:val="0"/>
        <w:rPr>
          <w:bCs/>
          <w:iCs/>
          <w:color w:val="000000" w:themeColor="text1"/>
        </w:rPr>
      </w:pPr>
      <w:r>
        <w:rPr>
          <w:bCs/>
          <w:iCs/>
          <w:color w:val="000000" w:themeColor="text1"/>
        </w:rPr>
        <w:t xml:space="preserve">The use of genetics to dissect </w:t>
      </w:r>
      <w:r w:rsidR="006D48D3">
        <w:rPr>
          <w:bCs/>
          <w:iCs/>
          <w:color w:val="000000" w:themeColor="text1"/>
        </w:rPr>
        <w:t xml:space="preserve">and understand complex </w:t>
      </w:r>
      <w:r>
        <w:rPr>
          <w:bCs/>
          <w:iCs/>
          <w:color w:val="000000" w:themeColor="text1"/>
        </w:rPr>
        <w:t xml:space="preserve">biological systems has been limited by the difficulty in systematically measuring and </w:t>
      </w:r>
      <w:r w:rsidR="00B97DFE">
        <w:rPr>
          <w:bCs/>
          <w:iCs/>
          <w:color w:val="000000" w:themeColor="text1"/>
        </w:rPr>
        <w:t>interpreting</w:t>
      </w:r>
      <w:r>
        <w:rPr>
          <w:bCs/>
          <w:iCs/>
          <w:color w:val="000000" w:themeColor="text1"/>
        </w:rPr>
        <w:t xml:space="preserve"> </w:t>
      </w:r>
      <w:r w:rsidR="00466732">
        <w:rPr>
          <w:bCs/>
          <w:iCs/>
          <w:color w:val="000000" w:themeColor="text1"/>
        </w:rPr>
        <w:t xml:space="preserve">the combinatorial </w:t>
      </w:r>
      <w:r w:rsidR="007F766B">
        <w:rPr>
          <w:bCs/>
          <w:iCs/>
          <w:color w:val="000000" w:themeColor="text1"/>
        </w:rPr>
        <w:t>effect</w:t>
      </w:r>
      <w:r w:rsidR="00CB6873">
        <w:rPr>
          <w:bCs/>
          <w:iCs/>
          <w:color w:val="000000" w:themeColor="text1"/>
        </w:rPr>
        <w:t>s</w:t>
      </w:r>
      <w:r w:rsidR="00466732">
        <w:rPr>
          <w:bCs/>
          <w:iCs/>
          <w:color w:val="000000" w:themeColor="text1"/>
        </w:rPr>
        <w:t xml:space="preserve"> of multiple variants</w:t>
      </w:r>
      <w:r>
        <w:rPr>
          <w:bCs/>
          <w:iCs/>
          <w:color w:val="000000" w:themeColor="text1"/>
        </w:rPr>
        <w:t xml:space="preserve">.  </w:t>
      </w:r>
      <w:r w:rsidR="006F4F76">
        <w:rPr>
          <w:bCs/>
          <w:iCs/>
          <w:color w:val="000000" w:themeColor="text1"/>
        </w:rPr>
        <w:t xml:space="preserve">Here we </w:t>
      </w:r>
      <w:r w:rsidR="00BC17F7">
        <w:rPr>
          <w:bCs/>
          <w:iCs/>
          <w:color w:val="000000" w:themeColor="text1"/>
        </w:rPr>
        <w:t>illustrate</w:t>
      </w:r>
      <w:r w:rsidR="003E7B8E">
        <w:rPr>
          <w:bCs/>
          <w:iCs/>
          <w:color w:val="000000" w:themeColor="text1"/>
        </w:rPr>
        <w:t>d</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 xml:space="preserve">and </w:t>
      </w:r>
      <w:r w:rsidR="00466732">
        <w:rPr>
          <w:bCs/>
          <w:iCs/>
          <w:color w:val="000000" w:themeColor="text1"/>
        </w:rPr>
        <w:t xml:space="preserve">phenotypically </w:t>
      </w:r>
      <w:r w:rsidR="00FA050C">
        <w:rPr>
          <w:bCs/>
          <w:iCs/>
          <w:color w:val="000000" w:themeColor="text1"/>
        </w:rPr>
        <w:t>profil</w:t>
      </w:r>
      <w:r w:rsidR="0035381B">
        <w:rPr>
          <w:bCs/>
          <w:iCs/>
          <w:color w:val="000000" w:themeColor="text1"/>
        </w:rPr>
        <w:t>e</w:t>
      </w:r>
      <w:r w:rsidR="0097516B" w:rsidRPr="00233F15">
        <w:rPr>
          <w:bCs/>
          <w:iCs/>
          <w:color w:val="000000" w:themeColor="text1"/>
        </w:rPr>
        <w:t xml:space="preserve"> a large population </w:t>
      </w:r>
      <w:r w:rsidR="00466732">
        <w:rPr>
          <w:bCs/>
          <w:iCs/>
          <w:color w:val="000000" w:themeColor="text1"/>
        </w:rPr>
        <w:t>with variation segregating at sixteen loci. The c</w:t>
      </w:r>
      <w:r w:rsidR="008E40C6">
        <w:rPr>
          <w:bCs/>
          <w:iCs/>
          <w:color w:val="000000" w:themeColor="text1"/>
        </w:rPr>
        <w:t xml:space="preserve">omplex </w:t>
      </w:r>
      <w:r w:rsidR="00466732">
        <w:rPr>
          <w:bCs/>
          <w:iCs/>
          <w:color w:val="000000" w:themeColor="text1"/>
        </w:rPr>
        <w:t xml:space="preserve">genetic landscape emerging from this DCGA approach revealed many phenomena that would not have emerged from considering one or two variants at a time.  We also demonstrated that the systematically-generated complex phenotypic profiles could be used </w:t>
      </w:r>
      <w:r w:rsidR="008E40C6">
        <w:rPr>
          <w:bCs/>
          <w:iCs/>
          <w:color w:val="000000" w:themeColor="text1"/>
        </w:rPr>
        <w:t xml:space="preserve">to </w:t>
      </w:r>
      <w:r w:rsidR="00466732">
        <w:rPr>
          <w:bCs/>
          <w:iCs/>
          <w:color w:val="000000" w:themeColor="text1"/>
        </w:rPr>
        <w:t xml:space="preserve">automatically derive </w:t>
      </w:r>
      <w:r w:rsidR="008E40C6">
        <w:rPr>
          <w:bCs/>
          <w:iCs/>
          <w:color w:val="000000" w:themeColor="text1"/>
        </w:rPr>
        <w:t>a</w:t>
      </w:r>
      <w:r w:rsidR="00CB6873">
        <w:rPr>
          <w:bCs/>
          <w:iCs/>
          <w:color w:val="000000" w:themeColor="text1"/>
        </w:rPr>
        <w:t xml:space="preserve"> </w:t>
      </w:r>
      <w:r w:rsidR="00466732">
        <w:rPr>
          <w:bCs/>
          <w:iCs/>
          <w:color w:val="000000" w:themeColor="text1"/>
        </w:rPr>
        <w:t xml:space="preserve">computational </w:t>
      </w:r>
      <w:r w:rsidR="008E40C6">
        <w:rPr>
          <w:bCs/>
          <w:iCs/>
          <w:color w:val="000000" w:themeColor="text1"/>
        </w:rPr>
        <w:t>model</w:t>
      </w:r>
      <w:r w:rsidR="00746F0C">
        <w:rPr>
          <w:bCs/>
          <w:iCs/>
          <w:color w:val="000000" w:themeColor="text1"/>
        </w:rPr>
        <w:t xml:space="preserve"> </w:t>
      </w:r>
      <w:r w:rsidR="007F766B">
        <w:rPr>
          <w:bCs/>
          <w:iCs/>
          <w:color w:val="000000" w:themeColor="text1"/>
        </w:rPr>
        <w:t>which</w:t>
      </w:r>
      <w:r w:rsidR="00CB6873">
        <w:rPr>
          <w:bCs/>
          <w:iCs/>
          <w:color w:val="000000" w:themeColor="text1"/>
        </w:rPr>
        <w:t xml:space="preserve"> intuitivel</w:t>
      </w:r>
      <w:r w:rsidR="002F2702">
        <w:rPr>
          <w:bCs/>
          <w:iCs/>
          <w:color w:val="000000" w:themeColor="text1"/>
        </w:rPr>
        <w:t>y</w:t>
      </w:r>
      <w:r w:rsidR="00CB6873">
        <w:rPr>
          <w:bCs/>
          <w:iCs/>
          <w:color w:val="000000" w:themeColor="text1"/>
        </w:rPr>
        <w:t xml:space="preserve"> </w:t>
      </w:r>
      <w:r w:rsidR="00466732">
        <w:rPr>
          <w:bCs/>
          <w:iCs/>
          <w:color w:val="000000" w:themeColor="text1"/>
        </w:rPr>
        <w:t xml:space="preserve">modeled the way in which variants in some ABC transporters can influence the activity and phenotypic consequences of other transporters. </w:t>
      </w:r>
      <w:r w:rsidR="000D4F48">
        <w:rPr>
          <w:bCs/>
          <w:iCs/>
          <w:color w:val="000000" w:themeColor="text1"/>
        </w:rPr>
        <w:t xml:space="preserve">Even within </w:t>
      </w:r>
      <w:r w:rsidR="00466732">
        <w:rPr>
          <w:bCs/>
          <w:iCs/>
          <w:color w:val="000000" w:themeColor="text1"/>
        </w:rPr>
        <w:t xml:space="preserve">the </w:t>
      </w:r>
      <w:r w:rsidR="000D4F48">
        <w:rPr>
          <w:bCs/>
          <w:iCs/>
          <w:color w:val="000000" w:themeColor="text1"/>
        </w:rPr>
        <w:t xml:space="preserve">highly-characterized </w:t>
      </w:r>
      <w:r w:rsidR="00466732">
        <w:rPr>
          <w:bCs/>
          <w:iCs/>
          <w:color w:val="000000" w:themeColor="text1"/>
        </w:rPr>
        <w:t xml:space="preserve">ABC transporter </w:t>
      </w:r>
      <w:r w:rsidR="000D4F48">
        <w:rPr>
          <w:bCs/>
          <w:iCs/>
          <w:color w:val="000000" w:themeColor="text1"/>
        </w:rPr>
        <w:t>gene family</w:t>
      </w:r>
      <w:r w:rsidR="000D4F48">
        <w:rPr>
          <w:rFonts w:eastAsia="Times New Roman"/>
        </w:rPr>
        <w:t>,</w:t>
      </w:r>
      <w:r w:rsidR="002855ED">
        <w:rPr>
          <w:rFonts w:eastAsia="Times New Roman"/>
        </w:rPr>
        <w:t xml:space="preserve"> </w:t>
      </w:r>
      <w:r w:rsidR="00F90546">
        <w:rPr>
          <w:rFonts w:eastAsia="Times New Roman"/>
        </w:rPr>
        <w:t xml:space="preserve">DCGA revealed </w:t>
      </w:r>
      <w:r w:rsidR="002855ED">
        <w:rPr>
          <w:rFonts w:eastAsia="Times New Roman"/>
        </w:rPr>
        <w:t>many novel gene functions and gene-gene relationships</w:t>
      </w:r>
      <w:r w:rsidR="00945375">
        <w:rPr>
          <w:bCs/>
          <w:iCs/>
          <w:color w:val="000000" w:themeColor="text1"/>
        </w:rPr>
        <w:t>.</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466732">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466732">
        <w:rPr>
          <w:bCs/>
          <w:iCs/>
          <w:color w:val="000000" w:themeColor="text1"/>
        </w:rPr>
        <w:t xml:space="preserve">other </w:t>
      </w:r>
      <w:r w:rsidR="00B100D0">
        <w:rPr>
          <w:bCs/>
          <w:iCs/>
          <w:color w:val="000000" w:themeColor="text1"/>
        </w:rPr>
        <w:t>compounds</w:t>
      </w:r>
      <w:r w:rsidR="00466732">
        <w:rPr>
          <w:bCs/>
          <w:iCs/>
          <w:color w:val="000000" w:themeColor="text1"/>
        </w:rPr>
        <w:t xml:space="preserve">.  More broadly, these results illustrate the potential for carrying out DCGAs for </w:t>
      </w:r>
      <w:r w:rsidR="00466732" w:rsidRPr="00233F15">
        <w:rPr>
          <w:bCs/>
          <w:iCs/>
          <w:color w:val="000000" w:themeColor="text1"/>
        </w:rPr>
        <w:t xml:space="preserve">other </w:t>
      </w:r>
      <w:r w:rsidR="005F3830">
        <w:rPr>
          <w:bCs/>
          <w:iCs/>
          <w:color w:val="000000" w:themeColor="text1"/>
        </w:rPr>
        <w:t xml:space="preserve">sets of functionally-related genes. </w:t>
      </w:r>
    </w:p>
    <w:p w14:paraId="2FE727B4" w14:textId="77777777" w:rsidR="00B100D0" w:rsidRDefault="00B100D0" w:rsidP="002855ED">
      <w:pPr>
        <w:jc w:val="both"/>
        <w:outlineLvl w:val="0"/>
        <w:rPr>
          <w:bCs/>
          <w:iCs/>
          <w:color w:val="000000" w:themeColor="text1"/>
        </w:rPr>
      </w:pPr>
    </w:p>
    <w:p w14:paraId="40D9770D" w14:textId="0E35A998" w:rsidR="00F65396" w:rsidRDefault="005F3830" w:rsidP="005F3830">
      <w:pPr>
        <w:jc w:val="both"/>
        <w:outlineLvl w:val="0"/>
        <w:rPr>
          <w:bCs/>
          <w:iCs/>
          <w:color w:val="000000" w:themeColor="text1"/>
        </w:rPr>
      </w:pPr>
      <w:r>
        <w:rPr>
          <w:bCs/>
          <w:iCs/>
          <w:color w:val="000000" w:themeColor="text1"/>
        </w:rPr>
        <w:t xml:space="preserve">Although variants of the DCGA approach will be required for other systems, it is already </w:t>
      </w:r>
      <w:r w:rsidR="00542492">
        <w:rPr>
          <w:bCs/>
          <w:iCs/>
          <w:color w:val="000000" w:themeColor="text1"/>
        </w:rPr>
        <w:t>straigh</w:t>
      </w:r>
      <w:r w:rsidR="005A3BF6">
        <w:rPr>
          <w:bCs/>
          <w:iCs/>
          <w:color w:val="000000" w:themeColor="text1"/>
        </w:rPr>
        <w:t>t</w:t>
      </w:r>
      <w:r w:rsidR="00542492">
        <w:rPr>
          <w:bCs/>
          <w:iCs/>
          <w:color w:val="000000" w:themeColor="text1"/>
        </w:rPr>
        <w:t xml:space="preserve">forwardly adaptable </w:t>
      </w:r>
      <w:r>
        <w:rPr>
          <w:bCs/>
          <w:iCs/>
          <w:color w:val="000000" w:themeColor="text1"/>
        </w:rPr>
        <w:t xml:space="preserve">for other </w:t>
      </w:r>
      <w:r w:rsidR="0084352F">
        <w:rPr>
          <w:bCs/>
          <w:iCs/>
          <w:color w:val="000000" w:themeColor="text1"/>
        </w:rPr>
        <w:t>yeast</w:t>
      </w:r>
      <w:r w:rsidR="00542492">
        <w:rPr>
          <w:bCs/>
          <w:iCs/>
          <w:color w:val="000000" w:themeColor="text1"/>
        </w:rPr>
        <w:t xml:space="preserve"> strains</w:t>
      </w:r>
      <w:r>
        <w:rPr>
          <w:bCs/>
          <w:iCs/>
          <w:color w:val="000000" w:themeColor="text1"/>
        </w:rPr>
        <w:t xml:space="preserve"> carrying multiple variants, e.g., </w:t>
      </w:r>
      <w:r w:rsidR="00234455">
        <w:rPr>
          <w:bCs/>
          <w:iCs/>
          <w:color w:val="000000" w:themeColor="text1"/>
        </w:rPr>
        <w:t>a 16-deletion mutant for GPCR pathway-related genes</w:t>
      </w:r>
      <w:r w:rsidR="00234455">
        <w:rPr>
          <w:bCs/>
          <w:iCs/>
          <w:color w:val="000000" w:themeColor="text1"/>
        </w:rPr>
        <w:fldChar w:fldCharType="begin" w:fldLock="1"/>
      </w:r>
      <w:r w:rsidR="004F6CD1">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4&lt;/sup&gt;","plainTextFormattedCitation":"54","previouslyFormattedCitation":"&lt;sup&gt;53&lt;/sup&gt;"},"properties":{"noteIndex":0},"schema":"https://github.com/citation-style-language/schema/raw/master/csl-citation.json"}</w:instrText>
      </w:r>
      <w:r w:rsidR="00234455">
        <w:rPr>
          <w:bCs/>
          <w:iCs/>
          <w:color w:val="000000" w:themeColor="text1"/>
        </w:rPr>
        <w:fldChar w:fldCharType="separate"/>
      </w:r>
      <w:r w:rsidR="004F6CD1" w:rsidRPr="004F6CD1">
        <w:rPr>
          <w:bCs/>
          <w:iCs/>
          <w:noProof/>
          <w:color w:val="000000" w:themeColor="text1"/>
          <w:vertAlign w:val="superscript"/>
        </w:rPr>
        <w:t>54</w:t>
      </w:r>
      <w:r w:rsidR="00234455">
        <w:rPr>
          <w:bCs/>
          <w:iCs/>
          <w:color w:val="000000" w:themeColor="text1"/>
        </w:rPr>
        <w:fldChar w:fldCharType="end"/>
      </w:r>
      <w:r w:rsidR="00234455">
        <w:rPr>
          <w:bCs/>
          <w:iCs/>
          <w:color w:val="000000" w:themeColor="text1"/>
        </w:rPr>
        <w:t>.</w:t>
      </w:r>
      <w:r w:rsidR="00517FC3">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 xml:space="preserve">C. </w:t>
      </w:r>
      <w:proofErr w:type="spellStart"/>
      <w:r w:rsidR="005E3355" w:rsidRPr="00233F15">
        <w:rPr>
          <w:bCs/>
          <w:i/>
          <w:iCs/>
          <w:color w:val="000000" w:themeColor="text1"/>
        </w:rPr>
        <w:t>elegans</w:t>
      </w:r>
      <w:proofErr w:type="spellEnd"/>
      <w:r w:rsidR="005E3355">
        <w:rPr>
          <w:bCs/>
          <w:iCs/>
          <w:color w:val="000000" w:themeColor="text1"/>
        </w:rPr>
        <w:t>, methods</w:t>
      </w:r>
      <w:r w:rsidR="005E3355" w:rsidRPr="00233F15">
        <w:rPr>
          <w:bCs/>
          <w:iCs/>
          <w:color w:val="000000" w:themeColor="text1"/>
        </w:rPr>
        <w:t xml:space="preserve"> to introduce </w:t>
      </w:r>
      <w:r w:rsidR="003258F7">
        <w:rPr>
          <w:bCs/>
          <w:iCs/>
          <w:color w:val="000000" w:themeColor="text1"/>
        </w:rPr>
        <w:t xml:space="preserve">many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4F6CD1">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5&lt;/sup&gt;","plainTextFormattedCitation":"55","previouslyFormattedCitation":"&lt;sup&gt;54&lt;/sup&gt;"},"properties":{"noteIndex":0},"schema":"https://github.com/citation-style-language/schema/raw/master/csl-citation.json"}</w:instrText>
      </w:r>
      <w:r w:rsidR="005E3355" w:rsidRPr="00233F15">
        <w:rPr>
          <w:bCs/>
          <w:iCs/>
          <w:color w:val="000000" w:themeColor="text1"/>
        </w:rPr>
        <w:fldChar w:fldCharType="separate"/>
      </w:r>
      <w:r w:rsidR="004F6CD1" w:rsidRPr="004F6CD1">
        <w:rPr>
          <w:bCs/>
          <w:iCs/>
          <w:noProof/>
          <w:color w:val="000000" w:themeColor="text1"/>
          <w:vertAlign w:val="superscript"/>
        </w:rPr>
        <w:t>55</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4F6CD1">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6&lt;/sup&gt;","plainTextFormattedCitation":"56","previouslyFormattedCitation":"&lt;sup&gt;55&lt;/sup&gt;"},"properties":{"noteIndex":0},"schema":"https://github.com/citation-style-language/schema/raw/master/csl-citation.json"}</w:instrText>
      </w:r>
      <w:r w:rsidR="005E3355" w:rsidRPr="00233F15">
        <w:rPr>
          <w:bCs/>
          <w:iCs/>
          <w:color w:val="000000" w:themeColor="text1"/>
        </w:rPr>
        <w:fldChar w:fldCharType="separate"/>
      </w:r>
      <w:r w:rsidR="004F6CD1" w:rsidRPr="004F6CD1">
        <w:rPr>
          <w:bCs/>
          <w:iCs/>
          <w:noProof/>
          <w:color w:val="000000" w:themeColor="text1"/>
          <w:vertAlign w:val="superscript"/>
        </w:rPr>
        <w:t>56</w:t>
      </w:r>
      <w:r w:rsidR="005E3355" w:rsidRPr="00233F15">
        <w:rPr>
          <w:bCs/>
          <w:iCs/>
          <w:color w:val="000000" w:themeColor="text1"/>
        </w:rPr>
        <w:fldChar w:fldCharType="end"/>
      </w:r>
      <w:r w:rsidR="005E3355" w:rsidRPr="00233F15">
        <w:rPr>
          <w:bCs/>
          <w:iCs/>
          <w:color w:val="000000" w:themeColor="text1"/>
        </w:rPr>
        <w:t xml:space="preserve"> </w:t>
      </w:r>
      <w:r w:rsidR="0045738D">
        <w:rPr>
          <w:bCs/>
          <w:iCs/>
          <w:color w:val="000000" w:themeColor="text1"/>
        </w:rPr>
        <w:t xml:space="preserve">into a single </w:t>
      </w:r>
      <w:r w:rsidR="000F2E8A">
        <w:rPr>
          <w:bCs/>
          <w:iCs/>
          <w:color w:val="000000" w:themeColor="text1"/>
        </w:rPr>
        <w:t xml:space="preserve">strain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w:t>
      </w:r>
      <w:r w:rsidR="0045738D">
        <w:rPr>
          <w:bCs/>
          <w:iCs/>
          <w:color w:val="000000" w:themeColor="text1"/>
        </w:rPr>
        <w:t xml:space="preserve">cross-based </w:t>
      </w:r>
      <w:r w:rsidR="0053726E">
        <w:rPr>
          <w:bCs/>
          <w:iCs/>
          <w:color w:val="000000" w:themeColor="text1"/>
        </w:rPr>
        <w:t>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w:t>
      </w:r>
      <w:r>
        <w:rPr>
          <w:bCs/>
          <w:iCs/>
          <w:color w:val="000000" w:themeColor="text1"/>
        </w:rPr>
        <w:t>T</w:t>
      </w:r>
      <w:r w:rsidR="000852C0">
        <w:rPr>
          <w:bCs/>
          <w:iCs/>
          <w:color w:val="000000" w:themeColor="text1"/>
        </w:rPr>
        <w:t xml:space="preserve">he </w:t>
      </w:r>
      <w:r>
        <w:rPr>
          <w:bCs/>
          <w:iCs/>
          <w:color w:val="000000" w:themeColor="text1"/>
        </w:rPr>
        <w:t xml:space="preserve">single-cross </w:t>
      </w:r>
      <w:r w:rsidR="000852C0">
        <w:rPr>
          <w:bCs/>
          <w:iCs/>
          <w:color w:val="000000" w:themeColor="text1"/>
        </w:rPr>
        <w:t>strategy</w:t>
      </w:r>
      <w:r w:rsidR="0053726E">
        <w:rPr>
          <w:bCs/>
          <w:iCs/>
          <w:color w:val="000000" w:themeColor="text1"/>
        </w:rPr>
        <w:t xml:space="preserve"> </w:t>
      </w:r>
      <w:r>
        <w:rPr>
          <w:bCs/>
          <w:iCs/>
          <w:color w:val="000000" w:themeColor="text1"/>
        </w:rPr>
        <w:t xml:space="preserve">we describe here could easily be replaced with multiple </w:t>
      </w:r>
      <w:proofErr w:type="spellStart"/>
      <w:r w:rsidR="0053726E">
        <w:rPr>
          <w:bCs/>
          <w:iCs/>
          <w:color w:val="000000" w:themeColor="text1"/>
        </w:rPr>
        <w:t>mating</w:t>
      </w:r>
      <w:r>
        <w:rPr>
          <w:bCs/>
          <w:iCs/>
          <w:color w:val="000000" w:themeColor="text1"/>
        </w:rPr>
        <w:t>s</w:t>
      </w:r>
      <w:proofErr w:type="spellEnd"/>
      <w:r w:rsidR="0053726E">
        <w:rPr>
          <w:bCs/>
          <w:iCs/>
          <w:color w:val="000000" w:themeColor="text1"/>
        </w:rPr>
        <w:t xml:space="preserve"> between </w:t>
      </w:r>
      <w:r>
        <w:rPr>
          <w:bCs/>
          <w:iCs/>
          <w:color w:val="000000" w:themeColor="text1"/>
        </w:rPr>
        <w:t>multiple parental strains carrying different subsets of targeted variation, and subsequent inter-crosses between F1 populations.</w:t>
      </w:r>
    </w:p>
    <w:p w14:paraId="71B90ADC" w14:textId="77777777" w:rsidR="00F65396" w:rsidRDefault="00F65396" w:rsidP="005F3830">
      <w:pPr>
        <w:jc w:val="both"/>
        <w:rPr>
          <w:bCs/>
          <w:iCs/>
          <w:color w:val="000000" w:themeColor="text1"/>
        </w:rPr>
      </w:pPr>
    </w:p>
    <w:p w14:paraId="01A689EC" w14:textId="62C34D9B" w:rsidR="002061FD" w:rsidRPr="00233F15" w:rsidRDefault="00F45717" w:rsidP="00044587">
      <w:pPr>
        <w:jc w:val="both"/>
        <w:rPr>
          <w:bCs/>
          <w:iCs/>
          <w:color w:val="000000" w:themeColor="text1"/>
        </w:rPr>
      </w:pPr>
      <w:r>
        <w:rPr>
          <w:bCs/>
          <w:iCs/>
          <w:color w:val="000000" w:themeColor="text1"/>
        </w:rPr>
        <w:t>To e</w:t>
      </w:r>
      <w:r w:rsidR="003258F7">
        <w:rPr>
          <w:bCs/>
          <w:iCs/>
          <w:color w:val="000000" w:themeColor="text1"/>
        </w:rPr>
        <w:t>nable</w:t>
      </w:r>
      <w:r>
        <w:rPr>
          <w:bCs/>
          <w:iCs/>
          <w:color w:val="000000" w:themeColor="text1"/>
        </w:rPr>
        <w:t xml:space="preserve"> engineered population profiling </w:t>
      </w:r>
      <w:r w:rsidR="003258F7">
        <w:rPr>
          <w:bCs/>
          <w:iCs/>
          <w:color w:val="000000" w:themeColor="text1"/>
        </w:rPr>
        <w:t xml:space="preserve">without the use of a cross, further molecular tools must be developed to allow for </w:t>
      </w:r>
      <w:r w:rsidR="00872EFA">
        <w:rPr>
          <w:bCs/>
          <w:iCs/>
          <w:color w:val="000000" w:themeColor="text1"/>
        </w:rPr>
        <w:t xml:space="preserve">direct </w:t>
      </w:r>
      <w:r w:rsidR="003258F7">
        <w:rPr>
          <w:bCs/>
          <w:iCs/>
          <w:color w:val="000000" w:themeColor="text1"/>
        </w:rPr>
        <w:t>introduction of trackable multi-allele diversity into</w:t>
      </w:r>
      <w:r w:rsidR="00872EFA">
        <w:rPr>
          <w:bCs/>
          <w:iCs/>
          <w:color w:val="000000" w:themeColor="text1"/>
        </w:rPr>
        <w:t xml:space="preserve"> a</w:t>
      </w:r>
      <w:r w:rsidR="00B13A19">
        <w:rPr>
          <w:bCs/>
          <w:iCs/>
          <w:color w:val="000000" w:themeColor="text1"/>
        </w:rPr>
        <w:t>n isogenic</w:t>
      </w:r>
      <w:r w:rsidR="00872EFA">
        <w:rPr>
          <w:bCs/>
          <w:iCs/>
          <w:color w:val="000000" w:themeColor="text1"/>
        </w:rPr>
        <w:t xml:space="preserve"> population</w:t>
      </w:r>
      <w:r w:rsidR="003258F7">
        <w:rPr>
          <w:bCs/>
          <w:iCs/>
          <w:color w:val="000000" w:themeColor="text1"/>
        </w:rPr>
        <w:t xml:space="preserve">.  </w:t>
      </w:r>
      <w:r w:rsidR="00711B7F">
        <w:rPr>
          <w:bCs/>
          <w:iCs/>
          <w:color w:val="000000" w:themeColor="text1"/>
        </w:rPr>
        <w:t xml:space="preserve">Such developments would allow </w:t>
      </w:r>
      <w:r w:rsidR="006D4C99">
        <w:rPr>
          <w:bCs/>
          <w:iCs/>
          <w:color w:val="000000" w:themeColor="text1"/>
        </w:rPr>
        <w:t>DCGA</w:t>
      </w:r>
      <w:r w:rsidR="00791E2E">
        <w:rPr>
          <w:bCs/>
          <w:iCs/>
          <w:color w:val="000000" w:themeColor="text1"/>
        </w:rPr>
        <w:t xml:space="preserve"> </w:t>
      </w:r>
      <w:r w:rsidR="00CD1B90">
        <w:rPr>
          <w:bCs/>
          <w:iCs/>
          <w:color w:val="000000" w:themeColor="text1"/>
        </w:rPr>
        <w:t>in</w:t>
      </w:r>
      <w:r w:rsidR="007C0BA8">
        <w:rPr>
          <w:bCs/>
          <w:iCs/>
          <w:color w:val="000000" w:themeColor="text1"/>
        </w:rPr>
        <w:t xml:space="preserve"> non-mating </w:t>
      </w:r>
      <w:r w:rsidR="00B6741F" w:rsidRPr="00233F15">
        <w:rPr>
          <w:bCs/>
          <w:iCs/>
          <w:color w:val="000000" w:themeColor="text1"/>
        </w:rPr>
        <w:t>model systems, such as human cell lines.</w:t>
      </w:r>
      <w:r w:rsidR="007C0BA8">
        <w:rPr>
          <w:bCs/>
          <w:iCs/>
          <w:color w:val="000000" w:themeColor="text1"/>
        </w:rPr>
        <w:t xml:space="preserve">  </w:t>
      </w:r>
      <w:r w:rsidR="00AE32C9">
        <w:rPr>
          <w:bCs/>
          <w:iCs/>
          <w:color w:val="000000" w:themeColor="text1"/>
        </w:rPr>
        <w:t>H</w:t>
      </w:r>
      <w:r w:rsidR="006D4C99">
        <w:rPr>
          <w:bCs/>
          <w:iCs/>
          <w:color w:val="000000" w:themeColor="text1"/>
        </w:rPr>
        <w:t>uman</w:t>
      </w:r>
      <w:r w:rsidR="00927B20">
        <w:rPr>
          <w:bCs/>
          <w:iCs/>
          <w:color w:val="000000" w:themeColor="text1"/>
        </w:rPr>
        <w:t xml:space="preserve"> ABC transporters </w:t>
      </w:r>
      <w:r w:rsidR="006D4C99">
        <w:rPr>
          <w:bCs/>
          <w:iCs/>
          <w:color w:val="000000" w:themeColor="text1"/>
        </w:rPr>
        <w:t xml:space="preserve">have roles </w:t>
      </w:r>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are </w:t>
      </w:r>
      <w:r w:rsidR="00234221">
        <w:rPr>
          <w:bCs/>
          <w:iCs/>
          <w:color w:val="000000" w:themeColor="text1"/>
        </w:rPr>
        <w:t xml:space="preserve">clearly </w:t>
      </w:r>
      <w:r w:rsidR="00F613EA">
        <w:rPr>
          <w:bCs/>
          <w:iCs/>
          <w:color w:val="000000" w:themeColor="text1"/>
        </w:rPr>
        <w:t>associated with at least 10 inherited diseases</w:t>
      </w:r>
      <w:r w:rsidR="00485EBB">
        <w:rPr>
          <w:bCs/>
          <w:iCs/>
          <w:color w:val="000000" w:themeColor="text1"/>
        </w:rPr>
        <w:t>, and likely many others</w:t>
      </w:r>
      <w:r w:rsidR="000132AB">
        <w:rPr>
          <w:bCs/>
          <w:iCs/>
          <w:color w:val="000000" w:themeColor="text1"/>
        </w:rPr>
        <w:fldChar w:fldCharType="begin" w:fldLock="1"/>
      </w:r>
      <w:r w:rsidR="004F6CD1">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5&lt;/sup&gt;","plainTextFormattedCitation":"35","previouslyFormattedCitation":"&lt;sup&gt;37&lt;/sup&gt;"},"properties":{"noteIndex":0},"schema":"https://github.com/citation-style-language/schema/raw/master/csl-citation.json"}</w:instrText>
      </w:r>
      <w:r w:rsidR="000132AB">
        <w:rPr>
          <w:bCs/>
          <w:iCs/>
          <w:color w:val="000000" w:themeColor="text1"/>
        </w:rPr>
        <w:fldChar w:fldCharType="separate"/>
      </w:r>
      <w:r w:rsidR="004F6CD1" w:rsidRPr="004F6CD1">
        <w:rPr>
          <w:bCs/>
          <w:iCs/>
          <w:noProof/>
          <w:color w:val="000000" w:themeColor="text1"/>
          <w:vertAlign w:val="superscript"/>
        </w:rPr>
        <w:t>35</w:t>
      </w:r>
      <w:r w:rsidR="000132AB">
        <w:rPr>
          <w:bCs/>
          <w:iCs/>
          <w:color w:val="000000" w:themeColor="text1"/>
        </w:rPr>
        <w:fldChar w:fldCharType="end"/>
      </w:r>
      <w:r w:rsidR="006431B8">
        <w:rPr>
          <w:bCs/>
          <w:iCs/>
          <w:color w:val="000000" w:themeColor="text1"/>
        </w:rPr>
        <w:t>.</w:t>
      </w:r>
      <w:r w:rsidR="00344672">
        <w:rPr>
          <w:bCs/>
          <w:iCs/>
          <w:color w:val="000000" w:themeColor="text1"/>
        </w:rPr>
        <w:t xml:space="preserve">  Thus, an analogous DCGA of human ABC transporters </w:t>
      </w:r>
      <w:r w:rsidR="001F34FB">
        <w:rPr>
          <w:bCs/>
          <w:iCs/>
          <w:color w:val="000000" w:themeColor="text1"/>
        </w:rPr>
        <w:t>is</w:t>
      </w:r>
      <w:r w:rsidR="00344672">
        <w:rPr>
          <w:bCs/>
          <w:iCs/>
          <w:color w:val="000000" w:themeColor="text1"/>
        </w:rPr>
        <w:t xml:space="preserve"> </w:t>
      </w:r>
      <w:r w:rsidR="005F3830">
        <w:rPr>
          <w:bCs/>
          <w:iCs/>
          <w:color w:val="000000" w:themeColor="text1"/>
        </w:rPr>
        <w:t xml:space="preserve">one of many </w:t>
      </w:r>
      <w:r w:rsidR="00344672">
        <w:rPr>
          <w:bCs/>
          <w:iCs/>
          <w:color w:val="000000" w:themeColor="text1"/>
        </w:rPr>
        <w:t>intriguing possib</w:t>
      </w:r>
      <w:r w:rsidR="005F3830">
        <w:rPr>
          <w:bCs/>
          <w:iCs/>
          <w:color w:val="000000" w:themeColor="text1"/>
        </w:rPr>
        <w:t xml:space="preserve">le avenues for understanding genetic </w:t>
      </w:r>
      <w:r w:rsidR="002F2702">
        <w:rPr>
          <w:bCs/>
          <w:iCs/>
          <w:color w:val="000000" w:themeColor="text1"/>
        </w:rPr>
        <w:t>system</w:t>
      </w:r>
      <w:r w:rsidR="005F3830">
        <w:rPr>
          <w:bCs/>
          <w:iCs/>
          <w:color w:val="000000" w:themeColor="text1"/>
        </w:rPr>
        <w:t>s</w:t>
      </w:r>
      <w:r w:rsidR="002F2702">
        <w:rPr>
          <w:bCs/>
          <w:iCs/>
          <w:color w:val="000000" w:themeColor="text1"/>
        </w:rPr>
        <w:t xml:space="preserve"> in depth</w:t>
      </w:r>
      <w:r w:rsidR="00344672">
        <w:rPr>
          <w:bCs/>
          <w:iCs/>
          <w:color w:val="000000" w:themeColor="text1"/>
        </w:rPr>
        <w:t>.</w:t>
      </w:r>
      <w:r w:rsidR="007F766B">
        <w:rPr>
          <w:bCs/>
          <w:iCs/>
          <w:color w:val="000000" w:themeColor="text1"/>
        </w:rPr>
        <w:t xml:space="preserve"> </w:t>
      </w:r>
      <w:r w:rsidR="0046090B">
        <w:rPr>
          <w:bCs/>
          <w:iCs/>
          <w:color w:val="000000" w:themeColor="text1"/>
        </w:rPr>
        <w:t xml:space="preserve"> </w:t>
      </w:r>
      <w:r w:rsidR="005F3830">
        <w:rPr>
          <w:bCs/>
          <w:iCs/>
          <w:color w:val="000000" w:themeColor="text1"/>
        </w:rPr>
        <w:t>D</w:t>
      </w:r>
      <w:r w:rsidR="0046090B">
        <w:rPr>
          <w:bCs/>
          <w:iCs/>
          <w:color w:val="000000" w:themeColor="text1"/>
        </w:rPr>
        <w:t xml:space="preserve">irect population engineering </w:t>
      </w:r>
      <w:r w:rsidR="007F766B">
        <w:rPr>
          <w:bCs/>
          <w:iCs/>
          <w:color w:val="000000" w:themeColor="text1"/>
        </w:rPr>
        <w:t>presents more</w:t>
      </w:r>
      <w:r w:rsidR="0046090B">
        <w:rPr>
          <w:bCs/>
          <w:iCs/>
          <w:color w:val="000000" w:themeColor="text1"/>
        </w:rPr>
        <w:t xml:space="preserve"> </w:t>
      </w:r>
      <w:r w:rsidR="005F3830">
        <w:rPr>
          <w:bCs/>
          <w:iCs/>
          <w:color w:val="000000" w:themeColor="text1"/>
        </w:rPr>
        <w:t xml:space="preserve">of a </w:t>
      </w:r>
      <w:r w:rsidR="0046090B">
        <w:rPr>
          <w:bCs/>
          <w:iCs/>
          <w:color w:val="000000" w:themeColor="text1"/>
        </w:rPr>
        <w:t>challeng</w:t>
      </w:r>
      <w:r w:rsidR="007F766B">
        <w:rPr>
          <w:bCs/>
          <w:iCs/>
          <w:color w:val="000000" w:themeColor="text1"/>
        </w:rPr>
        <w:t>e</w:t>
      </w:r>
      <w:r w:rsidR="0046090B">
        <w:rPr>
          <w:bCs/>
          <w:iCs/>
          <w:color w:val="000000" w:themeColor="text1"/>
        </w:rPr>
        <w:t xml:space="preserve"> than </w:t>
      </w:r>
      <w:r w:rsidR="005F3830">
        <w:rPr>
          <w:bCs/>
          <w:iCs/>
          <w:color w:val="000000" w:themeColor="text1"/>
        </w:rPr>
        <w:t xml:space="preserve">crossing multi-variant </w:t>
      </w:r>
      <w:r w:rsidR="0046090B">
        <w:rPr>
          <w:bCs/>
          <w:iCs/>
          <w:color w:val="000000" w:themeColor="text1"/>
        </w:rPr>
        <w:t xml:space="preserve">parental strains, </w:t>
      </w:r>
      <w:r w:rsidR="005F3830">
        <w:rPr>
          <w:bCs/>
          <w:iCs/>
          <w:color w:val="000000" w:themeColor="text1"/>
        </w:rPr>
        <w:t xml:space="preserve">but technical advances </w:t>
      </w:r>
      <w:r w:rsidR="00B7465C">
        <w:rPr>
          <w:bCs/>
          <w:iCs/>
          <w:color w:val="000000" w:themeColor="text1"/>
        </w:rPr>
        <w:t>in this area continue to be made</w:t>
      </w:r>
      <w:r w:rsidR="005F3830" w:rsidRPr="00233F15">
        <w:rPr>
          <w:bCs/>
          <w:iCs/>
          <w:color w:val="000000" w:themeColor="text1"/>
        </w:rPr>
        <w:fldChar w:fldCharType="begin" w:fldLock="1"/>
      </w:r>
      <w:r w:rsidR="004F6CD1">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5,27&lt;/sup&gt;","plainTextFormattedCitation":"25,27","previouslyFormattedCitation":"&lt;sup&gt;27,29&lt;/sup&gt;"},"properties":{"noteIndex":0},"schema":"https://github.com/citation-style-language/schema/raw/master/csl-citation.json"}</w:instrText>
      </w:r>
      <w:r w:rsidR="005F3830" w:rsidRPr="00233F15">
        <w:rPr>
          <w:bCs/>
          <w:iCs/>
          <w:color w:val="000000" w:themeColor="text1"/>
        </w:rPr>
        <w:fldChar w:fldCharType="separate"/>
      </w:r>
      <w:r w:rsidR="004F6CD1" w:rsidRPr="004F6CD1">
        <w:rPr>
          <w:bCs/>
          <w:iCs/>
          <w:noProof/>
          <w:color w:val="000000" w:themeColor="text1"/>
          <w:vertAlign w:val="superscript"/>
        </w:rPr>
        <w:t>25,27</w:t>
      </w:r>
      <w:r w:rsidR="005F3830"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38797010" w14:textId="1192A233" w:rsidR="0081598D" w:rsidRDefault="0081598D" w:rsidP="00044587">
      <w:pPr>
        <w:jc w:val="both"/>
        <w:rPr>
          <w:bCs/>
          <w:iCs/>
          <w:color w:val="000000" w:themeColor="text1"/>
        </w:rPr>
      </w:pPr>
      <w:r>
        <w:rPr>
          <w:bCs/>
          <w:iCs/>
          <w:color w:val="000000" w:themeColor="text1"/>
        </w:rPr>
        <w:t>Although we generated a sufficient fraction of all possible deletion combinations for the sixteen targeted transporters to detect four and five-gene interactions, further scaling would be needed to exhaustively apply this approach to genotype and identify barcodes for still-larger populations.  Recent advances in single-cell sequencing</w:t>
      </w:r>
      <w:r w:rsidR="00210F14">
        <w:rPr>
          <w:bCs/>
          <w:iCs/>
          <w:color w:val="000000" w:themeColor="text1"/>
        </w:rPr>
        <w:fldChar w:fldCharType="begin" w:fldLock="1"/>
      </w:r>
      <w:r w:rsidR="004F6CD1">
        <w:rPr>
          <w:bCs/>
          <w:iCs/>
          <w:color w:val="000000" w:themeColor="text1"/>
        </w:rPr>
        <w:instrText>ADDIN CSL_CITATION {"citationItems":[{"id":"ITEM-1","itemData":{"DOI":"10.1038/nature21350","ISSN":"0028-0836","abstract":"Scaling single-cell genomics from phenomenology to mechanism","author":[{"dropping-particle":"","family":"Tanay","given":"Amos","non-dropping-particle":"","parse-names":false,"suffix":""},{"dropping-particle":"","family":"Regev","given":"Aviv","non-dropping-particle":"","parse-names":false,"suffix":""}],"container-title":"Nature","id":"ITEM-1","issue":"7637","issued":{"date-parts":[["2017","1","19"]]},"page":"331-338","publisher":"Nature Publishing Group","title":"Scaling single-cell genomics from phenomenology to mechanism","type":"article-journal","volume":"541"},"uris":["http://www.mendeley.com/documents/?uuid=9b81869e-6fc0-37ec-b13c-24cd48739f89"]}],"mendeley":{"formattedCitation":"&lt;sup&gt;57&lt;/sup&gt;","plainTextFormattedCitation":"57","previouslyFormattedCitation":"&lt;sup&gt;56&lt;/sup&gt;"},"properties":{"noteIndex":0},"schema":"https://github.com/citation-style-language/schema/raw/master/csl-citation.json"}</w:instrText>
      </w:r>
      <w:r w:rsidR="00210F14">
        <w:rPr>
          <w:bCs/>
          <w:iCs/>
          <w:color w:val="000000" w:themeColor="text1"/>
        </w:rPr>
        <w:fldChar w:fldCharType="separate"/>
      </w:r>
      <w:r w:rsidR="004F6CD1" w:rsidRPr="004F6CD1">
        <w:rPr>
          <w:bCs/>
          <w:iCs/>
          <w:noProof/>
          <w:color w:val="000000" w:themeColor="text1"/>
          <w:vertAlign w:val="superscript"/>
        </w:rPr>
        <w:t>57</w:t>
      </w:r>
      <w:r w:rsidR="00210F14">
        <w:rPr>
          <w:bCs/>
          <w:iCs/>
          <w:color w:val="000000" w:themeColor="text1"/>
        </w:rPr>
        <w:fldChar w:fldCharType="end"/>
      </w:r>
      <w:r>
        <w:rPr>
          <w:bCs/>
          <w:iCs/>
          <w:color w:val="000000" w:themeColor="text1"/>
        </w:rPr>
        <w:t xml:space="preserve"> could potentially be applied to this problem. </w:t>
      </w:r>
    </w:p>
    <w:p w14:paraId="2AC39E5E" w14:textId="77777777" w:rsidR="0049785C" w:rsidRDefault="0049785C" w:rsidP="00044587">
      <w:pPr>
        <w:jc w:val="both"/>
        <w:rPr>
          <w:bCs/>
          <w:iCs/>
          <w:color w:val="000000" w:themeColor="text1"/>
        </w:rPr>
      </w:pPr>
    </w:p>
    <w:p w14:paraId="1FB17213" w14:textId="74ADF3B7" w:rsidR="00F70B81" w:rsidRDefault="004636D5" w:rsidP="00044587">
      <w:pPr>
        <w:jc w:val="both"/>
        <w:rPr>
          <w:bCs/>
          <w:iCs/>
          <w:color w:val="000000" w:themeColor="text1"/>
        </w:rPr>
      </w:pPr>
      <w:r>
        <w:rPr>
          <w:bCs/>
          <w:iCs/>
          <w:color w:val="000000" w:themeColor="text1"/>
        </w:rPr>
        <w:t>W</w:t>
      </w:r>
      <w:r w:rsidR="0049785C">
        <w:rPr>
          <w:bCs/>
          <w:iCs/>
          <w:color w:val="000000" w:themeColor="text1"/>
        </w:rPr>
        <w:t xml:space="preserve">e demonstrated that </w:t>
      </w:r>
      <w:r w:rsidR="00435CE2">
        <w:rPr>
          <w:bCs/>
          <w:iCs/>
          <w:color w:val="000000" w:themeColor="text1"/>
        </w:rPr>
        <w:t xml:space="preserve">DCGA can enable the development of computational approaches that </w:t>
      </w:r>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r w:rsidR="006C040B">
        <w:rPr>
          <w:bCs/>
          <w:iCs/>
          <w:color w:val="000000" w:themeColor="text1"/>
        </w:rPr>
        <w:t xml:space="preserve"> </w:t>
      </w:r>
      <w:r w:rsidR="0049785C">
        <w:rPr>
          <w:bCs/>
          <w:iCs/>
          <w:color w:val="000000" w:themeColor="text1"/>
        </w:rPr>
        <w:t xml:space="preserve">While </w:t>
      </w:r>
      <w:r w:rsidR="006C040B">
        <w:rPr>
          <w:bCs/>
          <w:iCs/>
          <w:color w:val="000000" w:themeColor="text1"/>
        </w:rPr>
        <w:t xml:space="preserve">it is challenging to use manual epistasis analysis to derive biological models when dealing with many complex knockout combinations </w:t>
      </w:r>
      <w:r w:rsidR="009F1DED">
        <w:rPr>
          <w:bCs/>
          <w:iCs/>
          <w:color w:val="000000" w:themeColor="text1"/>
        </w:rPr>
        <w:t>under</w:t>
      </w:r>
      <w:r w:rsidR="006C040B">
        <w:rPr>
          <w:bCs/>
          <w:iCs/>
          <w:color w:val="000000" w:themeColor="text1"/>
        </w:rPr>
        <w:t xml:space="preserve"> multiple enviro</w:t>
      </w:r>
      <w:r w:rsidR="00831959">
        <w:rPr>
          <w:bCs/>
          <w:iCs/>
          <w:color w:val="000000" w:themeColor="text1"/>
        </w:rPr>
        <w:t>n</w:t>
      </w:r>
      <w:r w:rsidR="006C040B">
        <w:rPr>
          <w:bCs/>
          <w:iCs/>
          <w:color w:val="000000" w:themeColor="text1"/>
        </w:rPr>
        <w:t xml:space="preserve">ments, </w:t>
      </w:r>
      <w:r w:rsidR="00831959">
        <w:rPr>
          <w:bCs/>
          <w:iCs/>
          <w:color w:val="000000" w:themeColor="text1"/>
        </w:rPr>
        <w:t xml:space="preserve">automated learning of </w:t>
      </w:r>
      <w:r w:rsidR="0049785C">
        <w:rPr>
          <w:bCs/>
          <w:iCs/>
          <w:color w:val="000000" w:themeColor="text1"/>
        </w:rPr>
        <w:t xml:space="preserve">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objectively derive similar biological relationships from genetic data</w:t>
      </w:r>
      <w:r w:rsidR="00BD5B97">
        <w:rPr>
          <w:bCs/>
          <w:iCs/>
          <w:color w:val="000000" w:themeColor="text1"/>
        </w:rPr>
        <w:fldChar w:fldCharType="begin" w:fldLock="1"/>
      </w:r>
      <w:r w:rsidR="004F6CD1">
        <w:rPr>
          <w:bCs/>
          <w:iCs/>
          <w:color w:val="000000" w:themeColor="text1"/>
        </w:rPr>
        <w:instrText>ADDIN CSL_CITATION {"citationItems":[{"id":"ITEM-1","itemData":{"ISSN":"0933-3657","PMID":"12957783","abstract":"A genetic network is a formalism that is often used in biology to represent causalities and reason about biological phenomena related to genetic regulation. We present GenePath, a computer-based system that supports the inference of genetic networks from a set of genetic experiments. Implemented in Prolog, GenePath uses abductive inference to elucidate network constraints based on background knowledge and experimental results. Additionally, it can propose genetic experiments that may further refine the discovered network and establish relations between genes that could not be related based on the original experimental data. We illustrate GenePath's approach and utility on analysis of data on aggregation and sporulation of the soil amoeba Dictyostelium discoideum.","author":[{"dropping-particle":"","family":"Zupan","given":"Blaz","non-dropping-particle":"","parse-names":false,"suffix":""},{"dropping-particle":"","family":"Bratko","given":"Ivan","non-dropping-particle":"","parse-names":false,"suffix":""},{"dropping-particle":"","family":"Demsar","given":"Janez","non-dropping-particle":"","parse-names":false,"suffix":""},{"dropping-particle":"","family":"Juvan","given":"Peter","non-dropping-particle":"","parse-names":false,"suffix":""},{"dropping-particle":"","family":"Curk","given":"Tomaz","non-dropping-particle":"","parse-names":false,"suffix":""},{"dropping-particle":"","family":"Borstnik","given":"Urban","non-dropping-particle":"","parse-names":false,"suffix":""},{"dropping-particle":"","family":"Beck","given":"J Robert","non-dropping-particle":"","parse-names":false,"suffix":""},{"dropping-particle":"","family":"Halter","given":"John","non-dropping-particle":"","parse-names":false,"suffix":""},{"dropping-particle":"","family":"Kuspa","given":"Adam","non-dropping-particle":"","parse-names":false,"suffix":""},{"dropping-particle":"","family":"Shaulsky","given":"Gad","non-dropping-particle":"","parse-names":false,"suffix":""}],"container-title":"Artificial intelligence in medicine","id":"ITEM-1","issue":"1-2","issued":{"date-parts":[["0"]]},"page":"107-30","title":"GenePath: a system for inference of genetic networks and proposal of genetic experiments.","type":"article-journal","volume":"29"},"uris":["http://www.mendeley.com/documents/?uuid=0a5e23d3-6489-328a-84e1-5266bca1408c"]},{"id":"ITEM-2","itemData":{"DOI":"10.1038/nmeth.4627","ISSN":"1548-7091","PMID":"29505029","abstract":"Although artificial neural networks are powerful classifiers, their internal structures are hard to interpret. In the life sciences, extensive knowledge of cell biology provides an opportunity to design visible neural networks (VNNs) that couple the model's inner workings to those of real systems. Here we develop DCell, a VNN embedded in the hierarchical structure of 2,526 subsystems comprising a eukaryotic cell (http://d-cell.ucsd.edu/). Trained on several million genotypes, DCell simulates cellular growth nearly as accurately as laboratory observations. During simulation, genotypes induce patterns of subsystem activities, enabling in silico investigations of the molecular mechanisms underlying genotype-phenotype associations. These mechanisms can be validated, and many are unexpected; some are governed by Boolean logic. Cumulatively, 80% of the importance for growth prediction is captured by 484 subsystems (21%), reflecting the emergence of a complex phenotype. DCell provides a foundation for decoding the genetics of disease, drug resistance and synthetic life.","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2","issue":"4","issued":{"date-parts":[["2018","3","5"]]},"page":"290-298","title":"Using deep learning to model the hierarchical structure and function of a cell","type":"article-journal","volume":"15"},"uris":["http://www.mendeley.com/documents/?uuid=e5769ee4-fea2-3b5e-a3b3-0ed3bf5e6f22"]}],"mendeley":{"formattedCitation":"&lt;sup&gt;58,59&lt;/sup&gt;","plainTextFormattedCitation":"58,59","previouslyFormattedCitation":"&lt;sup&gt;57,58&lt;/sup&gt;"},"properties":{"noteIndex":0},"schema":"https://github.com/citation-style-language/schema/raw/master/csl-citation.json"}</w:instrText>
      </w:r>
      <w:r w:rsidR="00BD5B97">
        <w:rPr>
          <w:bCs/>
          <w:iCs/>
          <w:color w:val="000000" w:themeColor="text1"/>
        </w:rPr>
        <w:fldChar w:fldCharType="separate"/>
      </w:r>
      <w:r w:rsidR="004F6CD1" w:rsidRPr="004F6CD1">
        <w:rPr>
          <w:bCs/>
          <w:iCs/>
          <w:noProof/>
          <w:color w:val="000000" w:themeColor="text1"/>
          <w:vertAlign w:val="superscript"/>
        </w:rPr>
        <w:t>58,59</w:t>
      </w:r>
      <w:r w:rsidR="00BD5B97">
        <w:rPr>
          <w:bCs/>
          <w:iCs/>
          <w:color w:val="000000" w:themeColor="text1"/>
        </w:rPr>
        <w:fldChar w:fldCharType="end"/>
      </w:r>
      <w:r w:rsidR="00EA51B8">
        <w:rPr>
          <w:bCs/>
          <w:iCs/>
          <w:color w:val="000000" w:themeColor="text1"/>
        </w:rPr>
        <w:t xml:space="preserve">.  </w:t>
      </w:r>
      <w:r w:rsidR="003744D9">
        <w:rPr>
          <w:bCs/>
          <w:iCs/>
          <w:color w:val="000000" w:themeColor="text1"/>
        </w:rPr>
        <w:t xml:space="preserve">Formal modeling additionally allows evaluation of </w:t>
      </w:r>
      <w:r w:rsidR="003058E8">
        <w:rPr>
          <w:bCs/>
          <w:iCs/>
          <w:color w:val="000000" w:themeColor="text1"/>
        </w:rPr>
        <w:t>how well the proposed biological relationships explain the data</w:t>
      </w:r>
      <w:r w:rsidR="00831959">
        <w:rPr>
          <w:bCs/>
          <w:iCs/>
          <w:color w:val="000000" w:themeColor="text1"/>
        </w:rPr>
        <w:t xml:space="preserve">, and we show that they can also </w:t>
      </w:r>
      <w:r w:rsidR="003058E8">
        <w:rPr>
          <w:bCs/>
          <w:iCs/>
          <w:color w:val="000000" w:themeColor="text1"/>
        </w:rPr>
        <w:t xml:space="preserve">guide </w:t>
      </w:r>
      <w:r w:rsidR="00831959">
        <w:rPr>
          <w:bCs/>
          <w:iCs/>
          <w:color w:val="000000" w:themeColor="text1"/>
        </w:rPr>
        <w:t>iterative extension of the model to capture more complex phenomena as needed</w:t>
      </w:r>
      <w:r w:rsidR="003058E8">
        <w:rPr>
          <w:bCs/>
          <w:iCs/>
          <w:color w:val="000000" w:themeColor="text1"/>
        </w:rPr>
        <w:t xml:space="preserve">. </w:t>
      </w:r>
      <w:r w:rsidR="00831959">
        <w:rPr>
          <w:bCs/>
          <w:iCs/>
          <w:color w:val="000000" w:themeColor="text1"/>
        </w:rPr>
        <w:t xml:space="preserve">Further modeling work should consider </w:t>
      </w:r>
      <w:r w:rsidR="005A6D06">
        <w:rPr>
          <w:bCs/>
          <w:iCs/>
          <w:color w:val="000000" w:themeColor="text1"/>
        </w:rPr>
        <w:t xml:space="preserve">genes </w:t>
      </w:r>
      <w:r w:rsidR="00831959">
        <w:rPr>
          <w:bCs/>
          <w:iCs/>
          <w:color w:val="000000" w:themeColor="text1"/>
        </w:rPr>
        <w:t xml:space="preserve">which had no weights in the neural network despite exhibiting </w:t>
      </w:r>
      <w:r w:rsidR="005A6D06">
        <w:rPr>
          <w:bCs/>
          <w:iCs/>
          <w:color w:val="000000" w:themeColor="text1"/>
        </w:rPr>
        <w:t>complex genetic interactions</w:t>
      </w:r>
      <w:r w:rsidR="00FF2ECC">
        <w:rPr>
          <w:bCs/>
          <w:iCs/>
          <w:color w:val="000000" w:themeColor="text1"/>
        </w:rPr>
        <w:t>.</w:t>
      </w:r>
      <w:r w:rsidR="00460424">
        <w:rPr>
          <w:bCs/>
          <w:iCs/>
          <w:color w:val="000000" w:themeColor="text1"/>
        </w:rPr>
        <w:t xml:space="preserve">  </w:t>
      </w:r>
      <w:r w:rsidR="00831959">
        <w:rPr>
          <w:bCs/>
          <w:iCs/>
          <w:color w:val="000000" w:themeColor="text1"/>
        </w:rPr>
        <w:t>P</w:t>
      </w:r>
      <w:r w:rsidR="00460424">
        <w:rPr>
          <w:bCs/>
          <w:iCs/>
          <w:color w:val="000000" w:themeColor="text1"/>
        </w:rPr>
        <w:t xml:space="preserve">rofiling more knockout combinations under a greater variety of environments will </w:t>
      </w:r>
      <w:r w:rsidR="00C60802">
        <w:rPr>
          <w:bCs/>
          <w:iCs/>
          <w:color w:val="000000" w:themeColor="text1"/>
        </w:rPr>
        <w:t xml:space="preserve">straightforwardly </w:t>
      </w:r>
      <w:r w:rsidR="00460424">
        <w:rPr>
          <w:bCs/>
          <w:iCs/>
          <w:color w:val="000000" w:themeColor="text1"/>
        </w:rPr>
        <w:t xml:space="preserve">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general, future availability of combinatorial variant </w:t>
      </w:r>
      <w:r w:rsidR="00B94FCF">
        <w:rPr>
          <w:bCs/>
          <w:iCs/>
          <w:color w:val="000000" w:themeColor="text1"/>
        </w:rPr>
        <w:t xml:space="preserve">profiling </w:t>
      </w:r>
      <w:r w:rsidR="00F70B81">
        <w:rPr>
          <w:bCs/>
          <w:iCs/>
          <w:color w:val="000000" w:themeColor="text1"/>
        </w:rPr>
        <w:t xml:space="preserve">data </w:t>
      </w:r>
      <w:r w:rsidR="00B94FCF">
        <w:rPr>
          <w:bCs/>
          <w:iCs/>
          <w:color w:val="000000" w:themeColor="text1"/>
        </w:rPr>
        <w:t xml:space="preserve">will enable </w:t>
      </w:r>
      <w:r w:rsidR="00831959">
        <w:rPr>
          <w:bCs/>
          <w:iCs/>
          <w:color w:val="000000" w:themeColor="text1"/>
        </w:rPr>
        <w:t xml:space="preserve">further </w:t>
      </w:r>
      <w:r w:rsidR="00B94FCF">
        <w:rPr>
          <w:bCs/>
          <w:iCs/>
          <w:color w:val="000000" w:themeColor="text1"/>
        </w:rPr>
        <w:t xml:space="preserve">development of </w:t>
      </w:r>
      <w:r w:rsidR="00831959">
        <w:rPr>
          <w:bCs/>
          <w:iCs/>
          <w:color w:val="000000" w:themeColor="text1"/>
        </w:rPr>
        <w:t xml:space="preserve">computational modeling of complex </w:t>
      </w:r>
      <w:r w:rsidR="00B94FCF">
        <w:rPr>
          <w:bCs/>
          <w:iCs/>
          <w:color w:val="000000" w:themeColor="text1"/>
        </w:rPr>
        <w:t>genotype-to-phenotype relationships</w:t>
      </w:r>
      <w:r w:rsidR="00460424">
        <w:rPr>
          <w:bCs/>
          <w:iCs/>
          <w:color w:val="000000" w:themeColor="text1"/>
        </w:rPr>
        <w:t xml:space="preserve"> in other systems.</w:t>
      </w:r>
    </w:p>
    <w:p w14:paraId="30ED3E0A" w14:textId="77777777" w:rsidR="00044587" w:rsidRDefault="00044587" w:rsidP="002406B6">
      <w:pPr>
        <w:jc w:val="both"/>
        <w:rPr>
          <w:bCs/>
          <w:iCs/>
          <w:color w:val="000000" w:themeColor="text1"/>
        </w:rPr>
      </w:pPr>
    </w:p>
    <w:p w14:paraId="33C3D9D4" w14:textId="11019082" w:rsidR="006B25AE" w:rsidRDefault="004E69A3" w:rsidP="002406B6">
      <w:pPr>
        <w:jc w:val="both"/>
        <w:rPr>
          <w:bCs/>
          <w:iCs/>
          <w:color w:val="000000" w:themeColor="text1"/>
        </w:rPr>
      </w:pPr>
      <w:r>
        <w:rPr>
          <w:bCs/>
          <w:iCs/>
          <w:color w:val="000000" w:themeColor="text1"/>
        </w:rPr>
        <w:t>Important to</w:t>
      </w:r>
      <w:r w:rsidR="002406B6">
        <w:rPr>
          <w:bCs/>
          <w:iCs/>
          <w:color w:val="000000" w:themeColor="text1"/>
        </w:rPr>
        <w:t xml:space="preserve"> </w:t>
      </w:r>
      <w:r w:rsidR="00FE663C">
        <w:rPr>
          <w:bCs/>
          <w:iCs/>
          <w:color w:val="000000" w:themeColor="text1"/>
        </w:rPr>
        <w:t xml:space="preserve">our DCGA </w:t>
      </w:r>
      <w:r w:rsidR="000C01CB">
        <w:rPr>
          <w:bCs/>
          <w:iCs/>
          <w:color w:val="000000" w:themeColor="text1"/>
        </w:rPr>
        <w:t>approach was the use of strain-specific molecular barcode</w:t>
      </w:r>
      <w:r w:rsidR="00FE663C">
        <w:rPr>
          <w:bCs/>
          <w:iCs/>
          <w:color w:val="000000" w:themeColor="text1"/>
        </w:rPr>
        <w:t>s</w:t>
      </w:r>
      <w:r w:rsidR="000C01CB">
        <w:rPr>
          <w:bCs/>
          <w:iCs/>
          <w:color w:val="000000" w:themeColor="text1"/>
        </w:rPr>
        <w:t xml:space="preserve">.  </w:t>
      </w:r>
      <w:r w:rsidR="00FE663C">
        <w:rPr>
          <w:bCs/>
          <w:iCs/>
          <w:color w:val="000000" w:themeColor="text1"/>
        </w:rPr>
        <w:t xml:space="preserve">Competitive selection of such barcoded populations, </w:t>
      </w:r>
      <w:r w:rsidR="00E54CD9">
        <w:rPr>
          <w:bCs/>
          <w:iCs/>
          <w:color w:val="000000" w:themeColor="text1"/>
        </w:rPr>
        <w:t>coupled with sequencing</w:t>
      </w:r>
      <w:r w:rsidR="00FE663C">
        <w:rPr>
          <w:bCs/>
          <w:iCs/>
          <w:color w:val="000000" w:themeColor="text1"/>
        </w:rPr>
        <w:t xml:space="preserve">, can allow efficient multiplexed measurement of many </w:t>
      </w:r>
      <w:r w:rsidR="00AF5814">
        <w:rPr>
          <w:bCs/>
          <w:iCs/>
          <w:color w:val="000000" w:themeColor="text1"/>
        </w:rPr>
        <w:t>phenotypes</w:t>
      </w:r>
      <w:r w:rsidR="00357FD8">
        <w:rPr>
          <w:bCs/>
          <w:iCs/>
          <w:color w:val="000000" w:themeColor="text1"/>
        </w:rPr>
        <w:t xml:space="preserve"> </w:t>
      </w:r>
      <w:r w:rsidR="00FE663C">
        <w:rPr>
          <w:bCs/>
          <w:iCs/>
          <w:color w:val="000000" w:themeColor="text1"/>
        </w:rPr>
        <w:t xml:space="preserve">that are </w:t>
      </w:r>
      <w:r w:rsidR="00831959">
        <w:rPr>
          <w:bCs/>
          <w:iCs/>
          <w:color w:val="000000" w:themeColor="text1"/>
        </w:rPr>
        <w:t xml:space="preserve">more complex than </w:t>
      </w:r>
      <w:r w:rsidR="00FE663C">
        <w:rPr>
          <w:bCs/>
          <w:iCs/>
          <w:color w:val="000000" w:themeColor="text1"/>
        </w:rPr>
        <w:t xml:space="preserve">simple </w:t>
      </w:r>
      <w:r w:rsidR="00831959">
        <w:rPr>
          <w:bCs/>
          <w:iCs/>
          <w:color w:val="000000" w:themeColor="text1"/>
        </w:rPr>
        <w:t>growth under different environments</w:t>
      </w:r>
      <w:r w:rsidR="00FE663C">
        <w:rPr>
          <w:bCs/>
          <w:i/>
          <w:iCs/>
          <w:color w:val="000000" w:themeColor="text1"/>
        </w:rPr>
        <w:fldChar w:fldCharType="begin" w:fldLock="1"/>
      </w:r>
      <w:r w:rsidR="004F6CD1">
        <w:rPr>
          <w:bCs/>
          <w:i/>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lt;sup&gt;40&lt;/sup&gt;","plainTextFormattedCitation":"40","previouslyFormattedCitation":"&lt;sup&gt;59&lt;/sup&gt;"},"properties":{"noteIndex":0},"schema":"https://github.com/citation-style-language/schema/raw/master/csl-citation.json"}</w:instrText>
      </w:r>
      <w:r w:rsidR="00FE663C">
        <w:rPr>
          <w:bCs/>
          <w:i/>
          <w:iCs/>
          <w:color w:val="000000" w:themeColor="text1"/>
        </w:rPr>
        <w:fldChar w:fldCharType="separate"/>
      </w:r>
      <w:r w:rsidR="004F6CD1" w:rsidRPr="004F6CD1">
        <w:rPr>
          <w:bCs/>
          <w:iCs/>
          <w:noProof/>
          <w:color w:val="000000" w:themeColor="text1"/>
          <w:vertAlign w:val="superscript"/>
        </w:rPr>
        <w:t>40</w:t>
      </w:r>
      <w:r w:rsidR="00FE663C">
        <w:rPr>
          <w:bCs/>
          <w:i/>
          <w:iCs/>
          <w:color w:val="000000" w:themeColor="text1"/>
        </w:rPr>
        <w:fldChar w:fldCharType="end"/>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F</w:t>
      </w:r>
      <w:r w:rsidR="00896880">
        <w:rPr>
          <w:bCs/>
          <w:iCs/>
          <w:color w:val="000000" w:themeColor="text1"/>
        </w:rPr>
        <w:t>or example, f</w:t>
      </w:r>
      <w:r w:rsidR="00FC2CCC">
        <w:rPr>
          <w:bCs/>
          <w:iCs/>
          <w:color w:val="000000" w:themeColor="text1"/>
        </w:rPr>
        <w:t>luorescence</w:t>
      </w:r>
      <w:r w:rsidR="00FE663C">
        <w:rPr>
          <w:bCs/>
          <w:iCs/>
          <w:color w:val="000000" w:themeColor="text1"/>
        </w:rPr>
        <w:t xml:space="preserve">-based </w:t>
      </w:r>
      <w:r w:rsidR="00FC2CCC">
        <w:rPr>
          <w:bCs/>
          <w:iCs/>
          <w:color w:val="000000" w:themeColor="text1"/>
        </w:rPr>
        <w:t xml:space="preserve">sorting strategies can convert </w:t>
      </w:r>
      <w:r w:rsidR="00FE663C">
        <w:rPr>
          <w:bCs/>
          <w:iCs/>
          <w:color w:val="000000" w:themeColor="text1"/>
        </w:rPr>
        <w:t xml:space="preserve">many </w:t>
      </w:r>
      <w:r w:rsidR="00FC2CCC">
        <w:rPr>
          <w:bCs/>
          <w:iCs/>
          <w:color w:val="000000" w:themeColor="text1"/>
        </w:rPr>
        <w:t xml:space="preserve">assays into </w:t>
      </w:r>
      <w:r w:rsidR="00FE663C">
        <w:rPr>
          <w:bCs/>
          <w:iCs/>
          <w:color w:val="000000" w:themeColor="text1"/>
        </w:rPr>
        <w:t xml:space="preserve">a selection that can effect a detectable change in </w:t>
      </w:r>
      <w:r w:rsidR="00FC2CCC">
        <w:rPr>
          <w:bCs/>
          <w:iCs/>
          <w:color w:val="000000" w:themeColor="text1"/>
        </w:rPr>
        <w:t xml:space="preserve">barcode </w:t>
      </w:r>
      <w:r w:rsidR="00FE663C">
        <w:rPr>
          <w:bCs/>
          <w:iCs/>
          <w:color w:val="000000" w:themeColor="text1"/>
        </w:rPr>
        <w:t xml:space="preserve">abundance; for example, fluorescent </w:t>
      </w:r>
      <w:r w:rsidR="00FC2CCC">
        <w:rPr>
          <w:bCs/>
          <w:iCs/>
          <w:color w:val="000000" w:themeColor="text1"/>
        </w:rPr>
        <w:t>reporter</w:t>
      </w:r>
      <w:r w:rsidR="00FE663C">
        <w:rPr>
          <w:bCs/>
          <w:iCs/>
          <w:color w:val="000000" w:themeColor="text1"/>
        </w:rPr>
        <w:t xml:space="preserve">s driven by specific promoters can be used </w:t>
      </w:r>
      <w:r w:rsidR="00FC2CCC">
        <w:rPr>
          <w:bCs/>
          <w:iCs/>
          <w:color w:val="000000" w:themeColor="text1"/>
        </w:rPr>
        <w:t xml:space="preserve">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D977A0">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60&lt;/sup&gt;","plainTextFormattedCitation":"60","previouslyFormattedCitation":"&lt;sup&gt;60&lt;/sup&gt;"},"properties":{"noteIndex":0},"schema":"https://github.com/citation-style-language/schema/raw/master/csl-citation.json"}</w:instrText>
      </w:r>
      <w:r w:rsidR="00FC2CCC" w:rsidRPr="00233F15">
        <w:rPr>
          <w:bCs/>
          <w:iCs/>
          <w:color w:val="000000" w:themeColor="text1"/>
        </w:rPr>
        <w:fldChar w:fldCharType="separate"/>
      </w:r>
      <w:r w:rsidR="00BD5B97" w:rsidRPr="00BD5B97">
        <w:rPr>
          <w:bCs/>
          <w:iCs/>
          <w:noProof/>
          <w:color w:val="000000" w:themeColor="text1"/>
          <w:vertAlign w:val="superscript"/>
        </w:rPr>
        <w:t>60</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CC193F">
        <w:rPr>
          <w:bCs/>
          <w:iCs/>
          <w:color w:val="000000" w:themeColor="text1"/>
        </w:rPr>
        <w:t>A</w:t>
      </w:r>
      <w:r w:rsidR="0019657D">
        <w:rPr>
          <w:bCs/>
          <w:iCs/>
          <w:color w:val="000000" w:themeColor="text1"/>
        </w:rPr>
        <w:t xml:space="preserve"> fluorescence</w:t>
      </w:r>
      <w:r w:rsidR="00CC193F">
        <w:rPr>
          <w:bCs/>
          <w:iCs/>
          <w:color w:val="000000" w:themeColor="text1"/>
        </w:rPr>
        <w:t xml:space="preserve"> </w:t>
      </w:r>
      <w:r w:rsidR="0019657D">
        <w:rPr>
          <w:bCs/>
          <w:iCs/>
          <w:color w:val="000000" w:themeColor="text1"/>
        </w:rPr>
        <w:t xml:space="preserve">sorting </w:t>
      </w:r>
      <w:r w:rsidR="00CC193F">
        <w:rPr>
          <w:bCs/>
          <w:iCs/>
          <w:color w:val="000000" w:themeColor="text1"/>
        </w:rPr>
        <w:t xml:space="preserve">and sequencing </w:t>
      </w:r>
      <w:r w:rsidR="0019657D">
        <w:rPr>
          <w:bCs/>
          <w:iCs/>
          <w:color w:val="000000" w:themeColor="text1"/>
        </w:rPr>
        <w:t>strateg</w:t>
      </w:r>
      <w:r w:rsidR="00CC193F">
        <w:rPr>
          <w:bCs/>
          <w:iCs/>
          <w:color w:val="000000" w:themeColor="text1"/>
        </w:rPr>
        <w:t>y</w:t>
      </w:r>
      <w:r w:rsidR="0019657D">
        <w:rPr>
          <w:bCs/>
          <w:iCs/>
          <w:color w:val="000000" w:themeColor="text1"/>
        </w:rPr>
        <w:t xml:space="preserve"> </w:t>
      </w:r>
      <w:r w:rsidR="00FE663C">
        <w:rPr>
          <w:bCs/>
          <w:iCs/>
          <w:color w:val="000000" w:themeColor="text1"/>
        </w:rPr>
        <w:t xml:space="preserve">could also </w:t>
      </w:r>
      <w:r w:rsidR="0019657D">
        <w:rPr>
          <w:bCs/>
          <w:iCs/>
          <w:color w:val="000000" w:themeColor="text1"/>
        </w:rPr>
        <w:t xml:space="preserve">be </w:t>
      </w:r>
      <w:r w:rsidR="008D0717">
        <w:rPr>
          <w:bCs/>
          <w:iCs/>
          <w:color w:val="000000" w:themeColor="text1"/>
        </w:rPr>
        <w:t>used</w:t>
      </w:r>
      <w:r w:rsidR="0019657D">
        <w:rPr>
          <w:bCs/>
          <w:iCs/>
          <w:color w:val="000000" w:themeColor="text1"/>
        </w:rPr>
        <w:t xml:space="preserve">, for </w:t>
      </w:r>
      <w:r w:rsidR="00FE663C">
        <w:rPr>
          <w:bCs/>
          <w:iCs/>
          <w:color w:val="000000" w:themeColor="text1"/>
        </w:rPr>
        <w:t>example</w:t>
      </w:r>
      <w:r w:rsidR="0019657D">
        <w:rPr>
          <w:bCs/>
          <w:iCs/>
          <w:color w:val="000000" w:themeColor="text1"/>
        </w:rPr>
        <w:t>, to directly study</w:t>
      </w:r>
      <w:r w:rsidR="00513565">
        <w:rPr>
          <w:bCs/>
          <w:iCs/>
          <w:color w:val="000000" w:themeColor="text1"/>
        </w:rPr>
        <w:t xml:space="preserve"> </w:t>
      </w:r>
      <w:r w:rsidR="00FE663C">
        <w:rPr>
          <w:bCs/>
          <w:iCs/>
          <w:color w:val="000000" w:themeColor="text1"/>
        </w:rPr>
        <w:t xml:space="preserve">the </w:t>
      </w:r>
      <w:r w:rsidR="005F391D">
        <w:rPr>
          <w:bCs/>
          <w:iCs/>
          <w:color w:val="000000" w:themeColor="text1"/>
        </w:rPr>
        <w:t>dynamic</w:t>
      </w:r>
      <w:r w:rsidR="00FE663C">
        <w:rPr>
          <w:bCs/>
          <w:iCs/>
          <w:color w:val="000000" w:themeColor="text1"/>
        </w:rPr>
        <w:t xml:space="preserve"> uptake and efflux of small molecule </w:t>
      </w:r>
      <w:r w:rsidR="0016788B">
        <w:rPr>
          <w:bCs/>
          <w:iCs/>
          <w:color w:val="000000" w:themeColor="text1"/>
        </w:rPr>
        <w:t xml:space="preserve">by incubating cells with </w:t>
      </w:r>
      <w:r w:rsidR="0016788B" w:rsidRPr="00233F15">
        <w:rPr>
          <w:bCs/>
          <w:iCs/>
          <w:color w:val="000000" w:themeColor="text1"/>
        </w:rPr>
        <w:t>fluor</w:t>
      </w:r>
      <w:r w:rsidR="00FE663C">
        <w:rPr>
          <w:bCs/>
          <w:iCs/>
          <w:color w:val="000000" w:themeColor="text1"/>
        </w:rPr>
        <w:t>ophore</w:t>
      </w:r>
      <w:r w:rsidR="0016788B" w:rsidRPr="00233F15">
        <w:rPr>
          <w:bCs/>
          <w:iCs/>
          <w:color w:val="000000" w:themeColor="text1"/>
        </w:rPr>
        <w:t xml:space="preserve">-conjugated </w:t>
      </w:r>
      <w:r w:rsidR="00FE663C">
        <w:rPr>
          <w:bCs/>
          <w:iCs/>
          <w:color w:val="000000" w:themeColor="text1"/>
        </w:rPr>
        <w:t xml:space="preserve">compounds </w:t>
      </w:r>
      <w:r w:rsidR="00C95881">
        <w:rPr>
          <w:bCs/>
          <w:iCs/>
          <w:color w:val="000000" w:themeColor="text1"/>
        </w:rPr>
        <w:t xml:space="preserve">and </w:t>
      </w:r>
      <w:r w:rsidR="00FE663C">
        <w:rPr>
          <w:bCs/>
          <w:iCs/>
          <w:color w:val="000000" w:themeColor="text1"/>
        </w:rPr>
        <w:t xml:space="preserve">using changes in barcode frequency at different time points to measure change </w:t>
      </w:r>
      <w:r w:rsidR="00C95881">
        <w:rPr>
          <w:bCs/>
          <w:iCs/>
          <w:color w:val="000000" w:themeColor="text1"/>
        </w:rPr>
        <w:t xml:space="preserve">in </w:t>
      </w:r>
      <w:r w:rsidR="00FE663C">
        <w:rPr>
          <w:bCs/>
          <w:iCs/>
          <w:color w:val="000000" w:themeColor="text1"/>
        </w:rPr>
        <w:t xml:space="preserve">cell </w:t>
      </w:r>
      <w:r w:rsidR="00C95881">
        <w:rPr>
          <w:bCs/>
          <w:iCs/>
          <w:color w:val="000000" w:themeColor="text1"/>
        </w:rPr>
        <w:t>fluores</w:t>
      </w:r>
      <w:r w:rsidR="005271DA">
        <w:rPr>
          <w:bCs/>
          <w:iCs/>
          <w:color w:val="000000" w:themeColor="text1"/>
        </w:rPr>
        <w:t>c</w:t>
      </w:r>
      <w:r w:rsidR="00C95881">
        <w:rPr>
          <w:bCs/>
          <w:iCs/>
          <w:color w:val="000000" w:themeColor="text1"/>
        </w:rPr>
        <w:t>ence</w:t>
      </w:r>
      <w:r w:rsidR="009653F4">
        <w:rPr>
          <w:bCs/>
          <w:iCs/>
          <w:color w:val="000000" w:themeColor="text1"/>
        </w:rPr>
        <w:t xml:space="preserve"> over time</w:t>
      </w:r>
      <w:r w:rsidR="00EB7A4C">
        <w:rPr>
          <w:bCs/>
          <w:iCs/>
          <w:color w:val="000000" w:themeColor="text1"/>
        </w:rPr>
        <w:fldChar w:fldCharType="begin" w:fldLock="1"/>
      </w:r>
      <w:r w:rsidR="004F6CD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instrText>
      </w:r>
      <w:r w:rsidR="00EB7A4C">
        <w:rPr>
          <w:bCs/>
          <w:iCs/>
          <w:color w:val="000000" w:themeColor="text1"/>
        </w:rPr>
        <w:fldChar w:fldCharType="separate"/>
      </w:r>
      <w:r w:rsidR="004F6CD1" w:rsidRPr="004F6CD1">
        <w:rPr>
          <w:bCs/>
          <w:iCs/>
          <w:noProof/>
          <w:color w:val="000000" w:themeColor="text1"/>
          <w:vertAlign w:val="superscript"/>
        </w:rPr>
        <w:t>31</w:t>
      </w:r>
      <w:r w:rsidR="00EB7A4C">
        <w:rPr>
          <w:bCs/>
          <w:iCs/>
          <w:color w:val="000000" w:themeColor="text1"/>
        </w:rPr>
        <w:fldChar w:fldCharType="end"/>
      </w:r>
      <w:r w:rsidR="009653F4">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EB766D">
        <w:rPr>
          <w:bCs/>
          <w:iCs/>
          <w:color w:val="000000" w:themeColor="text1"/>
        </w:rPr>
        <w:t xml:space="preserve">and </w:t>
      </w:r>
      <w:r w:rsidR="002B28C3" w:rsidRPr="00233F15">
        <w:rPr>
          <w:bCs/>
          <w:iCs/>
          <w:color w:val="000000" w:themeColor="text1"/>
        </w:rPr>
        <w:t>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D977A0">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61&lt;/sup&gt;","plainTextFormattedCitation":"61","previouslyFormattedCitation":"&lt;sup&gt;61&lt;/sup&gt;"},"properties":{"noteIndex":0},"schema":"https://github.com/citation-style-language/schema/raw/master/csl-citation.json"}</w:instrText>
      </w:r>
      <w:r w:rsidR="00877258" w:rsidRPr="00233F15">
        <w:rPr>
          <w:bCs/>
          <w:iCs/>
          <w:color w:val="000000" w:themeColor="text1"/>
        </w:rPr>
        <w:fldChar w:fldCharType="separate"/>
      </w:r>
      <w:r w:rsidR="00BD5B97" w:rsidRPr="00BD5B97">
        <w:rPr>
          <w:bCs/>
          <w:iCs/>
          <w:noProof/>
          <w:color w:val="000000" w:themeColor="text1"/>
          <w:vertAlign w:val="superscript"/>
        </w:rPr>
        <w:t>61</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6B25AE">
        <w:rPr>
          <w:bCs/>
          <w:iCs/>
          <w:color w:val="000000" w:themeColor="text1"/>
        </w:rPr>
        <w:t>rich phenotyping for multi-knockout strains may be possible at a large scale.</w:t>
      </w:r>
    </w:p>
    <w:p w14:paraId="103998FF" w14:textId="77777777" w:rsidR="006B25AE" w:rsidRDefault="006B25AE" w:rsidP="00013D8C">
      <w:pPr>
        <w:jc w:val="both"/>
        <w:rPr>
          <w:bCs/>
          <w:iCs/>
          <w:color w:val="000000" w:themeColor="text1"/>
        </w:rPr>
      </w:pPr>
    </w:p>
    <w:p w14:paraId="4724057D" w14:textId="48406DEC" w:rsidR="00013D8C" w:rsidRDefault="00895D27" w:rsidP="00013D8C">
      <w:pPr>
        <w:jc w:val="both"/>
        <w:rPr>
          <w:bCs/>
          <w:iCs/>
          <w:color w:val="000000" w:themeColor="text1"/>
        </w:rPr>
      </w:pPr>
      <w:r>
        <w:rPr>
          <w:bCs/>
          <w:iCs/>
          <w:color w:val="000000" w:themeColor="text1"/>
        </w:rPr>
        <w:lastRenderedPageBreak/>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 xml:space="preserve">will permit </w:t>
      </w:r>
      <w:r w:rsidR="00314EB9">
        <w:rPr>
          <w:bCs/>
          <w:iCs/>
          <w:color w:val="000000" w:themeColor="text1"/>
        </w:rPr>
        <w:t>DCGA</w:t>
      </w:r>
      <w:r w:rsidR="001A6D26">
        <w:rPr>
          <w:bCs/>
          <w:iCs/>
          <w:color w:val="000000" w:themeColor="text1"/>
        </w:rPr>
        <w:t xml:space="preserve"> </w:t>
      </w:r>
      <w:r w:rsidR="00013D8C">
        <w:rPr>
          <w:bCs/>
          <w:iCs/>
          <w:color w:val="000000" w:themeColor="text1"/>
        </w:rPr>
        <w:t xml:space="preserve">to dissect, </w:t>
      </w:r>
      <w:r w:rsidR="00FE663C">
        <w:rPr>
          <w:bCs/>
          <w:iCs/>
          <w:color w:val="000000" w:themeColor="text1"/>
        </w:rPr>
        <w:t>model</w:t>
      </w:r>
      <w:r w:rsidR="00013D8C">
        <w:rPr>
          <w:bCs/>
          <w:iCs/>
          <w:color w:val="000000" w:themeColor="text1"/>
        </w:rPr>
        <w: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commentRangeStart w:id="386"/>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w:t>
      </w:r>
      <w:proofErr w:type="spellStart"/>
      <w:r w:rsidRPr="00233F15">
        <w:rPr>
          <w:rFonts w:eastAsia="Times New Roman"/>
          <w:color w:val="000000" w:themeColor="text1"/>
        </w:rPr>
        <w:t>MAT</w:t>
      </w:r>
      <w:r w:rsidRPr="00233F15">
        <w:rPr>
          <w:rFonts w:eastAsia="Times New Roman"/>
          <w:b/>
          <w:bCs/>
          <w:color w:val="000000" w:themeColor="text1"/>
        </w:rPr>
        <w:t>a</w:t>
      </w:r>
      <w:proofErr w:type="spellEnd"/>
      <w:r w:rsidRPr="00233F15">
        <w:rPr>
          <w:rFonts w:eastAsia="Times New Roman"/>
          <w:color w:val="000000" w:themeColor="text1"/>
        </w:rPr>
        <w:t>)</w:t>
      </w:r>
      <w:r w:rsidR="001F53B8" w:rsidRPr="00233F15">
        <w:rPr>
          <w:rFonts w:eastAsia="Times New Roman"/>
          <w:color w:val="000000" w:themeColor="text1"/>
        </w:rPr>
        <w:t>:</w:t>
      </w:r>
      <w:commentRangeEnd w:id="386"/>
      <w:r w:rsidR="006A3CE7" w:rsidRPr="00233F15">
        <w:rPr>
          <w:rStyle w:val="CommentReference"/>
        </w:rPr>
        <w:commentReference w:id="386"/>
      </w:r>
    </w:p>
    <w:p w14:paraId="3D59FAEC" w14:textId="698D8EAF" w:rsidR="00F77B39" w:rsidRPr="00233F15" w:rsidRDefault="00580B25" w:rsidP="00224FCB">
      <w:pPr>
        <w:jc w:val="both"/>
        <w:rPr>
          <w:color w:val="000000" w:themeColor="text1"/>
        </w:rPr>
      </w:pPr>
      <w:proofErr w:type="spellStart"/>
      <w:r w:rsidRPr="00233F15">
        <w:rPr>
          <w:i/>
          <w:iCs/>
          <w:color w:val="000000" w:themeColor="text1"/>
        </w:rPr>
        <w:t>MAT</w:t>
      </w:r>
      <w:r w:rsidRPr="00233F15">
        <w:rPr>
          <w:b/>
          <w:bCs/>
          <w:color w:val="000000" w:themeColor="text1"/>
        </w:rPr>
        <w:t>a</w:t>
      </w:r>
      <w:proofErr w:type="spellEnd"/>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w:t>
      </w:r>
      <w:proofErr w:type="gramStart"/>
      <w:r w:rsidRPr="00233F15">
        <w:rPr>
          <w:i/>
          <w:iCs/>
          <w:color w:val="000000" w:themeColor="text1"/>
        </w:rPr>
        <w:t>Δ::</w:t>
      </w:r>
      <w:proofErr w:type="spellStart"/>
      <w:proofErr w:type="gramEnd"/>
      <w:r w:rsidRPr="00233F15">
        <w:rPr>
          <w:i/>
          <w:iCs/>
          <w:color w:val="000000" w:themeColor="text1"/>
        </w:rPr>
        <w:t>GMToolkit</w:t>
      </w:r>
      <w:proofErr w:type="spellEnd"/>
      <w:r w:rsidRPr="00233F15">
        <w:rPr>
          <w:color w:val="000000" w:themeColor="text1"/>
        </w:rPr>
        <w:t>-</w:t>
      </w:r>
      <w:r w:rsidRPr="00233F15">
        <w:rPr>
          <w:b/>
          <w:bCs/>
          <w:color w:val="000000" w:themeColor="text1"/>
        </w:rPr>
        <w:t>a</w:t>
      </w:r>
      <w:r w:rsidRPr="00233F15">
        <w:rPr>
          <w:color w:val="000000" w:themeColor="text1"/>
        </w:rPr>
        <w:t> (</w:t>
      </w:r>
      <w:proofErr w:type="spellStart"/>
      <w:r w:rsidR="00350384">
        <w:rPr>
          <w:i/>
          <w:iCs/>
          <w:color w:val="000000" w:themeColor="text1"/>
        </w:rPr>
        <w:t>CMVpr-rtTA</w:t>
      </w:r>
      <w:proofErr w:type="spellEnd"/>
      <w:r w:rsidR="00350384">
        <w:rPr>
          <w:i/>
          <w:iCs/>
          <w:color w:val="000000" w:themeColor="text1"/>
        </w:rPr>
        <w:t xml:space="preserve">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proofErr w:type="spellStart"/>
      <w:r w:rsidRPr="00233F15">
        <w:rPr>
          <w:i/>
          <w:color w:val="000000" w:themeColor="text1"/>
        </w:rPr>
        <w:t>MAT</w:t>
      </w:r>
      <w:r w:rsidRPr="00233F15">
        <w:rPr>
          <w:b/>
          <w:i/>
          <w:color w:val="000000" w:themeColor="text1"/>
        </w:rPr>
        <w:t>a</w:t>
      </w:r>
      <w:proofErr w:type="spellEnd"/>
      <w:r w:rsidRPr="00233F15">
        <w:rPr>
          <w:i/>
          <w:color w:val="000000" w:themeColor="text1"/>
        </w:rPr>
        <w:t xml:space="preserve"> lyp1Δ his3Δ1 leu2Δ0 ura3Δ0 met15Δ0 can1</w:t>
      </w:r>
      <w:proofErr w:type="gramStart"/>
      <w:r w:rsidRPr="00233F15">
        <w:rPr>
          <w:i/>
          <w:color w:val="000000" w:themeColor="text1"/>
        </w:rPr>
        <w:t>Δ::</w:t>
      </w:r>
      <w:proofErr w:type="spellStart"/>
      <w:proofErr w:type="gramEnd"/>
      <w:r w:rsidRPr="00233F15">
        <w:rPr>
          <w:i/>
          <w:color w:val="000000" w:themeColor="text1"/>
        </w:rPr>
        <w:t>GMToolkit</w:t>
      </w:r>
      <w:proofErr w:type="spellEnd"/>
      <w:r w:rsidRPr="00233F15">
        <w:rPr>
          <w:i/>
          <w:color w:val="000000" w:themeColor="text1"/>
        </w:rPr>
        <w:t>-a (</w:t>
      </w:r>
      <w:proofErr w:type="spellStart"/>
      <w:r w:rsidRPr="00233F15">
        <w:rPr>
          <w:i/>
          <w:color w:val="000000" w:themeColor="text1"/>
        </w:rPr>
        <w:t>CMVpr-rtTA</w:t>
      </w:r>
      <w:proofErr w:type="spellEnd"/>
      <w:r w:rsidRPr="00233F15">
        <w:rPr>
          <w:i/>
          <w:color w:val="000000" w:themeColor="text1"/>
        </w:rPr>
        <w:t xml:space="preserve">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w:t>
      </w:r>
      <w:proofErr w:type="spellStart"/>
      <w:r w:rsidRPr="00233F15">
        <w:rPr>
          <w:rFonts w:eastAsia="Times New Roman"/>
          <w:color w:val="000000" w:themeColor="text1"/>
        </w:rPr>
        <w:t>Barcoder</w:t>
      </w:r>
      <w:proofErr w:type="spellEnd"/>
      <w:r w:rsidRPr="00233F15">
        <w:rPr>
          <w:rFonts w:eastAsia="Times New Roman"/>
          <w:color w:val="000000" w:themeColor="text1"/>
        </w:rPr>
        <w:t xml:space="preserve">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w:t>
      </w:r>
      <w:proofErr w:type="gramStart"/>
      <w:r w:rsidRPr="00233F15">
        <w:rPr>
          <w:rFonts w:eastAsia="Times New Roman"/>
          <w:i/>
          <w:color w:val="000000" w:themeColor="text1"/>
        </w:rPr>
        <w:t>Δ::</w:t>
      </w:r>
      <w:proofErr w:type="spellStart"/>
      <w:proofErr w:type="gramEnd"/>
      <w:r w:rsidRPr="00233F15">
        <w:rPr>
          <w:rFonts w:eastAsia="Times New Roman"/>
          <w:i/>
          <w:color w:val="000000" w:themeColor="text1"/>
        </w:rPr>
        <w:t>GMToolkit</w:t>
      </w:r>
      <w:proofErr w:type="spellEnd"/>
      <w:r w:rsidRPr="00233F15">
        <w:rPr>
          <w:rFonts w:eastAsia="Times New Roman"/>
          <w:i/>
          <w:color w:val="000000" w:themeColor="text1"/>
        </w:rPr>
        <w:t>-</w:t>
      </w:r>
      <w:r w:rsidRPr="00233F15">
        <w:rPr>
          <w:rFonts w:eastAsia="Calibri"/>
          <w:i/>
          <w:color w:val="000000" w:themeColor="text1"/>
        </w:rPr>
        <w:t>α</w:t>
      </w:r>
      <w:r w:rsidRPr="00233F15">
        <w:rPr>
          <w:rFonts w:eastAsia="Times New Roman"/>
          <w:i/>
          <w:color w:val="000000" w:themeColor="text1"/>
        </w:rPr>
        <w:t xml:space="preserve"> (</w:t>
      </w:r>
      <w:proofErr w:type="spellStart"/>
      <w:r w:rsidRPr="00233F15">
        <w:rPr>
          <w:rFonts w:eastAsia="Times New Roman"/>
          <w:i/>
          <w:color w:val="000000" w:themeColor="text1"/>
        </w:rPr>
        <w:t>CMVpr-rtTA</w:t>
      </w:r>
      <w:proofErr w:type="spellEnd"/>
      <w:r w:rsidRPr="00233F15">
        <w:rPr>
          <w:rFonts w:eastAsia="Times New Roman"/>
          <w:i/>
          <w:color w:val="000000" w:themeColor="text1"/>
        </w:rPr>
        <w:t xml:space="preserve">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proofErr w:type="spellStart"/>
      <w:r w:rsidR="00675A3C">
        <w:rPr>
          <w:rFonts w:eastAsia="Times New Roman"/>
          <w:i/>
          <w:color w:val="000000" w:themeColor="text1"/>
        </w:rPr>
        <w:t>LoxP</w:t>
      </w:r>
      <w:proofErr w:type="spellEnd"/>
      <w:r w:rsidR="00675A3C">
        <w:rPr>
          <w:rFonts w:eastAsia="Times New Roman"/>
          <w:i/>
          <w:color w:val="000000" w:themeColor="text1"/>
        </w:rPr>
        <w:t xml:space="preserve">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387"/>
      <w:r w:rsidRPr="00233F15">
        <w:rPr>
          <w:b/>
          <w:bCs/>
          <w:iCs/>
          <w:color w:val="A6A6A6" w:themeColor="background1" w:themeShade="A6"/>
        </w:rPr>
        <w:t>Media</w:t>
      </w:r>
      <w:commentRangeEnd w:id="387"/>
      <w:r w:rsidR="00CB2329" w:rsidRPr="00233F15">
        <w:rPr>
          <w:rStyle w:val="CommentReference"/>
          <w:color w:val="A6A6A6" w:themeColor="background1" w:themeShade="A6"/>
        </w:rPr>
        <w:commentReference w:id="387"/>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w:t>
      </w:r>
      <w:proofErr w:type="spellStart"/>
      <w:r w:rsidR="00D47C71" w:rsidRPr="00233F15">
        <w:rPr>
          <w:b/>
          <w:bCs/>
          <w:iCs/>
          <w:color w:val="A6A6A6" w:themeColor="background1" w:themeShade="A6"/>
        </w:rPr>
        <w:t>Ura</w:t>
      </w:r>
      <w:proofErr w:type="spellEnd"/>
      <w:r w:rsidR="00D47C71" w:rsidRPr="00233F15">
        <w:rPr>
          <w:b/>
          <w:bCs/>
          <w:iCs/>
          <w:color w:val="A6A6A6" w:themeColor="background1" w:themeShade="A6"/>
        </w:rPr>
        <w:t>)</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w:t>
      </w:r>
      <w:proofErr w:type="spellStart"/>
      <w:r w:rsidRPr="00233F15">
        <w:rPr>
          <w:b/>
          <w:bCs/>
          <w:iCs/>
          <w:color w:val="A6A6A6" w:themeColor="background1" w:themeShade="A6"/>
        </w:rPr>
        <w:t>HygroB</w:t>
      </w:r>
      <w:proofErr w:type="spellEnd"/>
      <w:r w:rsidR="00421099" w:rsidRPr="00233F15">
        <w:rPr>
          <w:b/>
          <w:bCs/>
          <w:iCs/>
          <w:color w:val="A6A6A6" w:themeColor="background1" w:themeShade="A6"/>
        </w:rPr>
        <w:t>, +</w:t>
      </w:r>
      <w:proofErr w:type="spellStart"/>
      <w:r w:rsidR="00421099" w:rsidRPr="00233F15">
        <w:rPr>
          <w:b/>
          <w:bCs/>
          <w:iCs/>
          <w:color w:val="A6A6A6" w:themeColor="background1" w:themeShade="A6"/>
        </w:rPr>
        <w:t>Clonnat</w:t>
      </w:r>
      <w:proofErr w:type="spellEnd"/>
      <w:r w:rsidR="00421099" w:rsidRPr="00233F15">
        <w:rPr>
          <w:b/>
          <w:bCs/>
          <w:iCs/>
          <w:color w:val="A6A6A6" w:themeColor="background1" w:themeShade="A6"/>
        </w:rPr>
        <w:t>, +G418)</w:t>
      </w:r>
    </w:p>
    <w:p w14:paraId="7E9D7F19" w14:textId="77777777" w:rsidR="00651D30" w:rsidRPr="00233F15" w:rsidRDefault="00651D30" w:rsidP="00224FCB">
      <w:pPr>
        <w:rPr>
          <w:bCs/>
          <w:iCs/>
          <w:color w:val="000000" w:themeColor="text1"/>
        </w:rPr>
      </w:pPr>
    </w:p>
    <w:p w14:paraId="7A81DFDB" w14:textId="07FF63FF"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proofErr w:type="spellStart"/>
      <w:r w:rsidR="00EC5103">
        <w:rPr>
          <w:b/>
          <w:bCs/>
          <w:iCs/>
          <w:color w:val="000000" w:themeColor="text1"/>
        </w:rPr>
        <w:t>b</w:t>
      </w:r>
      <w:r w:rsidR="00DB75AD" w:rsidRPr="00233F15">
        <w:rPr>
          <w:b/>
          <w:bCs/>
          <w:iCs/>
          <w:color w:val="000000" w:themeColor="text1"/>
        </w:rPr>
        <w:t>arcoder</w:t>
      </w:r>
      <w:proofErr w:type="spellEnd"/>
      <w:r w:rsidR="00DB75AD" w:rsidRPr="00233F15">
        <w:rPr>
          <w:b/>
          <w:bCs/>
          <w:iCs/>
          <w:color w:val="000000" w:themeColor="text1"/>
        </w:rPr>
        <w:t xml:space="preserve"> </w:t>
      </w:r>
      <w:r w:rsidR="00EC5103">
        <w:rPr>
          <w:b/>
          <w:bCs/>
          <w:iCs/>
          <w:color w:val="000000" w:themeColor="text1"/>
        </w:rPr>
        <w:t>p</w:t>
      </w:r>
      <w:r w:rsidR="00DB75AD" w:rsidRPr="00233F15">
        <w:rPr>
          <w:b/>
          <w:bCs/>
          <w:iCs/>
          <w:color w:val="000000" w:themeColor="text1"/>
        </w:rPr>
        <w:t>lasmid</w:t>
      </w:r>
    </w:p>
    <w:p w14:paraId="4F385509" w14:textId="5BD2D903" w:rsidR="003E75FC" w:rsidRDefault="00FA4839" w:rsidP="004210F6">
      <w:pPr>
        <w:jc w:val="both"/>
        <w:rPr>
          <w:bCs/>
          <w:iCs/>
          <w:color w:val="000000" w:themeColor="text1"/>
        </w:rPr>
      </w:pPr>
      <w:r>
        <w:rPr>
          <w:bCs/>
          <w:iCs/>
          <w:color w:val="000000" w:themeColor="text1"/>
        </w:rPr>
        <w:t xml:space="preserve">We added a </w:t>
      </w:r>
      <w:proofErr w:type="spellStart"/>
      <w:r>
        <w:rPr>
          <w:bCs/>
          <w:iCs/>
          <w:color w:val="000000" w:themeColor="text1"/>
        </w:rPr>
        <w:t>barcoder</w:t>
      </w:r>
      <w:proofErr w:type="spellEnd"/>
      <w:r>
        <w:rPr>
          <w:bCs/>
          <w:iCs/>
          <w:color w:val="000000" w:themeColor="text1"/>
        </w:rPr>
        <w:t xml:space="preserve"> locus </w:t>
      </w:r>
      <w:r w:rsidR="00CC2164">
        <w:rPr>
          <w:bCs/>
          <w:iCs/>
          <w:color w:val="000000" w:themeColor="text1"/>
        </w:rPr>
        <w:t xml:space="preserve">flanked by </w:t>
      </w:r>
      <w:proofErr w:type="spellStart"/>
      <w:r w:rsidR="00CC2164">
        <w:rPr>
          <w:bCs/>
          <w:iCs/>
          <w:color w:val="000000" w:themeColor="text1"/>
        </w:rPr>
        <w:t>LoxP</w:t>
      </w:r>
      <w:proofErr w:type="spellEnd"/>
      <w:r w:rsidR="00CC2164">
        <w:rPr>
          <w:bCs/>
          <w:iCs/>
          <w:color w:val="000000" w:themeColor="text1"/>
        </w:rPr>
        <w:t xml:space="preserve">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xml:space="preserve">.  This </w:t>
      </w:r>
      <w:proofErr w:type="spellStart"/>
      <w:r>
        <w:rPr>
          <w:bCs/>
          <w:iCs/>
          <w:color w:val="000000" w:themeColor="text1"/>
        </w:rPr>
        <w:t>barcoder</w:t>
      </w:r>
      <w:proofErr w:type="spellEnd"/>
      <w:r>
        <w:rPr>
          <w:bCs/>
          <w:iCs/>
          <w:color w:val="000000" w:themeColor="text1"/>
        </w:rPr>
        <w:t xml:space="preserve">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w:t>
      </w:r>
      <w:proofErr w:type="gramStart"/>
      <w:r w:rsidR="000A44D3" w:rsidRPr="00233F15">
        <w:rPr>
          <w:bCs/>
          <w:iCs/>
          <w:color w:val="000000" w:themeColor="text1"/>
        </w:rPr>
        <w:t>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proofErr w:type="gramEnd"/>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388"/>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388"/>
      <w:r w:rsidR="00D20F9C">
        <w:rPr>
          <w:rStyle w:val="CommentReference"/>
          <w:rFonts w:asciiTheme="minorHAnsi" w:hAnsiTheme="minorHAnsi" w:cstheme="minorBidi"/>
        </w:rPr>
        <w:commentReference w:id="388"/>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 xml:space="preserve">gen </w:t>
      </w:r>
      <w:proofErr w:type="spellStart"/>
      <w:r w:rsidR="00573C16">
        <w:rPr>
          <w:color w:val="000000" w:themeColor="text1"/>
        </w:rPr>
        <w:t>Qiaspin</w:t>
      </w:r>
      <w:proofErr w:type="spellEnd"/>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w:t>
      </w:r>
      <w:proofErr w:type="spellStart"/>
      <w:r w:rsidR="00573C16">
        <w:rPr>
          <w:color w:val="000000" w:themeColor="text1"/>
        </w:rPr>
        <w:t>Qiaspin</w:t>
      </w:r>
      <w:proofErr w:type="spellEnd"/>
      <w:r w:rsidR="00573C16">
        <w:rPr>
          <w:color w:val="000000" w:themeColor="text1"/>
        </w:rPr>
        <w:t xml:space="preserve">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proofErr w:type="spellStart"/>
      <w:r w:rsidR="00AD3ECF">
        <w:t>LoxP</w:t>
      </w:r>
      <w:proofErr w:type="spellEnd"/>
      <w:r w:rsidR="00AD3ECF">
        <w:t xml:space="preserve">/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389"/>
      <w:commentRangeEnd w:id="389"/>
      <w:r w:rsidR="00AD3ECF">
        <w:rPr>
          <w:rStyle w:val="CommentReference"/>
          <w:rFonts w:asciiTheme="minorHAnsi" w:hAnsiTheme="minorHAnsi" w:cstheme="minorBidi"/>
        </w:rPr>
        <w:commentReference w:id="389"/>
      </w:r>
      <w:r w:rsidR="00AD3ECF">
        <w:rPr>
          <w:color w:val="000000" w:themeColor="text1"/>
        </w:rPr>
        <w:t xml:space="preserve">.  The resulting PCR products were </w:t>
      </w:r>
      <w:r w:rsidR="00F411FD">
        <w:rPr>
          <w:color w:val="000000" w:themeColor="text1"/>
        </w:rPr>
        <w:t xml:space="preserve">purified using a Qiagen </w:t>
      </w:r>
      <w:proofErr w:type="spellStart"/>
      <w:r w:rsidR="00F411FD">
        <w:rPr>
          <w:color w:val="000000" w:themeColor="text1"/>
        </w:rPr>
        <w:t>Qiaspin</w:t>
      </w:r>
      <w:proofErr w:type="spellEnd"/>
      <w:r w:rsidR="00F411FD">
        <w:rPr>
          <w:color w:val="000000" w:themeColor="text1"/>
        </w:rPr>
        <w:t xml:space="preserve">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proofErr w:type="spellStart"/>
      <w:r w:rsidR="001E7376" w:rsidRPr="001E7376">
        <w:rPr>
          <w:bCs/>
        </w:rPr>
        <w:t>SacI</w:t>
      </w:r>
      <w:proofErr w:type="spellEnd"/>
      <w:r w:rsidR="001E7376" w:rsidRPr="001E7376">
        <w:rPr>
          <w:bCs/>
        </w:rPr>
        <w:t xml:space="preserve"> </w:t>
      </w:r>
      <w:proofErr w:type="spellStart"/>
      <w:r w:rsidR="001E7376" w:rsidRPr="001E7376">
        <w:rPr>
          <w:bCs/>
        </w:rPr>
        <w:t>Reamp</w:t>
      </w:r>
      <w:proofErr w:type="spellEnd"/>
      <w:r w:rsidR="001E7376" w:rsidRPr="001E7376">
        <w:rPr>
          <w:bCs/>
        </w:rPr>
        <w:t xml:space="preserve"> F/US2 primer pairs, and the second was performed using DS1/</w:t>
      </w:r>
      <w:proofErr w:type="spellStart"/>
      <w:r w:rsidR="001E7376" w:rsidRPr="001E7376">
        <w:rPr>
          <w:bCs/>
        </w:rPr>
        <w:t>SacI</w:t>
      </w:r>
      <w:proofErr w:type="spellEnd"/>
      <w:r w:rsidR="001E7376" w:rsidRPr="001E7376">
        <w:rPr>
          <w:bCs/>
        </w:rPr>
        <w:t xml:space="preserve"> </w:t>
      </w:r>
      <w:proofErr w:type="spellStart"/>
      <w:r w:rsidR="001E7376" w:rsidRPr="001E7376">
        <w:rPr>
          <w:bCs/>
        </w:rPr>
        <w:t>Reamp</w:t>
      </w:r>
      <w:proofErr w:type="spellEnd"/>
      <w:r w:rsidR="001E7376" w:rsidRPr="001E7376">
        <w:rPr>
          <w:bCs/>
        </w:rPr>
        <w:t xml:space="preserve"> R primer pairs.</w:t>
      </w:r>
      <w:r w:rsidR="001E7376">
        <w:rPr>
          <w:bCs/>
        </w:rPr>
        <w:t xml:space="preserve"> </w:t>
      </w:r>
      <w:r w:rsidR="001E7376">
        <w:t xml:space="preserve">The PCR program used for both of these reactions was:   </w:t>
      </w:r>
      <w:r w:rsidR="001E7376" w:rsidRPr="008A1154">
        <w:rPr>
          <w:color w:val="000000" w:themeColor="text1"/>
        </w:rPr>
        <w:t xml:space="preserve">98°C </w:t>
      </w:r>
      <w:r w:rsidR="001E7376" w:rsidRPr="008A1154">
        <w:rPr>
          <w:color w:val="000000" w:themeColor="text1"/>
        </w:rPr>
        <w:lastRenderedPageBreak/>
        <w:t xml:space="preserve">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 xml:space="preserve">To prepare for cloning of the </w:t>
      </w:r>
      <w:proofErr w:type="spellStart"/>
      <w:r>
        <w:t>barcoder</w:t>
      </w:r>
      <w:proofErr w:type="spellEnd"/>
      <w:r>
        <w:t xml:space="preserve"> locus,</w:t>
      </w:r>
      <w:r w:rsidR="00422103" w:rsidRPr="00422103">
        <w:t xml:space="preserve"> pSH47 w</w:t>
      </w:r>
      <w:r w:rsidR="00422103">
        <w:t xml:space="preserve">as digested with </w:t>
      </w:r>
      <w:proofErr w:type="spellStart"/>
      <w:r w:rsidR="00422103">
        <w:t>SacI</w:t>
      </w:r>
      <w:proofErr w:type="spellEnd"/>
      <w:r w:rsidR="00422103">
        <w:t xml:space="preserve"> using 100μl </w:t>
      </w:r>
      <w:r w:rsidR="001074D1">
        <w:t xml:space="preserve">of </w:t>
      </w:r>
      <w:r w:rsidR="00422103">
        <w:t>250ng/</w:t>
      </w:r>
      <w:proofErr w:type="spellStart"/>
      <w:r w:rsidR="00422103">
        <w:t>μ</w:t>
      </w:r>
      <w:r w:rsidR="00422103" w:rsidRPr="00422103">
        <w:t>l</w:t>
      </w:r>
      <w:proofErr w:type="spellEnd"/>
      <w:r w:rsidR="00422103" w:rsidRPr="00422103">
        <w:t xml:space="preserve"> pSH47, 100</w:t>
      </w:r>
      <w:r w:rsidR="005D6BE2">
        <w:t xml:space="preserve">μl </w:t>
      </w:r>
      <w:r w:rsidR="00422103" w:rsidRPr="00422103">
        <w:t>NEB Buffer 4, 10</w:t>
      </w:r>
      <w:r w:rsidR="005D6BE2">
        <w:t xml:space="preserve">μl </w:t>
      </w:r>
      <w:r w:rsidR="00422103" w:rsidRPr="00422103">
        <w:t>BSA, 10</w:t>
      </w:r>
      <w:r w:rsidR="005D6BE2">
        <w:t xml:space="preserve">μl </w:t>
      </w:r>
      <w:proofErr w:type="spellStart"/>
      <w:r w:rsidR="00422103" w:rsidRPr="00422103">
        <w:t>Sac</w:t>
      </w:r>
      <w:r w:rsidR="00422103">
        <w:t>I</w:t>
      </w:r>
      <w:proofErr w:type="spellEnd"/>
      <w:r w:rsidR="00422103">
        <w:t>-HF in 1ml sterile water.  100μ</w:t>
      </w:r>
      <w:r w:rsidR="00422103" w:rsidRPr="00422103">
        <w:t xml:space="preserve">l of this mixture was incubated at 37°C for two hours, and inactivated by incubation at 65°C for 20min.  Digest products were purified using a Qiagen </w:t>
      </w:r>
      <w:proofErr w:type="spellStart"/>
      <w:r w:rsidR="00422103" w:rsidRPr="00422103">
        <w:t>Qiaspin</w:t>
      </w:r>
      <w:proofErr w:type="spellEnd"/>
      <w:r w:rsidR="00422103" w:rsidRPr="00422103">
        <w:t xml:space="preserve">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5B91D54B" w:rsidR="00525F1B" w:rsidRDefault="006A63BB" w:rsidP="00224FCB">
      <w:pPr>
        <w:jc w:val="both"/>
        <w:rPr>
          <w:b/>
          <w:bCs/>
          <w:iCs/>
          <w:color w:val="000000" w:themeColor="text1"/>
        </w:rPr>
      </w:pPr>
      <w:r w:rsidRPr="00233F15">
        <w:rPr>
          <w:b/>
          <w:bCs/>
          <w:iCs/>
          <w:color w:val="000000" w:themeColor="text1"/>
        </w:rPr>
        <w:t xml:space="preserve">Generating a </w:t>
      </w:r>
      <w:proofErr w:type="spellStart"/>
      <w:r w:rsidR="00EC5103">
        <w:rPr>
          <w:b/>
          <w:bCs/>
          <w:iCs/>
          <w:color w:val="000000" w:themeColor="text1"/>
        </w:rPr>
        <w:t>b</w:t>
      </w:r>
      <w:r w:rsidR="00EC5103" w:rsidRPr="00233F15">
        <w:rPr>
          <w:b/>
          <w:bCs/>
          <w:iCs/>
          <w:color w:val="000000" w:themeColor="text1"/>
        </w:rPr>
        <w:t>arcoder</w:t>
      </w:r>
      <w:proofErr w:type="spellEnd"/>
      <w:r w:rsidR="00EC5103" w:rsidRPr="00233F15">
        <w:rPr>
          <w:b/>
          <w:bCs/>
          <w:iCs/>
          <w:color w:val="000000" w:themeColor="text1"/>
        </w:rPr>
        <w:t xml:space="preserve"> </w:t>
      </w:r>
      <w:r w:rsidR="00EC5103">
        <w:rPr>
          <w:b/>
          <w:bCs/>
          <w:iCs/>
          <w:color w:val="000000" w:themeColor="text1"/>
        </w:rPr>
        <w:t>s</w:t>
      </w:r>
      <w:r w:rsidR="00EC5103" w:rsidRPr="00233F15">
        <w:rPr>
          <w:b/>
          <w:bCs/>
          <w:iCs/>
          <w:color w:val="000000" w:themeColor="text1"/>
        </w:rPr>
        <w:t>train</w:t>
      </w:r>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w:t>
      </w:r>
      <w:proofErr w:type="spellStart"/>
      <w:r w:rsidR="0083215F" w:rsidRPr="00233F15">
        <w:rPr>
          <w:bCs/>
          <w:iCs/>
          <w:color w:val="000000" w:themeColor="text1"/>
        </w:rPr>
        <w:t>LoxP</w:t>
      </w:r>
      <w:proofErr w:type="spellEnd"/>
      <w:r w:rsidR="0083215F" w:rsidRPr="00233F15">
        <w:rPr>
          <w:bCs/>
          <w:iCs/>
          <w:color w:val="000000" w:themeColor="text1"/>
        </w:rPr>
        <w:t xml:space="preserve">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390"/>
      <w:commentRangeEnd w:id="390"/>
      <w:r w:rsidR="002F37D7">
        <w:rPr>
          <w:rStyle w:val="CommentReference"/>
          <w:rFonts w:asciiTheme="minorHAnsi" w:hAnsiTheme="minorHAnsi" w:cstheme="minorBidi"/>
        </w:rPr>
        <w:commentReference w:id="390"/>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 xml:space="preserve">Qiagen </w:t>
      </w:r>
      <w:proofErr w:type="spellStart"/>
      <w:r w:rsidR="00AD3ECF" w:rsidRPr="00AD3ECF">
        <w:rPr>
          <w:bCs/>
          <w:iCs/>
          <w:color w:val="000000" w:themeColor="text1"/>
        </w:rPr>
        <w:t>Qiaspin</w:t>
      </w:r>
      <w:proofErr w:type="spellEnd"/>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w:t>
      </w:r>
      <w:proofErr w:type="spellStart"/>
      <w:r w:rsidR="001A4394">
        <w:rPr>
          <w:bCs/>
          <w:iCs/>
          <w:color w:val="000000" w:themeColor="text1"/>
        </w:rPr>
        <w:t>Ura</w:t>
      </w:r>
      <w:proofErr w:type="spellEnd"/>
      <w:r w:rsidR="001A4394">
        <w:rPr>
          <w:bCs/>
          <w:iCs/>
          <w:color w:val="000000" w:themeColor="text1"/>
        </w:rPr>
        <w:t xml:space="preserve">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391"/>
      <w:commentRangeEnd w:id="391"/>
      <w:r w:rsidR="001A4394">
        <w:rPr>
          <w:rStyle w:val="CommentReference"/>
          <w:rFonts w:asciiTheme="minorHAnsi" w:hAnsiTheme="minorHAnsi" w:cstheme="minorBidi"/>
        </w:rPr>
        <w:commentReference w:id="391"/>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7D697EE8"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D977A0">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62&lt;/sup&gt;","plainTextFormattedCitation":"62","previouslyFormattedCitation":"&lt;sup&gt;62&lt;/sup&gt;"},"properties":{"noteIndex":0},"schema":"https://github.com/citation-style-language/schema/raw/master/csl-citation.json"}</w:instrText>
      </w:r>
      <w:r w:rsidR="001A4394" w:rsidRPr="00233F15">
        <w:rPr>
          <w:bCs/>
          <w:iCs/>
          <w:color w:val="000000" w:themeColor="text1"/>
        </w:rPr>
        <w:fldChar w:fldCharType="separate"/>
      </w:r>
      <w:r w:rsidR="00BD5B97" w:rsidRPr="00BD5B97">
        <w:rPr>
          <w:bCs/>
          <w:iCs/>
          <w:noProof/>
          <w:color w:val="000000" w:themeColor="text1"/>
          <w:vertAlign w:val="superscript"/>
        </w:rPr>
        <w:t>62</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D977A0">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63&lt;/sup&gt;","plainTextFormattedCitation":"63","previouslyFormattedCitation":"&lt;sup&gt;63&lt;/sup&gt;"},"properties":{"noteIndex":0},"schema":"https://github.com/citation-style-language/schema/raw/master/csl-citation.json"}</w:instrText>
      </w:r>
      <w:r w:rsidR="00096F44">
        <w:rPr>
          <w:color w:val="000000" w:themeColor="text1"/>
        </w:rPr>
        <w:fldChar w:fldCharType="separate"/>
      </w:r>
      <w:r w:rsidR="00BD5B97" w:rsidRPr="00BD5B97">
        <w:rPr>
          <w:noProof/>
          <w:color w:val="000000" w:themeColor="text1"/>
          <w:vertAlign w:val="superscript"/>
        </w:rPr>
        <w:t>63</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proofErr w:type="spellStart"/>
      <w:r w:rsidR="00C45C9F" w:rsidRPr="00233F15">
        <w:rPr>
          <w:bCs/>
          <w:iCs/>
          <w:color w:val="000000" w:themeColor="text1"/>
        </w:rPr>
        <w:t>HygroB</w:t>
      </w:r>
      <w:proofErr w:type="spellEnd"/>
      <w:r w:rsidR="00C45C9F" w:rsidRPr="00233F15">
        <w:rPr>
          <w:bCs/>
          <w:iCs/>
          <w:color w:val="000000" w:themeColor="text1"/>
        </w:rPr>
        <w:t xml:space="preserve">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 xml:space="preserve">he recombined </w:t>
      </w:r>
      <w:proofErr w:type="spellStart"/>
      <w:r w:rsidR="000928E2">
        <w:rPr>
          <w:bCs/>
          <w:iCs/>
          <w:color w:val="000000" w:themeColor="text1"/>
        </w:rPr>
        <w:t>barcoder</w:t>
      </w:r>
      <w:proofErr w:type="spellEnd"/>
      <w:r w:rsidR="000928E2">
        <w:rPr>
          <w:bCs/>
          <w:iCs/>
          <w:color w:val="000000" w:themeColor="text1"/>
        </w:rPr>
        <w:t xml:space="preserve"> plasmid.</w:t>
      </w:r>
    </w:p>
    <w:p w14:paraId="741B7434" w14:textId="5E8B6CD8"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proofErr w:type="spellStart"/>
      <w:r w:rsidR="005D6BE2">
        <w:t>μl</w:t>
      </w:r>
      <w:proofErr w:type="spellEnd"/>
      <w:r w:rsidR="005D6BE2">
        <w:t xml:space="preserve"> </w:t>
      </w:r>
      <w:r w:rsidR="00F55D18">
        <w:t>5U/</w:t>
      </w:r>
      <w:proofErr w:type="spellStart"/>
      <w:r w:rsidR="005D6BE2">
        <w:t>μl</w:t>
      </w:r>
      <w:proofErr w:type="spellEnd"/>
      <w:r w:rsidR="005D6BE2">
        <w:t xml:space="preserve"> </w:t>
      </w:r>
      <w:proofErr w:type="spellStart"/>
      <w:r w:rsidR="00860FF8">
        <w:t>Z</w:t>
      </w:r>
      <w:r w:rsidR="00F55D18">
        <w:t>ymoresearch</w:t>
      </w:r>
      <w:proofErr w:type="spellEnd"/>
      <w:r w:rsidR="00F55D18">
        <w:t xml:space="preserve"> </w:t>
      </w:r>
      <w:proofErr w:type="spellStart"/>
      <w:r w:rsidR="00F55D18">
        <w:t>zymolyase</w:t>
      </w:r>
      <w:proofErr w:type="spellEnd"/>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w:t>
      </w:r>
      <w:r w:rsidR="00345E3C">
        <w:t xml:space="preserve">lysed </w:t>
      </w:r>
      <w:r w:rsidR="00845A1A">
        <w:t xml:space="preserve">colon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 xml:space="preserve">l </w:t>
      </w:r>
      <w:proofErr w:type="spellStart"/>
      <w:r w:rsidR="0062257A" w:rsidRPr="0062257A">
        <w:t>ExoI</w:t>
      </w:r>
      <w:proofErr w:type="spellEnd"/>
      <w:r w:rsidR="0062257A" w:rsidRPr="0062257A">
        <w:t xml:space="preserve">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392"/>
      <w:r w:rsidR="00003647">
        <w:lastRenderedPageBreak/>
        <w:t>Dilu</w:t>
      </w:r>
      <w:r w:rsidR="00946799">
        <w:t xml:space="preserve">ted EXOSAP products were </w:t>
      </w:r>
      <w:r w:rsidR="00273445">
        <w:t xml:space="preserve">Sanger </w:t>
      </w:r>
      <w:r w:rsidR="00946799">
        <w:t xml:space="preserve">sequenced </w:t>
      </w:r>
      <w:r w:rsidR="00273445">
        <w:t xml:space="preserve">with the 5’HO </w:t>
      </w:r>
      <w:proofErr w:type="spellStart"/>
      <w:r w:rsidR="00273445">
        <w:t>seq</w:t>
      </w:r>
      <w:proofErr w:type="spellEnd"/>
      <w:r w:rsidR="00273445">
        <w:t xml:space="preserve"> and 3’HO </w:t>
      </w:r>
      <w:proofErr w:type="spellStart"/>
      <w:r w:rsidR="00273445">
        <w:t>seq</w:t>
      </w:r>
      <w:proofErr w:type="spellEnd"/>
      <w:r w:rsidR="00273445">
        <w:t xml:space="preserve"> primers</w:t>
      </w:r>
      <w:r w:rsidR="00003647">
        <w:t xml:space="preserve"> to confirm the correct barcode construct.</w:t>
      </w:r>
      <w:commentRangeEnd w:id="392"/>
      <w:r w:rsidR="006471EB">
        <w:rPr>
          <w:rStyle w:val="CommentReference"/>
          <w:rFonts w:asciiTheme="minorHAnsi" w:hAnsiTheme="minorHAnsi" w:cstheme="minorBidi"/>
        </w:rPr>
        <w:commentReference w:id="392"/>
      </w:r>
    </w:p>
    <w:p w14:paraId="6941AE24" w14:textId="77777777" w:rsidR="00C44509" w:rsidRPr="00233F15" w:rsidRDefault="00C44509" w:rsidP="00224FCB">
      <w:pPr>
        <w:jc w:val="both"/>
        <w:rPr>
          <w:b/>
          <w:bCs/>
          <w:iCs/>
          <w:color w:val="000000" w:themeColor="text1"/>
        </w:rPr>
      </w:pPr>
    </w:p>
    <w:p w14:paraId="1EAB2939" w14:textId="3BF5050C" w:rsidR="00D33A2A" w:rsidRPr="00233F15" w:rsidRDefault="00D33A2A" w:rsidP="00224FCB">
      <w:pPr>
        <w:jc w:val="both"/>
        <w:outlineLvl w:val="0"/>
        <w:rPr>
          <w:b/>
          <w:bCs/>
          <w:iCs/>
          <w:color w:val="000000" w:themeColor="text1"/>
        </w:rPr>
      </w:pPr>
      <w:r w:rsidRPr="00233F15">
        <w:rPr>
          <w:b/>
          <w:bCs/>
          <w:iCs/>
          <w:color w:val="000000" w:themeColor="text1"/>
        </w:rPr>
        <w:t xml:space="preserve">Creating </w:t>
      </w:r>
      <w:r w:rsidR="00EC5103">
        <w:rPr>
          <w:b/>
          <w:bCs/>
          <w:iCs/>
          <w:color w:val="000000" w:themeColor="text1"/>
        </w:rPr>
        <w:t>a</w:t>
      </w:r>
      <w:r w:rsidR="00EC5103" w:rsidRPr="00233F15">
        <w:rPr>
          <w:b/>
          <w:bCs/>
          <w:iCs/>
          <w:color w:val="000000" w:themeColor="text1"/>
        </w:rPr>
        <w:t xml:space="preserve"> </w:t>
      </w:r>
      <w:r w:rsidRPr="00233F15">
        <w:rPr>
          <w:b/>
          <w:bCs/>
          <w:iCs/>
          <w:color w:val="000000" w:themeColor="text1"/>
        </w:rPr>
        <w:t>‘</w:t>
      </w:r>
      <w:r w:rsidR="00EC5103">
        <w:rPr>
          <w:b/>
          <w:bCs/>
          <w:iCs/>
          <w:color w:val="000000" w:themeColor="text1"/>
        </w:rPr>
        <w:t>g</w:t>
      </w:r>
      <w:r w:rsidR="00EC5103" w:rsidRPr="00233F15">
        <w:rPr>
          <w:b/>
          <w:bCs/>
          <w:iCs/>
          <w:color w:val="000000" w:themeColor="text1"/>
        </w:rPr>
        <w:t xml:space="preserve">old </w:t>
      </w:r>
      <w:r w:rsidR="00EC5103">
        <w:rPr>
          <w:b/>
          <w:bCs/>
          <w:iCs/>
          <w:color w:val="000000" w:themeColor="text1"/>
        </w:rPr>
        <w:t>s</w:t>
      </w:r>
      <w:r w:rsidR="00EC5103" w:rsidRPr="00233F15">
        <w:rPr>
          <w:b/>
          <w:bCs/>
          <w:iCs/>
          <w:color w:val="000000" w:themeColor="text1"/>
        </w:rPr>
        <w:t xml:space="preserve">tandard’ </w:t>
      </w:r>
      <w:r w:rsidR="00EC5103">
        <w:rPr>
          <w:b/>
          <w:bCs/>
          <w:iCs/>
          <w:color w:val="000000" w:themeColor="text1"/>
        </w:rPr>
        <w:t>g</w:t>
      </w:r>
      <w:r w:rsidR="00EC5103" w:rsidRPr="00233F15">
        <w:rPr>
          <w:b/>
          <w:bCs/>
          <w:iCs/>
          <w:color w:val="000000" w:themeColor="text1"/>
        </w:rPr>
        <w:t xml:space="preserve">enotyped </w:t>
      </w:r>
      <w:r w:rsidR="00EC5103">
        <w:rPr>
          <w:b/>
          <w:bCs/>
          <w:iCs/>
          <w:color w:val="000000" w:themeColor="text1"/>
        </w:rPr>
        <w:t>s</w:t>
      </w:r>
      <w:r w:rsidR="00EC5103" w:rsidRPr="00233F15">
        <w:rPr>
          <w:b/>
          <w:bCs/>
          <w:iCs/>
          <w:color w:val="000000" w:themeColor="text1"/>
        </w:rPr>
        <w:t>et</w:t>
      </w:r>
    </w:p>
    <w:p w14:paraId="3B638AFA" w14:textId="72AA4299" w:rsidR="00976E03" w:rsidRDefault="00D33A2A" w:rsidP="004210F6">
      <w:pPr>
        <w:jc w:val="both"/>
        <w:rPr>
          <w:bCs/>
          <w:iCs/>
          <w:color w:val="000000" w:themeColor="text1"/>
        </w:rPr>
      </w:pPr>
      <w:r w:rsidRPr="00233F15">
        <w:rPr>
          <w:bCs/>
          <w:iCs/>
          <w:color w:val="000000" w:themeColor="text1"/>
        </w:rPr>
        <w:t xml:space="preserve">To create a ‘Gold Standard’ genotyped set, 40 progeny strains (19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00CA7F7A" w:rsidRPr="00233F15">
        <w:rPr>
          <w:bCs/>
          <w:iCs/>
          <w:color w:val="000000" w:themeColor="text1"/>
        </w:rPr>
        <w:t>individual</w:t>
      </w:r>
      <w:r w:rsidRPr="00233F15">
        <w:rPr>
          <w:bCs/>
          <w:iCs/>
          <w:color w:val="000000" w:themeColor="text1"/>
        </w:rPr>
        <w:t xml:space="preserve">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3DBF247E"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4F6CD1">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3&lt;/sup&gt;"},"properties":{"noteIndex":0},"schema":"https://github.com/citation-style-language/schema/raw/master/csl-citation.json"}</w:instrText>
      </w:r>
      <w:r w:rsidRPr="00817E7B">
        <w:rPr>
          <w:rFonts w:eastAsia="Times New Roman"/>
          <w:color w:val="333333"/>
          <w:shd w:val="clear" w:color="auto" w:fill="FFFFFF"/>
        </w:rPr>
        <w:fldChar w:fldCharType="separate"/>
      </w:r>
      <w:r w:rsidR="004F6CD1" w:rsidRPr="004F6CD1">
        <w:rPr>
          <w:rFonts w:eastAsia="Times New Roman"/>
          <w:noProof/>
          <w:color w:val="333333"/>
          <w:shd w:val="clear" w:color="auto" w:fill="FFFFFF"/>
          <w:vertAlign w:val="superscript"/>
        </w:rPr>
        <w:t>2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56C37FF5" w:rsidR="00A27236" w:rsidRPr="00233F15" w:rsidRDefault="00A27236" w:rsidP="00224FCB">
      <w:pPr>
        <w:jc w:val="both"/>
        <w:outlineLvl w:val="0"/>
        <w:rPr>
          <w:b/>
          <w:bCs/>
          <w:iCs/>
          <w:color w:val="000000" w:themeColor="text1"/>
        </w:rPr>
      </w:pPr>
      <w:r w:rsidRPr="00233F15">
        <w:rPr>
          <w:b/>
          <w:bCs/>
          <w:iCs/>
          <w:color w:val="000000" w:themeColor="text1"/>
        </w:rPr>
        <w:t xml:space="preserve">Generating </w:t>
      </w:r>
      <w:r w:rsidR="00EC5103">
        <w:rPr>
          <w:b/>
          <w:bCs/>
          <w:iCs/>
          <w:color w:val="000000" w:themeColor="text1"/>
        </w:rPr>
        <w:t>b</w:t>
      </w:r>
      <w:r w:rsidR="00EC5103" w:rsidRPr="00233F15">
        <w:rPr>
          <w:b/>
          <w:bCs/>
          <w:iCs/>
          <w:color w:val="000000" w:themeColor="text1"/>
        </w:rPr>
        <w:t xml:space="preserve">arcoded </w:t>
      </w:r>
      <w:r w:rsidR="00EC5103">
        <w:rPr>
          <w:b/>
          <w:bCs/>
          <w:iCs/>
          <w:color w:val="000000" w:themeColor="text1"/>
        </w:rPr>
        <w:t>r</w:t>
      </w:r>
      <w:r w:rsidR="00EC5103" w:rsidRPr="00233F15">
        <w:rPr>
          <w:b/>
          <w:bCs/>
          <w:iCs/>
          <w:color w:val="000000" w:themeColor="text1"/>
        </w:rPr>
        <w:t xml:space="preserve">andom </w:t>
      </w:r>
      <w:r w:rsidR="00EC5103">
        <w:rPr>
          <w:b/>
          <w:bCs/>
          <w:iCs/>
          <w:color w:val="000000" w:themeColor="text1"/>
        </w:rPr>
        <w:t>k</w:t>
      </w:r>
      <w:r w:rsidR="00EC5103" w:rsidRPr="00233F15">
        <w:rPr>
          <w:b/>
          <w:bCs/>
          <w:iCs/>
          <w:color w:val="000000" w:themeColor="text1"/>
        </w:rPr>
        <w:t xml:space="preserve">nockout </w:t>
      </w:r>
      <w:r w:rsidR="00EC5103">
        <w:rPr>
          <w:b/>
          <w:bCs/>
          <w:iCs/>
          <w:color w:val="000000" w:themeColor="text1"/>
        </w:rPr>
        <w:t>p</w:t>
      </w:r>
      <w:r w:rsidRPr="00233F15">
        <w:rPr>
          <w:b/>
          <w:bCs/>
          <w:iCs/>
          <w:color w:val="000000" w:themeColor="text1"/>
        </w:rPr>
        <w:t>rogeny</w:t>
      </w:r>
    </w:p>
    <w:p w14:paraId="46D1AD40" w14:textId="2AD4BC7F"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393"/>
      <w:r w:rsidR="000274E9" w:rsidRPr="00233F15">
        <w:rPr>
          <w:rFonts w:eastAsia="Times New Roman"/>
          <w:color w:val="333333"/>
          <w:shd w:val="clear" w:color="auto" w:fill="FFFFFF"/>
        </w:rPr>
        <w:t>previously described</w:t>
      </w:r>
      <w:commentRangeEnd w:id="393"/>
      <w:r w:rsidR="000274E9" w:rsidRPr="00233F15">
        <w:rPr>
          <w:rStyle w:val="CommentReference"/>
        </w:rPr>
        <w:commentReference w:id="393"/>
      </w:r>
      <w:r w:rsidR="000274E9" w:rsidRPr="00233F15">
        <w:rPr>
          <w:rFonts w:eastAsia="Times New Roman"/>
          <w:color w:val="333333"/>
          <w:shd w:val="clear" w:color="auto" w:fill="FFFFFF"/>
        </w:rPr>
        <w:fldChar w:fldCharType="begin" w:fldLock="1"/>
      </w:r>
      <w:r w:rsidR="004F6CD1">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3&lt;/sup&gt;"},"properties":{"noteIndex":0},"schema":"https://github.com/citation-style-language/schema/raw/master/csl-citation.json"}</w:instrText>
      </w:r>
      <w:r w:rsidR="000274E9" w:rsidRPr="00233F15">
        <w:rPr>
          <w:rFonts w:eastAsia="Times New Roman"/>
          <w:color w:val="333333"/>
          <w:shd w:val="clear" w:color="auto" w:fill="FFFFFF"/>
        </w:rPr>
        <w:fldChar w:fldCharType="separate"/>
      </w:r>
      <w:r w:rsidR="004F6CD1" w:rsidRPr="004F6CD1">
        <w:rPr>
          <w:rFonts w:eastAsia="Times New Roman"/>
          <w:noProof/>
          <w:color w:val="333333"/>
          <w:shd w:val="clear" w:color="auto" w:fill="FFFFFF"/>
          <w:vertAlign w:val="superscript"/>
        </w:rPr>
        <w:t>21</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xml:space="preserve">, selecting for </w:t>
      </w:r>
      <w:proofErr w:type="spellStart"/>
      <w:r w:rsidR="00EB769F">
        <w:rPr>
          <w:rFonts w:eastAsia="Times New Roman"/>
          <w:color w:val="333333"/>
          <w:shd w:val="clear" w:color="auto" w:fill="FFFFFF"/>
        </w:rPr>
        <w:t>MAT</w:t>
      </w:r>
      <w:r w:rsidR="00EB769F" w:rsidRPr="00233F15">
        <w:rPr>
          <w:rFonts w:eastAsia="Times New Roman"/>
          <w:b/>
          <w:bCs/>
          <w:color w:val="333333"/>
          <w:shd w:val="clear" w:color="auto" w:fill="FFFFFF"/>
        </w:rPr>
        <w:t>a</w:t>
      </w:r>
      <w:proofErr w:type="spellEnd"/>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w:t>
      </w:r>
      <w:proofErr w:type="spellStart"/>
      <w:r w:rsidR="007235C1" w:rsidRPr="00EB769F">
        <w:rPr>
          <w:rFonts w:eastAsia="Times New Roman"/>
          <w:color w:val="D9D9D9" w:themeColor="background1" w:themeShade="D9"/>
          <w:shd w:val="clear" w:color="auto" w:fill="FFFFFF"/>
        </w:rPr>
        <w:t>MAT</w:t>
      </w:r>
      <w:r w:rsidR="007235C1" w:rsidRPr="00EB769F">
        <w:rPr>
          <w:rFonts w:eastAsia="Times New Roman"/>
          <w:b/>
          <w:bCs/>
          <w:color w:val="D9D9D9" w:themeColor="background1" w:themeShade="D9"/>
          <w:shd w:val="clear" w:color="auto" w:fill="FFFFFF"/>
        </w:rPr>
        <w:t>a</w:t>
      </w:r>
      <w:proofErr w:type="spellEnd"/>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w:t>
      </w:r>
      <w:proofErr w:type="spellStart"/>
      <w:r w:rsidR="008467CA" w:rsidRPr="00233F15">
        <w:rPr>
          <w:rFonts w:eastAsia="Times New Roman"/>
          <w:color w:val="333333"/>
          <w:shd w:val="clear" w:color="auto" w:fill="FFFFFF"/>
        </w:rPr>
        <w:t>HygroB</w:t>
      </w:r>
      <w:proofErr w:type="spellEnd"/>
      <w:r w:rsidR="008467CA" w:rsidRPr="00233F15">
        <w:rPr>
          <w:rFonts w:eastAsia="Times New Roman"/>
          <w:color w:val="333333"/>
          <w:shd w:val="clear" w:color="auto" w:fill="FFFFFF"/>
        </w:rPr>
        <w:t xml:space="preserve">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proofErr w:type="spellStart"/>
      <w:r w:rsidR="008467CA" w:rsidRPr="00233F15">
        <w:rPr>
          <w:rFonts w:eastAsia="Times New Roman"/>
          <w:color w:val="333333"/>
          <w:shd w:val="clear" w:color="auto" w:fill="FFFFFF"/>
        </w:rPr>
        <w:t>Ura</w:t>
      </w:r>
      <w:proofErr w:type="spellEnd"/>
      <w:r w:rsidR="008467CA" w:rsidRPr="00233F15">
        <w:rPr>
          <w:rFonts w:eastAsia="Times New Roman"/>
          <w:color w:val="333333"/>
          <w:shd w:val="clear" w:color="auto" w:fill="FFFFFF"/>
        </w:rPr>
        <w:t xml:space="preserve"> to select against </w:t>
      </w:r>
      <w:proofErr w:type="spellStart"/>
      <w:r w:rsidR="008467CA" w:rsidRPr="00233F15">
        <w:rPr>
          <w:rFonts w:eastAsia="Times New Roman"/>
          <w:color w:val="333333"/>
          <w:shd w:val="clear" w:color="auto" w:fill="FFFFFF"/>
        </w:rPr>
        <w:t>barcoder</w:t>
      </w:r>
      <w:proofErr w:type="spellEnd"/>
      <w:r w:rsidR="008467CA" w:rsidRPr="00233F15">
        <w:rPr>
          <w:rFonts w:eastAsia="Times New Roman"/>
          <w:color w:val="333333"/>
          <w:shd w:val="clear" w:color="auto" w:fill="FFFFFF"/>
        </w:rPr>
        <w:t xml:space="preserve"> strain parents that may have escaped diploid selection. </w:t>
      </w:r>
      <w:commentRangeStart w:id="394"/>
      <w:r w:rsidR="00E35B43" w:rsidRPr="00233F15">
        <w:rPr>
          <w:rFonts w:eastAsia="Times New Roman"/>
          <w:color w:val="333333"/>
          <w:shd w:val="clear" w:color="auto" w:fill="FFFFFF"/>
        </w:rPr>
        <w:t xml:space="preserve">Using a </w:t>
      </w:r>
      <w:proofErr w:type="spellStart"/>
      <w:r w:rsidR="00E35B43" w:rsidRPr="00233F15">
        <w:rPr>
          <w:rFonts w:eastAsia="Times New Roman"/>
          <w:color w:val="333333"/>
          <w:shd w:val="clear" w:color="auto" w:fill="FFFFFF"/>
        </w:rPr>
        <w:t>QPix</w:t>
      </w:r>
      <w:proofErr w:type="spellEnd"/>
      <w:r w:rsidR="00E35B43" w:rsidRPr="00233F15">
        <w:rPr>
          <w:rFonts w:eastAsia="Times New Roman"/>
          <w:color w:val="333333"/>
          <w:shd w:val="clear" w:color="auto" w:fill="FFFFFF"/>
        </w:rPr>
        <w:t xml:space="preserve">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w:t>
      </w:r>
      <w:proofErr w:type="spellStart"/>
      <w:proofErr w:type="gramStart"/>
      <w:r w:rsidR="00BC54D5" w:rsidRPr="00233F15">
        <w:rPr>
          <w:rFonts w:eastAsia="Times New Roman"/>
          <w:color w:val="333333"/>
          <w:shd w:val="clear" w:color="auto" w:fill="FFFFFF"/>
        </w:rPr>
        <w:t>MAT</w:t>
      </w:r>
      <w:r w:rsidR="00BC54D5" w:rsidRPr="00233F15">
        <w:rPr>
          <w:rFonts w:eastAsia="Times New Roman"/>
          <w:b/>
          <w:bCs/>
          <w:color w:val="333333"/>
          <w:shd w:val="clear" w:color="auto" w:fill="FFFFFF"/>
        </w:rPr>
        <w:t>a</w:t>
      </w:r>
      <w:proofErr w:type="spellEnd"/>
      <w:r w:rsidR="00BC54D5" w:rsidRPr="00233F15">
        <w:rPr>
          <w:rFonts w:eastAsia="Times New Roman"/>
          <w:b/>
          <w:bCs/>
          <w:color w:val="333333"/>
          <w:shd w:val="clear" w:color="auto" w:fill="FFFFFF"/>
        </w:rPr>
        <w:t xml:space="preserve">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w:t>
      </w:r>
      <w:proofErr w:type="gramEnd"/>
      <w:r w:rsidR="00A975C4">
        <w:rPr>
          <w:rFonts w:eastAsia="Times New Roman"/>
          <w:bCs/>
          <w:color w:val="333333"/>
          <w:shd w:val="clear" w:color="auto" w:fill="FFFFFF"/>
        </w:rPr>
        <w:t xml:space="preserve">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394"/>
      <w:r w:rsidR="001C31A3">
        <w:rPr>
          <w:rStyle w:val="CommentReference"/>
          <w:rFonts w:asciiTheme="minorHAnsi" w:hAnsiTheme="minorHAnsi" w:cstheme="minorBidi"/>
        </w:rPr>
        <w:commentReference w:id="394"/>
      </w:r>
      <w:r w:rsidR="00A975C4">
        <w:rPr>
          <w:rFonts w:eastAsia="Calibri"/>
          <w:color w:val="333333"/>
          <w:shd w:val="clear" w:color="auto" w:fill="FFFFFF"/>
        </w:rPr>
        <w:t xml:space="preserve"> </w:t>
      </w:r>
      <w:commentRangeStart w:id="395"/>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proofErr w:type="spellStart"/>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proofErr w:type="spellEnd"/>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395"/>
      <w:r w:rsidR="00D47711">
        <w:rPr>
          <w:rStyle w:val="CommentReference"/>
          <w:rFonts w:asciiTheme="minorHAnsi" w:hAnsiTheme="minorHAnsi" w:cstheme="minorBidi"/>
        </w:rPr>
        <w:commentReference w:id="395"/>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0E793C64"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w:t>
      </w:r>
      <w:r w:rsidR="00EF3DD9">
        <w:rPr>
          <w:bCs/>
          <w:iCs/>
          <w:color w:val="808080" w:themeColor="background1" w:themeShade="80"/>
          <w:lang w:val="en-CA"/>
        </w:rPr>
        <w:t>Fig</w:t>
      </w:r>
      <w:r w:rsidRPr="008E0C9A">
        <w:rPr>
          <w:bCs/>
          <w:iCs/>
          <w:color w:val="808080" w:themeColor="background1" w:themeShade="80"/>
          <w:lang w:val="en-CA"/>
        </w:rPr>
        <w:t xml:space="preserve"> S2D), and furthermore we tested that samples from each pool do not exhibit any growth in </w:t>
      </w:r>
      <w:commentRangeStart w:id="396"/>
      <w:r w:rsidRPr="008E0C9A">
        <w:rPr>
          <w:bCs/>
          <w:iCs/>
          <w:color w:val="808080" w:themeColor="background1" w:themeShade="80"/>
          <w:lang w:val="en-CA"/>
        </w:rPr>
        <w:t>the selection conditions of the opposite mating type.</w:t>
      </w:r>
      <w:commentRangeEnd w:id="396"/>
      <w:r w:rsidRPr="008E0C9A">
        <w:rPr>
          <w:rStyle w:val="CommentReference"/>
          <w:rFonts w:asciiTheme="minorHAnsi" w:hAnsiTheme="minorHAnsi" w:cstheme="minorBidi"/>
          <w:color w:val="808080" w:themeColor="background1" w:themeShade="80"/>
        </w:rPr>
        <w:commentReference w:id="396"/>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63BEDD40"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996366">
        <w:rPr>
          <w:b/>
          <w:bCs/>
          <w:iCs/>
          <w:color w:val="000000" w:themeColor="text1"/>
        </w:rPr>
        <w:t>s</w:t>
      </w:r>
      <w:r w:rsidR="00996366" w:rsidRPr="00233F15">
        <w:rPr>
          <w:b/>
          <w:bCs/>
          <w:iCs/>
          <w:color w:val="000000" w:themeColor="text1"/>
        </w:rPr>
        <w:t xml:space="preserve">train </w:t>
      </w:r>
      <w:r w:rsidR="00996366">
        <w:rPr>
          <w:b/>
          <w:bCs/>
          <w:iCs/>
          <w:color w:val="000000" w:themeColor="text1"/>
        </w:rPr>
        <w:t>g</w:t>
      </w:r>
      <w:r w:rsidR="00996366" w:rsidRPr="00233F15">
        <w:rPr>
          <w:b/>
          <w:bCs/>
          <w:iCs/>
          <w:color w:val="000000" w:themeColor="text1"/>
        </w:rPr>
        <w:t>enotyping</w:t>
      </w:r>
    </w:p>
    <w:p w14:paraId="656E20CB" w14:textId="1671F591"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4F6CD1">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4&lt;/sup&gt;","plainTextFormattedCitation":"44","previouslyFormattedCitation":"&lt;sup&gt;43&lt;/sup&gt;"},"properties":{"noteIndex":0},"schema":"https://github.com/citation-style-language/schema/raw/master/csl-citation.json"}</w:instrText>
      </w:r>
      <w:r w:rsidR="004441D9" w:rsidRPr="00233F15">
        <w:rPr>
          <w:bCs/>
          <w:iCs/>
          <w:color w:val="000000" w:themeColor="text1"/>
        </w:rPr>
        <w:fldChar w:fldCharType="separate"/>
      </w:r>
      <w:r w:rsidR="004F6CD1" w:rsidRPr="004F6CD1">
        <w:rPr>
          <w:bCs/>
          <w:iCs/>
          <w:noProof/>
          <w:color w:val="000000" w:themeColor="text1"/>
          <w:vertAlign w:val="superscript"/>
        </w:rPr>
        <w:t>44</w:t>
      </w:r>
      <w:r w:rsidR="004441D9" w:rsidRPr="00233F15">
        <w:rPr>
          <w:bCs/>
          <w:iCs/>
          <w:color w:val="000000" w:themeColor="text1"/>
        </w:rPr>
        <w:fldChar w:fldCharType="end"/>
      </w:r>
      <w:r w:rsidRPr="00233F15">
        <w:rPr>
          <w:bCs/>
          <w:iCs/>
          <w:color w:val="000000" w:themeColor="text1"/>
        </w:rPr>
        <w:t xml:space="preserve"> was adapted in order to perform </w:t>
      </w:r>
      <w:proofErr w:type="spellStart"/>
      <w:r w:rsidRPr="00233F15">
        <w:rPr>
          <w:bCs/>
          <w:i/>
          <w:iCs/>
          <w:color w:val="000000" w:themeColor="text1"/>
        </w:rPr>
        <w:t>en</w:t>
      </w:r>
      <w:proofErr w:type="spellEnd"/>
      <w:r w:rsidRPr="00233F15">
        <w:rPr>
          <w:bCs/>
          <w:i/>
          <w:iCs/>
          <w:color w:val="000000" w:themeColor="text1"/>
        </w:rPr>
        <w:t xml:space="preserve">-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4F6CD1">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4&lt;/sup&gt;","plainTextFormattedCitation":"44","previouslyFormattedCitation":"&lt;sup&gt;43&lt;/sup&gt;"},"properties":{"noteIndex":0},"schema":"https://github.com/citation-style-language/schema/raw/master/csl-citation.json"}</w:instrText>
      </w:r>
      <w:r w:rsidR="006B4D4F" w:rsidRPr="00233F15">
        <w:rPr>
          <w:bCs/>
          <w:iCs/>
          <w:color w:val="000000" w:themeColor="text1"/>
        </w:rPr>
        <w:fldChar w:fldCharType="separate"/>
      </w:r>
      <w:r w:rsidR="004F6CD1" w:rsidRPr="004F6CD1">
        <w:rPr>
          <w:bCs/>
          <w:iCs/>
          <w:noProof/>
          <w:color w:val="000000" w:themeColor="text1"/>
          <w:vertAlign w:val="superscript"/>
        </w:rPr>
        <w:t>44</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proofErr w:type="spellStart"/>
      <w:r w:rsidR="003D3902">
        <w:rPr>
          <w:bCs/>
          <w:iCs/>
          <w:color w:val="000000" w:themeColor="text1"/>
        </w:rPr>
        <w:t>μ</w:t>
      </w:r>
      <w:r w:rsidR="00E7190A">
        <w:t>l</w:t>
      </w:r>
      <w:proofErr w:type="spellEnd"/>
      <w:r w:rsidR="00E7190A">
        <w:t xml:space="preserve"> </w:t>
      </w:r>
      <w:proofErr w:type="spellStart"/>
      <w:r w:rsidR="00E7190A">
        <w:t>Z</w:t>
      </w:r>
      <w:r w:rsidR="00E7190A" w:rsidRPr="00795D18">
        <w:t>ymoresearch</w:t>
      </w:r>
      <w:proofErr w:type="spellEnd"/>
      <w:r w:rsidR="00E7190A" w:rsidRPr="00795D18">
        <w:t xml:space="preserve"> </w:t>
      </w:r>
      <w:proofErr w:type="spellStart"/>
      <w:r w:rsidR="00E7190A" w:rsidRPr="00795D18">
        <w:t>zymolyase</w:t>
      </w:r>
      <w:proofErr w:type="spellEnd"/>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0934B2AB"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w:t>
      </w:r>
      <w:proofErr w:type="spellStart"/>
      <w:r w:rsidR="004441D9" w:rsidRPr="00FC1F96">
        <w:rPr>
          <w:bCs/>
          <w:iCs/>
          <w:color w:val="000000" w:themeColor="text1"/>
        </w:rPr>
        <w:t>Hydrocycler</w:t>
      </w:r>
      <w:proofErr w:type="spellEnd"/>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 xml:space="preserve">Qiagen </w:t>
      </w:r>
      <w:proofErr w:type="spellStart"/>
      <w:r w:rsidR="005547C2">
        <w:t>Qiaquik</w:t>
      </w:r>
      <w:proofErr w:type="spellEnd"/>
      <w:r w:rsidR="005547C2">
        <w:t xml:space="preserve">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w:t>
      </w:r>
      <w:proofErr w:type="spellStart"/>
      <w:r w:rsidR="00320F26">
        <w:rPr>
          <w:bCs/>
          <w:iCs/>
          <w:color w:val="000000" w:themeColor="text1"/>
          <w:lang w:val="en-CA"/>
        </w:rPr>
        <w:t>Nanoquant</w:t>
      </w:r>
      <w:proofErr w:type="spellEnd"/>
      <w:r w:rsidR="00320F26">
        <w:rPr>
          <w:bCs/>
          <w:iCs/>
          <w:color w:val="000000" w:themeColor="text1"/>
          <w:lang w:val="en-CA"/>
        </w:rPr>
        <w:t xml:space="preserve">.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4F6CD1">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4&lt;/sup&gt;","plainTextFormattedCitation":"44","previouslyFormattedCitation":"&lt;sup&gt;43&lt;/sup&gt;"},"properties":{"noteIndex":0},"schema":"https://github.com/citation-style-language/schema/raw/master/csl-citation.json"}</w:instrText>
      </w:r>
      <w:r w:rsidR="00DC6933" w:rsidRPr="00FC1F96">
        <w:rPr>
          <w:bCs/>
          <w:iCs/>
          <w:color w:val="000000" w:themeColor="text1"/>
        </w:rPr>
        <w:fldChar w:fldCharType="separate"/>
      </w:r>
      <w:r w:rsidR="004F6CD1" w:rsidRPr="004F6CD1">
        <w:rPr>
          <w:bCs/>
          <w:iCs/>
          <w:noProof/>
          <w:color w:val="000000" w:themeColor="text1"/>
          <w:vertAlign w:val="superscript"/>
        </w:rPr>
        <w:t>44</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 xml:space="preserve">Qiagen </w:t>
      </w:r>
      <w:proofErr w:type="spellStart"/>
      <w:r w:rsidR="005810D9">
        <w:t>Qiaquik</w:t>
      </w:r>
      <w:proofErr w:type="spellEnd"/>
      <w:r w:rsidR="005810D9">
        <w:t xml:space="preserve">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397"/>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397"/>
      <w:r w:rsidR="008F412B">
        <w:rPr>
          <w:rStyle w:val="CommentReference"/>
          <w:rFonts w:asciiTheme="minorHAnsi" w:hAnsiTheme="minorHAnsi" w:cstheme="minorBidi"/>
        </w:rPr>
        <w:commentReference w:id="397"/>
      </w:r>
    </w:p>
    <w:p w14:paraId="6773C4EC" w14:textId="77777777" w:rsidR="002A57D2" w:rsidRPr="00233F15" w:rsidRDefault="002A57D2" w:rsidP="00224FCB">
      <w:pPr>
        <w:rPr>
          <w:bCs/>
          <w:iCs/>
          <w:color w:val="000000" w:themeColor="text1"/>
        </w:rPr>
      </w:pPr>
    </w:p>
    <w:p w14:paraId="148B28BB" w14:textId="424F0355" w:rsidR="00CB2329" w:rsidRPr="00233F15" w:rsidRDefault="00D76DA1" w:rsidP="00224FCB">
      <w:pPr>
        <w:outlineLvl w:val="0"/>
        <w:rPr>
          <w:bCs/>
          <w:iCs/>
          <w:color w:val="000000" w:themeColor="text1"/>
        </w:rPr>
      </w:pPr>
      <w:r w:rsidRPr="00233F15">
        <w:rPr>
          <w:b/>
          <w:bCs/>
          <w:iCs/>
          <w:color w:val="000000" w:themeColor="text1"/>
        </w:rPr>
        <w:t xml:space="preserve">Analysis of </w:t>
      </w:r>
      <w:r w:rsidR="00996366">
        <w:rPr>
          <w:b/>
          <w:bCs/>
          <w:iCs/>
          <w:color w:val="000000" w:themeColor="text1"/>
        </w:rPr>
        <w:t>p</w:t>
      </w:r>
      <w:r w:rsidR="00996366" w:rsidRPr="00233F15">
        <w:rPr>
          <w:b/>
          <w:bCs/>
          <w:iCs/>
          <w:color w:val="000000" w:themeColor="text1"/>
        </w:rPr>
        <w:t xml:space="preserve">ooled </w:t>
      </w:r>
      <w:commentRangeStart w:id="398"/>
      <w:r w:rsidR="00996366">
        <w:rPr>
          <w:b/>
          <w:bCs/>
          <w:iCs/>
          <w:color w:val="000000" w:themeColor="text1"/>
        </w:rPr>
        <w:t>s</w:t>
      </w:r>
      <w:r w:rsidR="00996366" w:rsidRPr="00233F15">
        <w:rPr>
          <w:b/>
          <w:bCs/>
          <w:iCs/>
          <w:color w:val="000000" w:themeColor="text1"/>
        </w:rPr>
        <w:t xml:space="preserve">train </w:t>
      </w:r>
      <w:commentRangeEnd w:id="398"/>
      <w:r w:rsidR="00996366">
        <w:rPr>
          <w:b/>
          <w:bCs/>
          <w:iCs/>
          <w:color w:val="000000" w:themeColor="text1"/>
        </w:rPr>
        <w:t>g</w:t>
      </w:r>
      <w:r w:rsidR="00996366" w:rsidRPr="00233F15">
        <w:rPr>
          <w:b/>
          <w:bCs/>
          <w:iCs/>
          <w:color w:val="000000" w:themeColor="text1"/>
        </w:rPr>
        <w:t>enotyping</w:t>
      </w:r>
      <w:r w:rsidRPr="00233F15">
        <w:rPr>
          <w:rStyle w:val="CommentReference"/>
        </w:rPr>
        <w:commentReference w:id="398"/>
      </w:r>
      <w:r w:rsidRPr="00233F15">
        <w:rPr>
          <w:b/>
          <w:bCs/>
          <w:iCs/>
          <w:color w:val="000000" w:themeColor="text1"/>
        </w:rPr>
        <w:t xml:space="preserve"> </w:t>
      </w:r>
      <w:r w:rsidR="00996366">
        <w:rPr>
          <w:b/>
          <w:bCs/>
          <w:iCs/>
          <w:color w:val="000000" w:themeColor="text1"/>
        </w:rPr>
        <w:t>d</w:t>
      </w:r>
      <w:r w:rsidR="00996366" w:rsidRPr="00233F15">
        <w:rPr>
          <w:b/>
          <w:bCs/>
          <w:iCs/>
          <w:color w:val="000000" w:themeColor="text1"/>
        </w:rPr>
        <w:t>ata</w:t>
      </w:r>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w:t>
      </w:r>
      <w:proofErr w:type="spellStart"/>
      <w:r w:rsidR="00D35192">
        <w:rPr>
          <w:bCs/>
          <w:iCs/>
          <w:color w:val="000000" w:themeColor="text1"/>
        </w:rPr>
        <w:t>H</w:t>
      </w:r>
      <w:r w:rsidR="003262B1" w:rsidRPr="00233F15">
        <w:rPr>
          <w:bCs/>
          <w:iCs/>
          <w:color w:val="000000" w:themeColor="text1"/>
        </w:rPr>
        <w:t>iSeq</w:t>
      </w:r>
      <w:proofErr w:type="spellEnd"/>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337F5633" w:rsidR="002906BE" w:rsidRDefault="00EC5F55" w:rsidP="004210F6">
      <w:pPr>
        <w:jc w:val="both"/>
        <w:rPr>
          <w:bCs/>
          <w:iCs/>
          <w:color w:val="000000" w:themeColor="text1"/>
        </w:rPr>
      </w:pPr>
      <w:r w:rsidRPr="00233F15">
        <w:rPr>
          <w:bCs/>
          <w:iCs/>
          <w:color w:val="000000" w:themeColor="text1"/>
        </w:rPr>
        <w:t>For each sample</w:t>
      </w:r>
      <w:commentRangeStart w:id="399"/>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399"/>
      <w:r w:rsidR="00086A4B" w:rsidRPr="00233F15">
        <w:rPr>
          <w:rStyle w:val="CommentReference"/>
        </w:rPr>
        <w:commentReference w:id="399"/>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w:t>
      </w:r>
      <w:r w:rsidR="00EF3DD9">
        <w:rPr>
          <w:bCs/>
          <w:iCs/>
          <w:color w:val="000000" w:themeColor="text1"/>
        </w:rPr>
        <w:t>Fig</w:t>
      </w:r>
      <w:r w:rsidR="00C604E7" w:rsidRPr="00233F15">
        <w:rPr>
          <w:bCs/>
          <w:iCs/>
          <w:color w:val="000000" w:themeColor="text1"/>
        </w:rPr>
        <w:t xml:space="preserve">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5996AD75" w:rsidR="00384F51" w:rsidRPr="00233F15" w:rsidRDefault="00384F51" w:rsidP="00224FCB">
      <w:pPr>
        <w:outlineLvl w:val="0"/>
        <w:rPr>
          <w:b/>
          <w:bCs/>
          <w:iCs/>
          <w:color w:val="000000" w:themeColor="text1"/>
        </w:rPr>
      </w:pPr>
      <w:r w:rsidRPr="00233F15">
        <w:rPr>
          <w:b/>
          <w:bCs/>
          <w:iCs/>
          <w:color w:val="000000" w:themeColor="text1"/>
        </w:rPr>
        <w:t xml:space="preserve">Examining </w:t>
      </w:r>
      <w:r w:rsidR="00996366">
        <w:rPr>
          <w:b/>
          <w:bCs/>
          <w:iCs/>
          <w:color w:val="000000" w:themeColor="text1"/>
        </w:rPr>
        <w:t>p</w:t>
      </w:r>
      <w:r w:rsidRPr="00233F15">
        <w:rPr>
          <w:b/>
          <w:bCs/>
          <w:iCs/>
          <w:color w:val="000000" w:themeColor="text1"/>
        </w:rPr>
        <w:t xml:space="preserve">utative </w:t>
      </w:r>
      <w:r w:rsidR="00996366">
        <w:rPr>
          <w:b/>
          <w:bCs/>
          <w:iCs/>
          <w:color w:val="000000" w:themeColor="text1"/>
        </w:rPr>
        <w:t>w</w:t>
      </w:r>
      <w:r w:rsidRPr="00233F15">
        <w:rPr>
          <w:b/>
          <w:bCs/>
          <w:iCs/>
          <w:color w:val="000000" w:themeColor="text1"/>
        </w:rPr>
        <w:t>ild-</w:t>
      </w:r>
      <w:r w:rsidR="00996366">
        <w:rPr>
          <w:b/>
          <w:bCs/>
          <w:iCs/>
          <w:color w:val="000000" w:themeColor="text1"/>
        </w:rPr>
        <w:t>t</w:t>
      </w:r>
      <w:r w:rsidRPr="00233F15">
        <w:rPr>
          <w:b/>
          <w:bCs/>
          <w:iCs/>
          <w:color w:val="000000" w:themeColor="text1"/>
        </w:rPr>
        <w:t xml:space="preserve">ype </w:t>
      </w:r>
      <w:r w:rsidR="00996366">
        <w:rPr>
          <w:b/>
          <w:bCs/>
          <w:iCs/>
          <w:color w:val="000000" w:themeColor="text1"/>
        </w:rPr>
        <w:t>p</w:t>
      </w:r>
      <w:r w:rsidRPr="00233F15">
        <w:rPr>
          <w:b/>
          <w:bCs/>
          <w:iCs/>
          <w:color w:val="000000" w:themeColor="text1"/>
        </w:rPr>
        <w:t xml:space="preserve">ool </w:t>
      </w:r>
      <w:r w:rsidR="00996366">
        <w:rPr>
          <w:b/>
          <w:bCs/>
          <w:iCs/>
          <w:color w:val="000000" w:themeColor="text1"/>
        </w:rPr>
        <w:t>s</w:t>
      </w:r>
      <w:r w:rsidRPr="00233F15">
        <w:rPr>
          <w:b/>
          <w:bCs/>
          <w:iCs/>
          <w:color w:val="000000" w:themeColor="text1"/>
        </w:rPr>
        <w:t>trains</w:t>
      </w:r>
    </w:p>
    <w:p w14:paraId="589D7172" w14:textId="136F253A" w:rsidR="00384F51" w:rsidRPr="00233F15" w:rsidRDefault="00384F51" w:rsidP="00224FCB">
      <w:pPr>
        <w:jc w:val="both"/>
        <w:rPr>
          <w:rFonts w:eastAsia="Calibri"/>
          <w:color w:val="333333"/>
          <w:shd w:val="clear" w:color="auto" w:fill="FFFFFF"/>
        </w:rPr>
      </w:pPr>
      <w:r w:rsidRPr="00233F15">
        <w:rPr>
          <w:bCs/>
          <w:iCs/>
          <w:color w:val="000000" w:themeColor="text1"/>
        </w:rPr>
        <w:lastRenderedPageBreak/>
        <w:t xml:space="preserve">For </w:t>
      </w:r>
      <w:commentRangeStart w:id="400"/>
      <w:r w:rsidRPr="00233F15">
        <w:rPr>
          <w:bCs/>
          <w:iCs/>
          <w:color w:val="000000" w:themeColor="text1"/>
        </w:rPr>
        <w:t>7</w:t>
      </w:r>
      <w:r w:rsidR="00F04EEB">
        <w:rPr>
          <w:bCs/>
          <w:iCs/>
          <w:color w:val="000000" w:themeColor="text1"/>
        </w:rPr>
        <w:t>3</w:t>
      </w:r>
      <w:r w:rsidRPr="00233F15">
        <w:rPr>
          <w:bCs/>
          <w:iCs/>
          <w:color w:val="000000" w:themeColor="text1"/>
        </w:rPr>
        <w:t xml:space="preserve">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400"/>
      <w:r w:rsidRPr="00233F15">
        <w:rPr>
          <w:rStyle w:val="CommentReference"/>
          <w:sz w:val="24"/>
          <w:szCs w:val="24"/>
        </w:rPr>
        <w:commentReference w:id="400"/>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401"/>
      <w:r w:rsidRPr="00233F15">
        <w:rPr>
          <w:rFonts w:eastAsia="Calibri"/>
          <w:color w:val="333333"/>
          <w:shd w:val="clear" w:color="auto" w:fill="FFFFFF"/>
        </w:rPr>
        <w:t>74 exhibited no detectable growth</w:t>
      </w:r>
      <w:commentRangeEnd w:id="401"/>
      <w:r w:rsidRPr="00233F15">
        <w:rPr>
          <w:rStyle w:val="CommentReference"/>
          <w:sz w:val="24"/>
          <w:szCs w:val="24"/>
        </w:rPr>
        <w:commentReference w:id="401"/>
      </w:r>
      <w:r w:rsidR="00F23897">
        <w:rPr>
          <w:rFonts w:eastAsia="Calibri"/>
          <w:color w:val="333333"/>
          <w:shd w:val="clear" w:color="auto" w:fill="FFFFFF"/>
        </w:rPr>
        <w:t xml:space="preserve"> in SC –</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and likely arose from remaining </w:t>
      </w:r>
      <w:proofErr w:type="spellStart"/>
      <w:r w:rsidRPr="00233F15">
        <w:rPr>
          <w:rFonts w:eastAsia="Calibri"/>
          <w:color w:val="333333"/>
          <w:shd w:val="clear" w:color="auto" w:fill="FFFFFF"/>
        </w:rPr>
        <w:t>barcoder</w:t>
      </w:r>
      <w:proofErr w:type="spellEnd"/>
      <w:r w:rsidRPr="00233F15">
        <w:rPr>
          <w:rFonts w:eastAsia="Calibri"/>
          <w:color w:val="333333"/>
          <w:shd w:val="clear" w:color="auto" w:fill="FFFFFF"/>
        </w:rPr>
        <w:t xml:space="preserve"> parents </w:t>
      </w:r>
      <w:r w:rsidR="00F23897">
        <w:rPr>
          <w:rFonts w:eastAsia="Calibri"/>
          <w:color w:val="333333"/>
          <w:shd w:val="clear" w:color="auto" w:fill="FFFFFF"/>
        </w:rPr>
        <w:t>which had escaped a previous SC –</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selection step.  The genotypes for </w:t>
      </w:r>
      <w:proofErr w:type="gramStart"/>
      <w:r w:rsidRPr="00233F15">
        <w:rPr>
          <w:rFonts w:eastAsia="Calibri"/>
          <w:color w:val="333333"/>
          <w:shd w:val="clear" w:color="auto" w:fill="FFFFFF"/>
        </w:rPr>
        <w:t>the these</w:t>
      </w:r>
      <w:proofErr w:type="gramEnd"/>
      <w:r w:rsidRPr="00233F15">
        <w:rPr>
          <w:rFonts w:eastAsia="Calibri"/>
          <w:color w:val="333333"/>
          <w:shd w:val="clear" w:color="auto" w:fill="FFFFFF"/>
        </w:rPr>
        <w:t xml:space="preserve"> 74 strains were kept as is, while the other 23 strains, as well as 46 untested strains were discarded from the analysis. Out of 45 </w:t>
      </w:r>
      <w:proofErr w:type="spellStart"/>
      <w:r w:rsidRPr="00233F15">
        <w:rPr>
          <w:rFonts w:eastAsia="Calibri"/>
          <w:color w:val="333333"/>
          <w:shd w:val="clear" w:color="auto" w:fill="FFFFFF"/>
        </w:rPr>
        <w:t>MAT</w:t>
      </w:r>
      <w:r w:rsidRPr="00362D4D">
        <w:rPr>
          <w:b/>
          <w:bCs/>
          <w:iCs/>
          <w:color w:val="000000" w:themeColor="text1"/>
        </w:rPr>
        <w:t>a</w:t>
      </w:r>
      <w:proofErr w:type="spellEnd"/>
      <w:r w:rsidRPr="00233F15">
        <w:rPr>
          <w:b/>
          <w:bCs/>
          <w:iCs/>
          <w:color w:val="000000" w:themeColor="text1"/>
        </w:rPr>
        <w:t xml:space="preserve"> </w:t>
      </w:r>
      <w:r w:rsidRPr="00233F15">
        <w:rPr>
          <w:bCs/>
          <w:iCs/>
          <w:color w:val="000000" w:themeColor="text1"/>
        </w:rPr>
        <w:t>strains, all exhibited growth in SC-</w:t>
      </w:r>
      <w:proofErr w:type="spellStart"/>
      <w:r w:rsidRPr="00233F15">
        <w:rPr>
          <w:bCs/>
          <w:iCs/>
          <w:color w:val="000000" w:themeColor="text1"/>
        </w:rPr>
        <w:t>Ura</w:t>
      </w:r>
      <w:proofErr w:type="spellEnd"/>
      <w:r w:rsidRPr="00233F15">
        <w:rPr>
          <w:bCs/>
          <w:iCs/>
          <w:color w:val="000000" w:themeColor="text1"/>
        </w:rPr>
        <w:t xml:space="preserve">. Individual genotyping was performed for these </w:t>
      </w:r>
      <w:proofErr w:type="spellStart"/>
      <w:r w:rsidRPr="00233F15">
        <w:rPr>
          <w:bCs/>
          <w:iCs/>
          <w:color w:val="000000" w:themeColor="text1"/>
        </w:rPr>
        <w:t>MAT</w:t>
      </w:r>
      <w:r w:rsidRPr="00362D4D">
        <w:rPr>
          <w:b/>
          <w:bCs/>
          <w:iCs/>
          <w:color w:val="000000" w:themeColor="text1"/>
        </w:rPr>
        <w:t>a</w:t>
      </w:r>
      <w:proofErr w:type="spellEnd"/>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w:t>
      </w:r>
      <w:proofErr w:type="spellStart"/>
      <w:r w:rsidRPr="00233F15">
        <w:rPr>
          <w:bCs/>
          <w:iCs/>
          <w:color w:val="000000" w:themeColor="text1"/>
        </w:rPr>
        <w:t>unsucessfully</w:t>
      </w:r>
      <w:proofErr w:type="spellEnd"/>
      <w:r w:rsidRPr="00233F15">
        <w:rPr>
          <w:bCs/>
          <w:iCs/>
          <w:color w:val="000000" w:themeColor="text1"/>
        </w:rPr>
        <w:t xml:space="preserve">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w:t>
      </w:r>
      <w:r w:rsidR="00EF3DD9">
        <w:rPr>
          <w:bCs/>
          <w:iCs/>
          <w:color w:val="000000" w:themeColor="text1"/>
        </w:rPr>
        <w:t>Fig</w:t>
      </w:r>
      <w:r w:rsidR="00F23897">
        <w:rPr>
          <w:bCs/>
          <w:iCs/>
          <w:color w:val="000000" w:themeColor="text1"/>
        </w:rPr>
        <w:t xml:space="preserve">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1A96968D" w:rsidR="00AF64B1" w:rsidRPr="00233F15" w:rsidRDefault="00AF64B1" w:rsidP="00224FCB">
      <w:pPr>
        <w:outlineLvl w:val="0"/>
        <w:rPr>
          <w:b/>
          <w:bCs/>
          <w:iCs/>
          <w:color w:val="000000" w:themeColor="text1"/>
        </w:rPr>
      </w:pPr>
      <w:r w:rsidRPr="00233F15">
        <w:rPr>
          <w:b/>
          <w:bCs/>
          <w:iCs/>
          <w:color w:val="000000" w:themeColor="text1"/>
        </w:rPr>
        <w:t xml:space="preserve">Estimating </w:t>
      </w:r>
      <w:r w:rsidR="00996366">
        <w:rPr>
          <w:b/>
          <w:bCs/>
          <w:iCs/>
          <w:color w:val="000000" w:themeColor="text1"/>
        </w:rPr>
        <w:t>g</w:t>
      </w:r>
      <w:r w:rsidRPr="00233F15">
        <w:rPr>
          <w:b/>
          <w:bCs/>
          <w:iCs/>
          <w:color w:val="000000" w:themeColor="text1"/>
        </w:rPr>
        <w:t xml:space="preserve">enotyping </w:t>
      </w:r>
      <w:r w:rsidR="00996366">
        <w:rPr>
          <w:b/>
          <w:bCs/>
          <w:iCs/>
          <w:color w:val="000000" w:themeColor="text1"/>
        </w:rPr>
        <w:t>a</w:t>
      </w:r>
      <w:r w:rsidRPr="00233F15">
        <w:rPr>
          <w:b/>
          <w:bCs/>
          <w:iCs/>
          <w:color w:val="000000" w:themeColor="text1"/>
        </w:rPr>
        <w:t xml:space="preserve">ccuracy by </w:t>
      </w:r>
      <w:r w:rsidR="00996366">
        <w:rPr>
          <w:b/>
          <w:bCs/>
          <w:iCs/>
          <w:color w:val="000000" w:themeColor="text1"/>
        </w:rPr>
        <w:t>k</w:t>
      </w:r>
      <w:r w:rsidRPr="00233F15">
        <w:rPr>
          <w:b/>
          <w:bCs/>
          <w:iCs/>
          <w:color w:val="000000" w:themeColor="text1"/>
        </w:rPr>
        <w:t xml:space="preserve">nockout </w:t>
      </w:r>
      <w:r w:rsidR="00996366">
        <w:rPr>
          <w:b/>
          <w:bCs/>
          <w:iCs/>
          <w:color w:val="000000" w:themeColor="text1"/>
        </w:rPr>
        <w:t>d</w:t>
      </w:r>
      <w:r w:rsidRPr="00233F15">
        <w:rPr>
          <w:b/>
          <w:bCs/>
          <w:iCs/>
          <w:color w:val="000000" w:themeColor="text1"/>
        </w:rPr>
        <w:t>istribution</w:t>
      </w:r>
    </w:p>
    <w:p w14:paraId="0C2ADB66" w14:textId="0A76ABFC"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proofErr w:type="spellStart"/>
      <w:r w:rsidR="00575EB7" w:rsidRPr="00233F15">
        <w:rPr>
          <w:i/>
        </w:rPr>
        <w:t>en</w:t>
      </w:r>
      <w:proofErr w:type="spellEnd"/>
      <w:r w:rsidR="00575EB7" w:rsidRPr="00233F15">
        <w:rPr>
          <w:i/>
        </w:rPr>
        <w:t xml:space="preserve">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402"/>
      <w:r w:rsidRPr="00233F15">
        <w:t xml:space="preserve">cases where a wild-type is called as a mutant </w:t>
      </w:r>
      <w:r w:rsidR="00955782" w:rsidRPr="00233F15">
        <w:t>are expected to</w:t>
      </w:r>
      <w:r w:rsidRPr="00233F15">
        <w:t xml:space="preserve"> be comparably </w:t>
      </w:r>
      <w:commentRangeEnd w:id="402"/>
      <w:r w:rsidR="00C769E2">
        <w:t>rare</w:t>
      </w:r>
      <w:r w:rsidRPr="00233F15">
        <w:rPr>
          <w:rStyle w:val="CommentReference"/>
        </w:rPr>
        <w:commentReference w:id="402"/>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w:t>
      </w:r>
      <w:r w:rsidR="00EF3DD9">
        <w:rPr>
          <w:color w:val="000000" w:themeColor="text1"/>
        </w:rPr>
        <w:t>Fig</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350EA2BB" w:rsidR="002F34C1" w:rsidRPr="00233F15" w:rsidRDefault="00476697" w:rsidP="00224FCB">
      <w:pPr>
        <w:outlineLvl w:val="0"/>
        <w:rPr>
          <w:b/>
          <w:bCs/>
          <w:iCs/>
          <w:color w:val="000000" w:themeColor="text1"/>
        </w:rPr>
      </w:pPr>
      <w:proofErr w:type="spellStart"/>
      <w:r w:rsidRPr="00233F15">
        <w:rPr>
          <w:b/>
          <w:bCs/>
          <w:iCs/>
          <w:color w:val="000000" w:themeColor="text1"/>
        </w:rPr>
        <w:t>Indiviual</w:t>
      </w:r>
      <w:proofErr w:type="spellEnd"/>
      <w:r w:rsidRPr="00233F15">
        <w:rPr>
          <w:b/>
          <w:bCs/>
          <w:iCs/>
          <w:color w:val="000000" w:themeColor="text1"/>
        </w:rPr>
        <w:t xml:space="preserve">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w:t>
      </w:r>
      <w:proofErr w:type="gramStart"/>
      <w:r w:rsidR="00127266" w:rsidRPr="00233F15">
        <w:rPr>
          <w:rFonts w:eastAsia="Times New Roman"/>
          <w:color w:val="333333"/>
          <w:shd w:val="clear" w:color="auto" w:fill="FFFFFF"/>
          <w:vertAlign w:val="subscript"/>
        </w:rPr>
        <w:t xml:space="preserve">nm  </w:t>
      </w:r>
      <w:r w:rsidRPr="00233F15">
        <w:rPr>
          <w:bCs/>
          <w:iCs/>
          <w:color w:val="000000" w:themeColor="text1"/>
        </w:rPr>
        <w:t>of</w:t>
      </w:r>
      <w:proofErr w:type="gramEnd"/>
      <w:r w:rsidRPr="00233F15">
        <w:rPr>
          <w:bCs/>
          <w:iCs/>
          <w:color w:val="000000" w:themeColor="text1"/>
        </w:rPr>
        <w:t xml:space="preserve">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w:t>
      </w:r>
      <w:proofErr w:type="spellStart"/>
      <w:r w:rsidRPr="00233F15">
        <w:rPr>
          <w:bCs/>
          <w:iCs/>
          <w:color w:val="000000" w:themeColor="text1"/>
        </w:rPr>
        <w:t>GENios</w:t>
      </w:r>
      <w:proofErr w:type="spellEnd"/>
      <w:r w:rsidRPr="00233F15">
        <w:rPr>
          <w:bCs/>
          <w:iCs/>
          <w:color w:val="000000" w:themeColor="text1"/>
        </w:rPr>
        <w:t xml:space="preserve">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54CB1869"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403"/>
      <w:r w:rsidRPr="00233F15">
        <w:rPr>
          <w:bCs/>
          <w:iCs/>
          <w:color w:val="000000" w:themeColor="text1"/>
        </w:rPr>
        <w:t xml:space="preserve">wild type </w:t>
      </w:r>
      <w:commentRangeEnd w:id="403"/>
      <w:r w:rsidR="00537EAF">
        <w:rPr>
          <w:rStyle w:val="CommentReference"/>
          <w:rFonts w:asciiTheme="minorHAnsi" w:hAnsiTheme="minorHAnsi" w:cstheme="minorBidi"/>
        </w:rPr>
        <w:commentReference w:id="403"/>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 xml:space="preserve">Growth was determined by the </w:t>
      </w:r>
      <w:proofErr w:type="spellStart"/>
      <w:r w:rsidR="00877BF9" w:rsidRPr="00233F15">
        <w:rPr>
          <w:bCs/>
          <w:iCs/>
          <w:color w:val="000000" w:themeColor="text1"/>
        </w:rPr>
        <w:t>Average_G</w:t>
      </w:r>
      <w:proofErr w:type="spellEnd"/>
      <w:r w:rsidR="00877BF9" w:rsidRPr="00233F15">
        <w:rPr>
          <w:bCs/>
          <w:iCs/>
          <w:color w:val="000000" w:themeColor="text1"/>
        </w:rPr>
        <w:t xml:space="preserve"> metric</w:t>
      </w:r>
      <w:r w:rsidR="00202DC4" w:rsidRPr="00233F15">
        <w:rPr>
          <w:bCs/>
          <w:iCs/>
          <w:color w:val="000000" w:themeColor="text1"/>
        </w:rPr>
        <w:fldChar w:fldCharType="begin" w:fldLock="1"/>
      </w:r>
      <w:r w:rsidR="00D977A0">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64&lt;/sup&gt;","plainTextFormattedCitation":"64","previouslyFormattedCitation":"&lt;sup&gt;64&lt;/sup&gt;"},"properties":{"noteIndex":0},"schema":"https://github.com/citation-style-language/schema/raw/master/csl-citation.json"}</w:instrText>
      </w:r>
      <w:r w:rsidR="00202DC4" w:rsidRPr="00233F15">
        <w:rPr>
          <w:bCs/>
          <w:iCs/>
          <w:color w:val="000000" w:themeColor="text1"/>
        </w:rPr>
        <w:fldChar w:fldCharType="separate"/>
      </w:r>
      <w:r w:rsidR="00BD5B97" w:rsidRPr="00BD5B97">
        <w:rPr>
          <w:bCs/>
          <w:iCs/>
          <w:noProof/>
          <w:color w:val="000000" w:themeColor="text1"/>
          <w:vertAlign w:val="superscript"/>
        </w:rPr>
        <w:t>64</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23EABC06" w:rsidR="00C154CD" w:rsidRPr="00233F15" w:rsidRDefault="00714621" w:rsidP="00224FCB">
      <w:pPr>
        <w:outlineLvl w:val="0"/>
        <w:rPr>
          <w:b/>
          <w:bCs/>
          <w:iCs/>
          <w:color w:val="000000" w:themeColor="text1"/>
        </w:rPr>
      </w:pPr>
      <w:commentRangeStart w:id="404"/>
      <w:r w:rsidRPr="00233F15">
        <w:rPr>
          <w:b/>
          <w:bCs/>
          <w:iCs/>
          <w:color w:val="000000" w:themeColor="text1"/>
        </w:rPr>
        <w:t xml:space="preserve">Population </w:t>
      </w:r>
      <w:r w:rsidR="00996366">
        <w:rPr>
          <w:b/>
          <w:bCs/>
          <w:iCs/>
          <w:color w:val="000000" w:themeColor="text1"/>
        </w:rPr>
        <w:t>g</w:t>
      </w:r>
      <w:r w:rsidRPr="00233F15">
        <w:rPr>
          <w:b/>
          <w:bCs/>
          <w:iCs/>
          <w:color w:val="000000" w:themeColor="text1"/>
        </w:rPr>
        <w:t xml:space="preserve">rowth </w:t>
      </w:r>
      <w:r w:rsidR="00996366">
        <w:rPr>
          <w:b/>
          <w:bCs/>
          <w:iCs/>
          <w:color w:val="000000" w:themeColor="text1"/>
        </w:rPr>
        <w:t>p</w:t>
      </w:r>
      <w:r w:rsidRPr="00233F15">
        <w:rPr>
          <w:b/>
          <w:bCs/>
          <w:iCs/>
          <w:color w:val="000000" w:themeColor="text1"/>
        </w:rPr>
        <w:t xml:space="preserve">rofiling by </w:t>
      </w:r>
      <w:r w:rsidR="00996366">
        <w:rPr>
          <w:b/>
          <w:bCs/>
          <w:iCs/>
          <w:color w:val="000000" w:themeColor="text1"/>
        </w:rPr>
        <w:t>h</w:t>
      </w:r>
      <w:r w:rsidRPr="00233F15">
        <w:rPr>
          <w:b/>
          <w:bCs/>
          <w:iCs/>
          <w:color w:val="000000" w:themeColor="text1"/>
        </w:rPr>
        <w:t>igh-</w:t>
      </w:r>
      <w:r w:rsidR="00996366">
        <w:rPr>
          <w:b/>
          <w:bCs/>
          <w:iCs/>
          <w:color w:val="000000" w:themeColor="text1"/>
        </w:rPr>
        <w:t>t</w:t>
      </w:r>
      <w:r w:rsidR="00996366" w:rsidRPr="00233F15">
        <w:rPr>
          <w:b/>
          <w:bCs/>
          <w:iCs/>
          <w:color w:val="000000" w:themeColor="text1"/>
        </w:rPr>
        <w:t xml:space="preserve">hroughput </w:t>
      </w:r>
      <w:commentRangeEnd w:id="404"/>
      <w:r w:rsidR="00996366">
        <w:rPr>
          <w:b/>
          <w:bCs/>
          <w:iCs/>
          <w:color w:val="000000" w:themeColor="text1"/>
        </w:rPr>
        <w:t>s</w:t>
      </w:r>
      <w:r w:rsidR="00996366" w:rsidRPr="00233F15">
        <w:rPr>
          <w:b/>
          <w:bCs/>
          <w:iCs/>
          <w:color w:val="000000" w:themeColor="text1"/>
        </w:rPr>
        <w:t>equencing</w:t>
      </w:r>
      <w:r w:rsidR="00DD0B46" w:rsidRPr="00233F15">
        <w:rPr>
          <w:rStyle w:val="CommentReference"/>
        </w:rPr>
        <w:commentReference w:id="404"/>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proofErr w:type="gramStart"/>
      <w:r w:rsidR="00E15F6B" w:rsidRPr="00233F15">
        <w:rPr>
          <w:bCs/>
          <w:iCs/>
          <w:color w:val="000000" w:themeColor="text1"/>
        </w:rPr>
        <w:t>separate</w:t>
      </w:r>
      <w:proofErr w:type="gramEnd"/>
      <w:r w:rsidR="00E15F6B" w:rsidRPr="00233F15">
        <w:rPr>
          <w:bCs/>
          <w:iCs/>
          <w:color w:val="000000" w:themeColor="text1"/>
        </w:rPr>
        <w:t xml:space="preserve"> </w:t>
      </w:r>
      <w:r w:rsidR="0014592D" w:rsidRPr="00233F15">
        <w:rPr>
          <w:bCs/>
          <w:iCs/>
          <w:color w:val="000000" w:themeColor="text1"/>
        </w:rPr>
        <w:t xml:space="preserve">liquid </w:t>
      </w:r>
      <w:commentRangeStart w:id="405"/>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405"/>
      <w:r w:rsidR="00DD0B46" w:rsidRPr="00233F15">
        <w:rPr>
          <w:rStyle w:val="CommentReference"/>
        </w:rPr>
        <w:commentReference w:id="405"/>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w:t>
      </w:r>
      <w:proofErr w:type="spellStart"/>
      <w:r w:rsidR="007D0E49" w:rsidRPr="00233F15">
        <w:rPr>
          <w:rFonts w:eastAsia="Times New Roman"/>
          <w:color w:val="333333"/>
          <w:shd w:val="clear" w:color="auto" w:fill="FFFFFF"/>
        </w:rPr>
        <w:t>thawn</w:t>
      </w:r>
      <w:proofErr w:type="spellEnd"/>
      <w:r w:rsidR="007D0E49" w:rsidRPr="00233F15">
        <w:rPr>
          <w:rFonts w:eastAsia="Times New Roman"/>
          <w:color w:val="333333"/>
          <w:shd w:val="clear" w:color="auto" w:fill="FFFFFF"/>
        </w:rPr>
        <w:t xml:space="preserve">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proofErr w:type="gramStart"/>
      <w:r w:rsidR="004A29CC" w:rsidRPr="00233F15">
        <w:rPr>
          <w:rFonts w:eastAsia="Times New Roman"/>
          <w:color w:val="333333"/>
          <w:shd w:val="clear" w:color="auto" w:fill="FFFFFF"/>
        </w:rPr>
        <w:t>0 generation</w:t>
      </w:r>
      <w:proofErr w:type="gramEnd"/>
      <w:r w:rsidR="004A29CC" w:rsidRPr="00233F15">
        <w:rPr>
          <w:rFonts w:eastAsia="Times New Roman"/>
          <w:color w:val="333333"/>
          <w:shd w:val="clear" w:color="auto" w:fill="FFFFFF"/>
        </w:rPr>
        <w:t xml:space="preserve">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406"/>
      <w:r w:rsidR="001F4672" w:rsidRPr="00233F15">
        <w:rPr>
          <w:rFonts w:eastAsia="Times New Roman"/>
          <w:color w:val="333333"/>
          <w:shd w:val="clear" w:color="auto" w:fill="FFFFFF"/>
        </w:rPr>
        <w:t xml:space="preserve">a sample </w:t>
      </w:r>
      <w:commentRangeEnd w:id="406"/>
      <w:r w:rsidR="008065E3" w:rsidRPr="00233F15">
        <w:rPr>
          <w:rStyle w:val="CommentReference"/>
        </w:rPr>
        <w:commentReference w:id="406"/>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407"/>
      <w:r w:rsidR="000919D1" w:rsidRPr="00233F15">
        <w:rPr>
          <w:bCs/>
          <w:iCs/>
          <w:color w:val="000000" w:themeColor="text1"/>
        </w:rPr>
        <w:t>genomic DNA extraction</w:t>
      </w:r>
      <w:commentRangeEnd w:id="407"/>
      <w:r w:rsidR="00355817" w:rsidRPr="00233F15">
        <w:rPr>
          <w:rStyle w:val="CommentReference"/>
        </w:rPr>
        <w:commentReference w:id="407"/>
      </w:r>
      <w:r w:rsidR="007D0E49" w:rsidRPr="00233F15">
        <w:rPr>
          <w:bCs/>
          <w:iCs/>
          <w:color w:val="000000" w:themeColor="text1"/>
        </w:rPr>
        <w:t xml:space="preserve"> using a </w:t>
      </w:r>
      <w:proofErr w:type="spellStart"/>
      <w:r w:rsidR="007D0E49" w:rsidRPr="00233F15">
        <w:rPr>
          <w:bCs/>
          <w:iCs/>
          <w:color w:val="000000" w:themeColor="text1"/>
        </w:rPr>
        <w:t>YeaStar</w:t>
      </w:r>
      <w:proofErr w:type="spellEnd"/>
      <w:r w:rsidR="007D0E49" w:rsidRPr="00233F15">
        <w:rPr>
          <w:bCs/>
          <w:iCs/>
          <w:color w:val="000000" w:themeColor="text1"/>
        </w:rPr>
        <w:t>™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w:t>
      </w:r>
      <w:r w:rsidR="0045008A" w:rsidRPr="00233F15">
        <w:rPr>
          <w:bCs/>
          <w:iCs/>
          <w:color w:val="000000" w:themeColor="text1"/>
        </w:rPr>
        <w:lastRenderedPageBreak/>
        <w:t>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 xml:space="preserve">L of 2x Platinum PCR </w:t>
      </w:r>
      <w:proofErr w:type="spellStart"/>
      <w:r w:rsidR="002C273D" w:rsidRPr="00233F15">
        <w:rPr>
          <w:bCs/>
          <w:iCs/>
          <w:color w:val="000000" w:themeColor="text1"/>
        </w:rPr>
        <w:t>SuperMix</w:t>
      </w:r>
      <w:proofErr w:type="spellEnd"/>
      <w:r w:rsidR="002C273D" w:rsidRPr="00233F15">
        <w:rPr>
          <w:bCs/>
          <w:iCs/>
          <w:color w:val="000000" w:themeColor="text1"/>
        </w:rPr>
        <w:t xml:space="preserve">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 xml:space="preserve">bp bands were isolated, </w:t>
      </w:r>
      <w:proofErr w:type="gramStart"/>
      <w:r w:rsidR="00E768C4" w:rsidRPr="00233F15">
        <w:rPr>
          <w:bCs/>
          <w:iCs/>
          <w:color w:val="000000" w:themeColor="text1"/>
          <w:lang w:val="en-CA"/>
        </w:rPr>
        <w:t>subject  to</w:t>
      </w:r>
      <w:proofErr w:type="gramEnd"/>
      <w:r w:rsidR="00E768C4" w:rsidRPr="00233F15">
        <w:rPr>
          <w:bCs/>
          <w:iCs/>
          <w:color w:val="000000" w:themeColor="text1"/>
          <w:lang w:val="en-CA"/>
        </w:rPr>
        <w:t xml:space="preserve">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 xml:space="preserve">Illumina </w:t>
      </w:r>
      <w:proofErr w:type="spellStart"/>
      <w:r w:rsidR="002657BE" w:rsidRPr="00233F15">
        <w:rPr>
          <w:bCs/>
          <w:iCs/>
          <w:color w:val="000000" w:themeColor="text1"/>
          <w:lang w:val="en-CA"/>
        </w:rPr>
        <w:t>NextSeq</w:t>
      </w:r>
      <w:proofErr w:type="spellEnd"/>
      <w:r w:rsidR="002657BE" w:rsidRPr="00233F15">
        <w:rPr>
          <w:bCs/>
          <w:iCs/>
          <w:color w:val="000000" w:themeColor="text1"/>
          <w:lang w:val="en-CA"/>
        </w:rPr>
        <w:t xml:space="preserve"> 500 Mid Output ki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proofErr w:type="gramStart"/>
      <w:r w:rsidR="001731FC" w:rsidRPr="00233F15">
        <w:rPr>
          <w:bCs/>
          <w:iCs/>
          <w:color w:val="000000" w:themeColor="text1"/>
        </w:rPr>
        <w:t>),</w:t>
      </w:r>
      <w:r w:rsidR="0005129A" w:rsidRPr="00233F15">
        <w:rPr>
          <w:bCs/>
          <w:iCs/>
          <w:color w:val="000000" w:themeColor="text1"/>
        </w:rPr>
        <w:t xml:space="preserve">  </w:t>
      </w:r>
      <w:r w:rsidR="0013740C" w:rsidRPr="00233F15">
        <w:rPr>
          <w:bCs/>
          <w:iCs/>
          <w:color w:val="000000" w:themeColor="text1"/>
        </w:rPr>
        <w:t>strain</w:t>
      </w:r>
      <w:proofErr w:type="gramEnd"/>
      <w:r w:rsidR="0013740C" w:rsidRPr="00233F15">
        <w:rPr>
          <w:bCs/>
          <w:iCs/>
          <w:color w:val="000000" w:themeColor="text1"/>
        </w:rPr>
        <w:t xml:space="preserve">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w:t>
      </w:r>
      <w:proofErr w:type="spellStart"/>
      <w:r w:rsidR="00C52967" w:rsidRPr="00233F15">
        <w:rPr>
          <w:bCs/>
          <w:iCs/>
          <w:color w:val="000000" w:themeColor="text1"/>
        </w:rPr>
        <w:t>ungapped</w:t>
      </w:r>
      <w:proofErr w:type="spellEnd"/>
      <w:r w:rsidR="00C52967" w:rsidRPr="00233F15">
        <w:rPr>
          <w:bCs/>
          <w:iCs/>
          <w:color w:val="000000" w:themeColor="text1"/>
        </w:rPr>
        <w:t xml:space="preserve">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408"/>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w:t>
      </w:r>
      <w:proofErr w:type="spellStart"/>
      <w:r w:rsidR="000E54BE" w:rsidRPr="00233F15">
        <w:rPr>
          <w:bCs/>
          <w:iCs/>
          <w:color w:val="000000" w:themeColor="text1"/>
        </w:rPr>
        <w:t>MAT</w:t>
      </w:r>
      <w:r w:rsidR="000E54BE" w:rsidRPr="00233F15">
        <w:rPr>
          <w:b/>
          <w:bCs/>
          <w:iCs/>
          <w:color w:val="000000" w:themeColor="text1"/>
        </w:rPr>
        <w:t>a</w:t>
      </w:r>
      <w:proofErr w:type="spellEnd"/>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408"/>
      <w:r w:rsidR="00FD360B" w:rsidRPr="00233F15">
        <w:rPr>
          <w:rStyle w:val="CommentReference"/>
        </w:rPr>
        <w:commentReference w:id="408"/>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3D79AA"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w:t>
      </w:r>
      <w:r w:rsidR="007E5134">
        <w:rPr>
          <w:rFonts w:eastAsiaTheme="minorEastAsia"/>
          <w:bCs/>
          <w:iCs/>
          <w:color w:val="000000" w:themeColor="text1"/>
          <w:lang w:val="en-CA"/>
        </w:rPr>
        <w:lastRenderedPageBreak/>
        <w:t xml:space="preserve">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3D79AA"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3D79AA"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w:t>
      </w:r>
      <w:proofErr w:type="spellStart"/>
      <w:r w:rsidR="007E5134">
        <w:rPr>
          <w:rFonts w:eastAsiaTheme="minorEastAsia"/>
          <w:bCs/>
          <w:iCs/>
          <w:color w:val="000000" w:themeColor="text1"/>
          <w:lang w:val="en-CA"/>
        </w:rPr>
        <w:t>ip</w:t>
      </w:r>
      <w:proofErr w:type="spellEnd"/>
      <w:r w:rsidR="007E5134">
        <w:rPr>
          <w:rFonts w:eastAsiaTheme="minorEastAsia"/>
          <w:bCs/>
          <w:iCs/>
          <w:color w:val="000000" w:themeColor="text1"/>
          <w:lang w:val="en-CA"/>
        </w:rPr>
        <w:t xml:space="preserve">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3D79AA"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 xml:space="preserve">satisfies this relationship using the </w:t>
      </w:r>
      <w:proofErr w:type="gramStart"/>
      <w:r w:rsidR="00E76A36">
        <w:rPr>
          <w:rFonts w:eastAsiaTheme="minorEastAsia"/>
          <w:bCs/>
          <w:iCs/>
          <w:color w:val="000000" w:themeColor="text1"/>
          <w:lang w:val="en-CA"/>
        </w:rPr>
        <w:t>optimize</w:t>
      </w:r>
      <w:r w:rsidR="00E76826">
        <w:rPr>
          <w:rFonts w:eastAsiaTheme="minorEastAsia"/>
          <w:bCs/>
          <w:iCs/>
          <w:color w:val="000000" w:themeColor="text1"/>
          <w:lang w:val="en-CA"/>
        </w:rPr>
        <w:t>(</w:t>
      </w:r>
      <w:proofErr w:type="gramEnd"/>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w:t>
      </w:r>
      <w:proofErr w:type="spellStart"/>
      <w:r w:rsidR="00E76A36">
        <w:rPr>
          <w:rFonts w:eastAsiaTheme="minorEastAsia"/>
          <w:bCs/>
          <w:iCs/>
          <w:color w:val="000000" w:themeColor="text1"/>
          <w:lang w:val="en-CA"/>
        </w:rPr>
        <w:t>ivided</w:t>
      </w:r>
      <w:proofErr w:type="spellEnd"/>
      <w:r w:rsidR="00E76A36">
        <w:rPr>
          <w:rFonts w:eastAsiaTheme="minorEastAsia"/>
          <w:bCs/>
          <w:iCs/>
          <w:color w:val="000000" w:themeColor="text1"/>
          <w:lang w:val="en-CA"/>
        </w:rPr>
        <w:t xml:space="preserve">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3D79AA"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EC2D7A3"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 xml:space="preserve">such that resistance estimates from the </w:t>
      </w:r>
      <w:proofErr w:type="spellStart"/>
      <w:r w:rsidR="00D9511C">
        <w:rPr>
          <w:rFonts w:eastAsiaTheme="minorEastAsia"/>
          <w:bCs/>
          <w:iCs/>
          <w:color w:val="000000" w:themeColor="text1"/>
          <w:lang w:val="en-CA"/>
        </w:rPr>
        <w:t>MAT</w:t>
      </w:r>
      <w:r w:rsidR="00D9511C" w:rsidRPr="00D9511C">
        <w:rPr>
          <w:rFonts w:eastAsiaTheme="minorEastAsia"/>
          <w:b/>
          <w:bCs/>
          <w:iCs/>
          <w:color w:val="000000" w:themeColor="text1"/>
          <w:lang w:val="en-CA"/>
        </w:rPr>
        <w:t>a</w:t>
      </w:r>
      <w:proofErr w:type="spellEnd"/>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EF3DD9">
        <w:rPr>
          <w:rFonts w:eastAsiaTheme="minorEastAsia"/>
          <w:bCs/>
          <w:iCs/>
          <w:color w:val="000000" w:themeColor="text1"/>
          <w:lang w:val="en-CA"/>
        </w:rPr>
        <w:t>Fig</w:t>
      </w:r>
      <w:r w:rsidR="005B60EA">
        <w:rPr>
          <w:rFonts w:eastAsiaTheme="minorEastAsia"/>
          <w:bCs/>
          <w:iCs/>
          <w:color w:val="000000" w:themeColor="text1"/>
          <w:lang w:val="en-CA"/>
        </w:rPr>
        <w:t xml:space="preserve"> 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 xml:space="preserve">the </w:t>
      </w:r>
      <w:proofErr w:type="spellStart"/>
      <w:r w:rsidR="00ED15EA">
        <w:rPr>
          <w:rFonts w:eastAsiaTheme="minorEastAsia"/>
          <w:bCs/>
          <w:iCs/>
          <w:color w:val="000000" w:themeColor="text1"/>
          <w:lang w:val="en-CA"/>
        </w:rPr>
        <w:t>MAT</w:t>
      </w:r>
      <w:r w:rsidR="00ED15EA" w:rsidRPr="00D9511C">
        <w:rPr>
          <w:rFonts w:eastAsiaTheme="minorEastAsia"/>
          <w:b/>
          <w:bCs/>
          <w:iCs/>
          <w:color w:val="000000" w:themeColor="text1"/>
          <w:lang w:val="en-CA"/>
        </w:rPr>
        <w:t>a</w:t>
      </w:r>
      <w:proofErr w:type="spellEnd"/>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EF3DD9">
        <w:rPr>
          <w:rFonts w:eastAsiaTheme="minorEastAsia"/>
          <w:bCs/>
          <w:iCs/>
          <w:color w:val="000000" w:themeColor="text1"/>
          <w:lang w:val="en-CA"/>
        </w:rPr>
        <w:t>Fig</w:t>
      </w:r>
      <w:r w:rsidR="00BF2A5E">
        <w:rPr>
          <w:rFonts w:eastAsiaTheme="minorEastAsia"/>
          <w:bCs/>
          <w:iCs/>
          <w:color w:val="000000" w:themeColor="text1"/>
          <w:lang w:val="en-CA"/>
        </w:rPr>
        <w:t xml:space="preserve"> 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1FF0F18E"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D977A0">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5&lt;/sup&gt;","plainTextFormattedCitation":"65","previouslyFormattedCitation":"&lt;sup&gt;65&lt;/sup&gt;"},"properties":{"noteIndex":0},"schema":"https://github.com/citation-style-language/schema/raw/master/csl-citation.json"}</w:instrText>
      </w:r>
      <w:r w:rsidR="00131C80" w:rsidRPr="00233F15">
        <w:rPr>
          <w:bCs/>
          <w:iCs/>
          <w:color w:val="000000" w:themeColor="text1"/>
        </w:rPr>
        <w:fldChar w:fldCharType="separate"/>
      </w:r>
      <w:r w:rsidR="00BD5B97" w:rsidRPr="00BD5B97">
        <w:rPr>
          <w:bCs/>
          <w:iCs/>
          <w:noProof/>
          <w:color w:val="000000" w:themeColor="text1"/>
          <w:vertAlign w:val="superscript"/>
        </w:rPr>
        <w:t>65</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3D79AA"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3D79AA"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3D79AA"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3D79AA"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3D79AA"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3D79AA"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3D79AA"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w:t>
      </w:r>
      <w:proofErr w:type="spellStart"/>
      <w:proofErr w:type="gramStart"/>
      <w:r w:rsidR="00911095">
        <w:rPr>
          <w:rFonts w:eastAsiaTheme="minorEastAsia"/>
          <w:bCs/>
          <w:iCs/>
          <w:color w:val="000000" w:themeColor="text1"/>
        </w:rPr>
        <w:t>glm</w:t>
      </w:r>
      <w:proofErr w:type="spellEnd"/>
      <w:r w:rsidR="00A903E1">
        <w:rPr>
          <w:rFonts w:eastAsiaTheme="minorEastAsia"/>
          <w:bCs/>
          <w:iCs/>
          <w:color w:val="000000" w:themeColor="text1"/>
        </w:rPr>
        <w:t>(</w:t>
      </w:r>
      <w:proofErr w:type="gramEnd"/>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6CE4611B"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EF3DD9">
        <w:rPr>
          <w:rFonts w:eastAsiaTheme="minorEastAsia"/>
          <w:bCs/>
          <w:iCs/>
          <w:color w:val="000000" w:themeColor="text1"/>
          <w:lang w:val="en-CA"/>
        </w:rPr>
        <w:t>Fig</w:t>
      </w:r>
      <w:r w:rsidR="004F5977">
        <w:rPr>
          <w:rFonts w:eastAsiaTheme="minorEastAsia"/>
          <w:bCs/>
          <w:iCs/>
          <w:color w:val="000000" w:themeColor="text1"/>
          <w:lang w:val="en-CA"/>
        </w:rPr>
        <w:t xml:space="preserve"> 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Fig 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w:t>
      </w:r>
      <w:r w:rsidR="000B2871">
        <w:rPr>
          <w:rFonts w:eastAsiaTheme="minorEastAsia"/>
          <w:color w:val="000000" w:themeColor="text1"/>
          <w:lang w:val="en-CA"/>
        </w:rPr>
        <w:lastRenderedPageBreak/>
        <w:t xml:space="preserve">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3D79AA"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3D79AA"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proofErr w:type="spellStart"/>
      <w:r w:rsidR="00EC7561">
        <w:rPr>
          <w:rFonts w:eastAsiaTheme="minorEastAsia"/>
          <w:bCs/>
          <w:iCs/>
          <w:color w:val="000000" w:themeColor="text1"/>
          <w:lang w:val="en-CA"/>
        </w:rPr>
        <w:t>entration</w:t>
      </w:r>
      <w:proofErr w:type="spellEnd"/>
      <w:r w:rsidR="00EC7561">
        <w:rPr>
          <w:rFonts w:eastAsiaTheme="minorEastAsia"/>
          <w:bCs/>
          <w:iCs/>
          <w:color w:val="000000" w:themeColor="text1"/>
          <w:lang w:val="en-CA"/>
        </w:rPr>
        <w:t xml:space="preserve">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w:t>
      </w:r>
      <w:proofErr w:type="gramStart"/>
      <w:r w:rsidR="00073541">
        <w:rPr>
          <w:rFonts w:eastAsiaTheme="minorEastAsia"/>
          <w:bCs/>
          <w:iCs/>
          <w:color w:val="000000" w:themeColor="text1"/>
          <w:lang w:val="en-CA"/>
        </w:rPr>
        <w:t>unknown constant</w:t>
      </w:r>
      <w:r w:rsidR="00EC7561">
        <w:rPr>
          <w:rFonts w:eastAsiaTheme="minorEastAsia"/>
          <w:bCs/>
          <w:iCs/>
          <w:color w:val="000000" w:themeColor="text1"/>
          <w:lang w:val="en-CA"/>
        </w:rPr>
        <w:t>s</w:t>
      </w:r>
      <w:proofErr w:type="gramEnd"/>
      <w:r w:rsidR="00EC7561">
        <w:rPr>
          <w:rFonts w:eastAsiaTheme="minorEastAsia"/>
          <w:bCs/>
          <w:iCs/>
          <w:color w:val="000000" w:themeColor="text1"/>
          <w:lang w:val="en-CA"/>
        </w:rPr>
        <w:t xml:space="preserve">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3D79AA"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proofErr w:type="spellStart"/>
      <w:r w:rsidR="008B4289">
        <w:rPr>
          <w:rFonts w:eastAsiaTheme="minorEastAsia"/>
          <w:bCs/>
          <w:iCs/>
          <w:color w:val="000000" w:themeColor="text1"/>
          <w:lang w:val="en-CA"/>
        </w:rPr>
        <w:t>s</w:t>
      </w:r>
      <w:proofErr w:type="spellEnd"/>
      <w:r w:rsidR="008B4289">
        <w:rPr>
          <w:rFonts w:eastAsiaTheme="minorEastAsia"/>
          <w:bCs/>
          <w:iCs/>
          <w:color w:val="000000" w:themeColor="text1"/>
          <w:lang w:val="en-CA"/>
        </w:rPr>
        <w:t xml:space="preserve">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3D79AA"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lastRenderedPageBreak/>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3D79AA"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3D79AA"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 xml:space="preserve">used the </w:t>
      </w:r>
      <w:proofErr w:type="spellStart"/>
      <w:r w:rsidR="00FF234B">
        <w:rPr>
          <w:rFonts w:eastAsiaTheme="minorEastAsia"/>
          <w:bCs/>
          <w:iCs/>
          <w:color w:val="000000" w:themeColor="text1"/>
          <w:lang w:val="en-CA"/>
        </w:rPr>
        <w:t>keras</w:t>
      </w:r>
      <w:proofErr w:type="spellEnd"/>
      <w:r w:rsidR="00FF234B">
        <w:rPr>
          <w:rFonts w:eastAsiaTheme="minorEastAsia"/>
          <w:bCs/>
          <w:iCs/>
          <w:color w:val="000000" w:themeColor="text1"/>
          <w:lang w:val="en-CA"/>
        </w:rPr>
        <w:t xml:space="preserve">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 xml:space="preserve">provide a second layer of length 16 to </w:t>
      </w:r>
      <w:proofErr w:type="spellStart"/>
      <w:r>
        <w:rPr>
          <w:rFonts w:eastAsiaTheme="minorEastAsia"/>
          <w:bCs/>
          <w:iCs/>
          <w:color w:val="000000" w:themeColor="text1"/>
        </w:rPr>
        <w:t>keras</w:t>
      </w:r>
      <w:proofErr w:type="spellEnd"/>
      <w:r>
        <w:rPr>
          <w:rFonts w:eastAsiaTheme="minorEastAsia"/>
          <w:bCs/>
          <w:iCs/>
          <w:color w:val="000000" w:themeColor="text1"/>
        </w:rPr>
        <w:t>,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w:t>
      </w:r>
      <w:proofErr w:type="spellStart"/>
      <w:r w:rsidR="00A7135F">
        <w:rPr>
          <w:rFonts w:eastAsiaTheme="minorEastAsia"/>
          <w:bCs/>
          <w:iCs/>
          <w:color w:val="000000" w:themeColor="text1"/>
          <w:lang w:val="en-CA"/>
        </w:rPr>
        <w:t>nsporter</w:t>
      </w:r>
      <w:proofErr w:type="spellEnd"/>
      <w:r w:rsidR="00A7135F">
        <w:rPr>
          <w:rFonts w:eastAsiaTheme="minorEastAsia"/>
          <w:bCs/>
          <w:iCs/>
          <w:color w:val="000000" w:themeColor="text1"/>
          <w:lang w:val="en-CA"/>
        </w:rPr>
        <w:t xml:space="preserve">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w:t>
      </w:r>
      <w:proofErr w:type="gramStart"/>
      <w:r w:rsidR="00A7135F">
        <w:rPr>
          <w:rFonts w:eastAsiaTheme="minorEastAsia"/>
          <w:color w:val="000000" w:themeColor="text1"/>
          <w:lang w:val="en-CA"/>
        </w:rPr>
        <w:t>multiply</w:t>
      </w:r>
      <w:r w:rsidR="00765132">
        <w:rPr>
          <w:rFonts w:eastAsiaTheme="minorEastAsia"/>
          <w:color w:val="000000" w:themeColor="text1"/>
          <w:lang w:val="en-CA"/>
        </w:rPr>
        <w:t>(</w:t>
      </w:r>
      <w:proofErr w:type="gramEnd"/>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proofErr w:type="spellStart"/>
      <w:r w:rsidR="00651DB9">
        <w:rPr>
          <w:rFonts w:eastAsiaTheme="minorEastAsia"/>
          <w:bCs/>
          <w:iCs/>
          <w:color w:val="000000" w:themeColor="text1"/>
          <w:lang w:val="en-CA"/>
        </w:rPr>
        <w:t>ed</w:t>
      </w:r>
      <w:proofErr w:type="spellEnd"/>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w:t>
      </w:r>
      <w:proofErr w:type="spellStart"/>
      <w:r w:rsidR="00651DB9">
        <w:rPr>
          <w:rFonts w:eastAsiaTheme="minorEastAsia"/>
          <w:bCs/>
          <w:iCs/>
          <w:color w:val="000000" w:themeColor="text1"/>
          <w:lang w:val="en-CA"/>
        </w:rPr>
        <w:t>kernel_constraint</w:t>
      </w:r>
      <w:proofErr w:type="spellEnd"/>
      <w:r w:rsidR="00651DB9">
        <w:rPr>
          <w:rFonts w:eastAsiaTheme="minorEastAsia"/>
          <w:bCs/>
          <w:iCs/>
          <w:color w:val="000000" w:themeColor="text1"/>
          <w:lang w:val="en-CA"/>
        </w:rPr>
        <w:t xml:space="preserve">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proofErr w:type="spellStart"/>
      <w:r w:rsidR="00D7702B">
        <w:rPr>
          <w:rFonts w:eastAsiaTheme="minorEastAsia"/>
          <w:bCs/>
          <w:iCs/>
          <w:color w:val="000000" w:themeColor="text1"/>
          <w:lang w:val="en-CA"/>
        </w:rPr>
        <w:t>ansporter</w:t>
      </w:r>
      <w:proofErr w:type="spellEnd"/>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w:t>
      </w:r>
      <w:proofErr w:type="spellStart"/>
      <w:r w:rsidR="00BC0A60">
        <w:rPr>
          <w:rFonts w:eastAsiaTheme="minorEastAsia"/>
          <w:bCs/>
          <w:iCs/>
          <w:color w:val="000000" w:themeColor="text1"/>
          <w:lang w:val="en-CA"/>
        </w:rPr>
        <w:t>kernel_regularizer</w:t>
      </w:r>
      <w:proofErr w:type="spellEnd"/>
      <w:r w:rsidR="00BC0A60">
        <w:rPr>
          <w:rFonts w:eastAsiaTheme="minorEastAsia"/>
          <w:bCs/>
          <w:iCs/>
          <w:color w:val="000000" w:themeColor="text1"/>
          <w:lang w:val="en-CA"/>
        </w:rPr>
        <w:t xml:space="preserve"> </w:t>
      </w:r>
      <w:r w:rsidR="0063302F">
        <w:rPr>
          <w:rFonts w:eastAsiaTheme="minorEastAsia"/>
          <w:bCs/>
          <w:iCs/>
          <w:color w:val="000000" w:themeColor="text1"/>
          <w:lang w:val="en-CA"/>
        </w:rPr>
        <w:t xml:space="preserve">and </w:t>
      </w:r>
      <w:proofErr w:type="spellStart"/>
      <w:r w:rsidR="0063302F">
        <w:rPr>
          <w:rFonts w:eastAsiaTheme="minorEastAsia"/>
          <w:bCs/>
          <w:iCs/>
          <w:color w:val="000000" w:themeColor="text1"/>
          <w:lang w:val="en-CA"/>
        </w:rPr>
        <w:t>bias_regularizer</w:t>
      </w:r>
      <w:proofErr w:type="spellEnd"/>
      <w:r w:rsidR="0063302F">
        <w:rPr>
          <w:rFonts w:eastAsiaTheme="minorEastAsia"/>
          <w:bCs/>
          <w:iCs/>
          <w:color w:val="000000" w:themeColor="text1"/>
          <w:lang w:val="en-CA"/>
        </w:rPr>
        <w:t xml:space="preserve">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 xml:space="preserve">regularization of the bias </w:t>
      </w:r>
      <w:r w:rsidR="008445DD">
        <w:rPr>
          <w:rFonts w:eastAsiaTheme="minorEastAsia"/>
          <w:bCs/>
          <w:iCs/>
          <w:color w:val="000000" w:themeColor="text1"/>
          <w:lang w:val="en-CA"/>
        </w:rPr>
        <w:lastRenderedPageBreak/>
        <w:t>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1B41DB4"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w:t>
      </w:r>
      <w:proofErr w:type="spellStart"/>
      <w:r>
        <w:rPr>
          <w:rFonts w:eastAsiaTheme="minorEastAsia"/>
          <w:bCs/>
          <w:iCs/>
          <w:color w:val="000000" w:themeColor="text1"/>
          <w:lang w:val="en-CA"/>
        </w:rPr>
        <w:t>mse</w:t>
      </w:r>
      <w:proofErr w:type="spellEnd"/>
      <w:r>
        <w:rPr>
          <w:rFonts w:eastAsiaTheme="minorEastAsia"/>
          <w:bCs/>
          <w:iCs/>
          <w:color w:val="000000" w:themeColor="text1"/>
          <w:lang w:val="en-CA"/>
        </w:rPr>
        <w:t xml:space="preserve">’) loss function, using the </w:t>
      </w:r>
      <w:proofErr w:type="spellStart"/>
      <w:r>
        <w:rPr>
          <w:rFonts w:eastAsiaTheme="minorEastAsia"/>
          <w:bCs/>
          <w:iCs/>
          <w:color w:val="000000" w:themeColor="text1"/>
          <w:lang w:val="en-CA"/>
        </w:rPr>
        <w:t>adam</w:t>
      </w:r>
      <w:proofErr w:type="spellEnd"/>
      <w:r>
        <w:rPr>
          <w:rFonts w:eastAsiaTheme="minorEastAsia"/>
          <w:bCs/>
          <w:iCs/>
          <w:color w:val="000000" w:themeColor="text1"/>
          <w:lang w:val="en-CA"/>
        </w:rPr>
        <w:t xml:space="preserve">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000 epochs, using a batch size of 1,000 and 10% split between training and validation (</w:t>
      </w:r>
      <w:proofErr w:type="spellStart"/>
      <w:r w:rsidR="00BC1C98">
        <w:rPr>
          <w:rFonts w:eastAsiaTheme="minorEastAsia"/>
          <w:bCs/>
          <w:iCs/>
          <w:color w:val="000000" w:themeColor="text1"/>
          <w:lang w:val="en-CA"/>
        </w:rPr>
        <w:t>validation_split</w:t>
      </w:r>
      <w:proofErr w:type="spellEnd"/>
      <w:r w:rsidR="00BC1C98">
        <w:rPr>
          <w:rFonts w:eastAsiaTheme="minorEastAsia"/>
          <w:bCs/>
          <w:iCs/>
          <w:color w:val="000000" w:themeColor="text1"/>
          <w:lang w:val="en-CA"/>
        </w:rPr>
        <w:t xml:space="preserve">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3D79AA"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32FFB9D6" w:rsidR="00D6761C" w:rsidRPr="000E66F9" w:rsidRDefault="00D6761C" w:rsidP="008D2C0D">
      <w:pPr>
        <w:jc w:val="both"/>
        <w:rPr>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rFonts w:eastAsiaTheme="minorEastAsia"/>
          <w:bCs/>
          <w:iCs/>
          <w:color w:val="000000" w:themeColor="text1"/>
        </w:rPr>
        <w:t xml:space="preserve">, </w:t>
      </w:r>
      <w:r w:rsidR="00267237">
        <w:rPr>
          <w:bCs/>
          <w:iCs/>
          <w:color w:val="000000" w:themeColor="text1"/>
        </w:rPr>
        <w:t>and after observing the mean-squared error of the resulting predictions</w:t>
      </w:r>
      <w:r w:rsidR="00267237">
        <w:rPr>
          <w:bCs/>
          <w:iCs/>
          <w:color w:val="000000" w:themeColor="text1"/>
          <w:lang w:val="en-CA"/>
        </w:rPr>
        <w:t xml:space="preserve"> and the number of model parameters, 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Fig 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 xml:space="preserve">W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appeared to </w:t>
      </w:r>
      <w:r w:rsidR="00FF6E5A">
        <w:rPr>
          <w:bCs/>
          <w:iCs/>
          <w:color w:val="000000" w:themeColor="text1"/>
        </w:rPr>
        <w:t>result in a ‘spike’</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 xml:space="preserve">the </w:t>
      </w:r>
      <w:proofErr w:type="spellStart"/>
      <w:r>
        <w:rPr>
          <w:bCs/>
          <w:iCs/>
          <w:color w:val="000000" w:themeColor="text1"/>
        </w:rPr>
        <w:t>MAT</w:t>
      </w:r>
      <w:r w:rsidRPr="00D6761C">
        <w:rPr>
          <w:b/>
          <w:bCs/>
          <w:iCs/>
          <w:color w:val="000000" w:themeColor="text1"/>
        </w:rPr>
        <w:t>a</w:t>
      </w:r>
      <w:proofErr w:type="spellEnd"/>
      <w:r>
        <w:rPr>
          <w:bCs/>
          <w:iCs/>
          <w:color w:val="000000" w:themeColor="text1"/>
        </w:rPr>
        <w:t xml:space="preserve"> and MAT</w:t>
      </w:r>
      <w:r w:rsidRPr="00D6761C">
        <w:rPr>
          <w:b/>
          <w:bCs/>
          <w:iCs/>
          <w:color w:val="000000" w:themeColor="text1"/>
          <w:lang w:val="el-GR"/>
        </w:rPr>
        <w:t>α</w:t>
      </w:r>
      <w:r>
        <w:rPr>
          <w:bCs/>
          <w:iCs/>
          <w:color w:val="000000" w:themeColor="text1"/>
        </w:rPr>
        <w:t xml:space="preserve"> </w:t>
      </w:r>
      <w:proofErr w:type="gramStart"/>
      <w:r>
        <w:rPr>
          <w:bCs/>
          <w:iCs/>
          <w:color w:val="000000" w:themeColor="text1"/>
        </w:rPr>
        <w:t>pools</w:t>
      </w:r>
      <w:r w:rsidRPr="00D6761C">
        <w:rPr>
          <w:bCs/>
          <w:iCs/>
          <w:color w:val="000000" w:themeColor="text1"/>
          <w:lang w:val="en-CA"/>
        </w:rPr>
        <w:t xml:space="preserve"> </w:t>
      </w:r>
      <w:r>
        <w:rPr>
          <w:bCs/>
          <w:iCs/>
          <w:color w:val="000000" w:themeColor="text1"/>
        </w:rPr>
        <w:t xml:space="preserve"> (</w:t>
      </w:r>
      <w:proofErr w:type="gramEnd"/>
      <w:r w:rsidR="00EF3DD9">
        <w:rPr>
          <w:bCs/>
          <w:iCs/>
          <w:color w:val="000000" w:themeColor="text1"/>
        </w:rPr>
        <w:t>Fig</w:t>
      </w:r>
      <w:r>
        <w:rPr>
          <w:bCs/>
          <w:iCs/>
          <w:color w:val="000000" w:themeColor="text1"/>
        </w:rPr>
        <w:t xml:space="preserve"> 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EF3DD9">
        <w:rPr>
          <w:bCs/>
          <w:iCs/>
          <w:color w:val="000000" w:themeColor="text1"/>
        </w:rPr>
        <w:t>Fig</w:t>
      </w:r>
      <w:r w:rsidR="00874260">
        <w:rPr>
          <w:bCs/>
          <w:iCs/>
          <w:color w:val="000000" w:themeColor="text1"/>
        </w:rPr>
        <w:t xml:space="preserv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3D79AA"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3D79AA"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02F1EB44"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lastRenderedPageBreak/>
        <w:t xml:space="preserve">Considering only data wher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33FF167"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w:t>
      </w:r>
      <w:proofErr w:type="spellStart"/>
      <w:r w:rsidR="00C30511" w:rsidRPr="00233F15">
        <w:rPr>
          <w:color w:val="000000" w:themeColor="text1"/>
        </w:rPr>
        <w:t>MAT</w:t>
      </w:r>
      <w:r w:rsidR="00C30511" w:rsidRPr="00233F15">
        <w:rPr>
          <w:b/>
          <w:color w:val="000000" w:themeColor="text1"/>
        </w:rPr>
        <w:t>a</w:t>
      </w:r>
      <w:proofErr w:type="spellEnd"/>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 xml:space="preserve">subject to sporulation and </w:t>
      </w:r>
      <w:proofErr w:type="spellStart"/>
      <w:r w:rsidR="002272B1" w:rsidRPr="00233F15">
        <w:rPr>
          <w:color w:val="000000" w:themeColor="text1"/>
        </w:rPr>
        <w:t>MAT</w:t>
      </w:r>
      <w:r w:rsidR="002272B1" w:rsidRPr="00233F15">
        <w:rPr>
          <w:b/>
          <w:color w:val="000000" w:themeColor="text1"/>
        </w:rPr>
        <w:t>a</w:t>
      </w:r>
      <w:proofErr w:type="spellEnd"/>
      <w:r w:rsidR="002272B1" w:rsidRPr="00233F15">
        <w:rPr>
          <w:b/>
          <w:color w:val="000000" w:themeColor="text1"/>
        </w:rPr>
        <w:t xml:space="preserve">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4F6CD1">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3&lt;/sup&gt;"},"properties":{"noteIndex":0},"schema":"https://github.com/citation-style-language/schema/raw/master/csl-citation.json"}</w:instrText>
      </w:r>
      <w:r w:rsidR="002272B1" w:rsidRPr="00233F15">
        <w:rPr>
          <w:color w:val="000000" w:themeColor="text1"/>
        </w:rPr>
        <w:fldChar w:fldCharType="separate"/>
      </w:r>
      <w:r w:rsidR="004F6CD1" w:rsidRPr="004F6CD1">
        <w:rPr>
          <w:noProof/>
          <w:color w:val="000000" w:themeColor="text1"/>
          <w:vertAlign w:val="superscript"/>
        </w:rPr>
        <w:t>2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409"/>
      <w:r w:rsidRPr="001668D4">
        <w:rPr>
          <w:b/>
          <w:bCs/>
          <w:iCs/>
          <w:color w:val="000000" w:themeColor="text1"/>
        </w:rPr>
        <w:t>Analysis of Liquid Growth Data</w:t>
      </w:r>
      <w:commentRangeEnd w:id="409"/>
      <w:r w:rsidR="00883356" w:rsidRPr="001668D4">
        <w:rPr>
          <w:rStyle w:val="CommentReference"/>
          <w:color w:val="000000" w:themeColor="text1"/>
        </w:rPr>
        <w:commentReference w:id="409"/>
      </w:r>
    </w:p>
    <w:p w14:paraId="218BD90F" w14:textId="3672165F"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3,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w:t>
      </w:r>
      <w:proofErr w:type="spellStart"/>
      <w:r w:rsidR="00E95130">
        <w:rPr>
          <w:color w:val="000000" w:themeColor="text1"/>
        </w:rPr>
        <w:t>tecan</w:t>
      </w:r>
      <w:proofErr w:type="spellEnd"/>
      <w:r w:rsidR="00E95130">
        <w:rPr>
          <w:color w:val="000000" w:themeColor="text1"/>
        </w:rPr>
        <w:t xml:space="preserve">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Fig S11.  </w:t>
      </w:r>
      <w:r w:rsidR="0042259B">
        <w:rPr>
          <w:color w:val="000000" w:themeColor="text1"/>
        </w:rPr>
        <w:t xml:space="preserve">To </w:t>
      </w:r>
      <w:r w:rsidR="00A245BA">
        <w:rPr>
          <w:color w:val="000000" w:themeColor="text1"/>
        </w:rPr>
        <w:t xml:space="preserve">determine the fitted IC50 values in Fig 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67A378BE"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and selected for growth in SD –</w:t>
      </w:r>
      <w:proofErr w:type="spellStart"/>
      <w:r w:rsidR="00496813" w:rsidRPr="00662D0E">
        <w:rPr>
          <w:bCs/>
          <w:iCs/>
          <w:color w:val="000000" w:themeColor="text1"/>
        </w:rPr>
        <w:t>Trp</w:t>
      </w:r>
      <w:proofErr w:type="spellEnd"/>
      <w:r w:rsidR="00496813" w:rsidRPr="00662D0E">
        <w:rPr>
          <w:bCs/>
          <w:iCs/>
          <w:color w:val="000000" w:themeColor="text1"/>
        </w:rPr>
        <w:t xml:space="preserve">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D977A0">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6&lt;/sup&gt;","plainTextFormattedCitation":"66","previouslyFormattedCitation":"&lt;sup&gt;66&lt;/sup&gt;"},"properties":{"noteIndex":0},"schema":"https://github.com/citation-style-language/schema/raw/master/csl-citation.json"}</w:instrText>
      </w:r>
      <w:r w:rsidR="0042743A" w:rsidRPr="00662D0E">
        <w:rPr>
          <w:bCs/>
          <w:iCs/>
          <w:color w:val="000000" w:themeColor="text1"/>
        </w:rPr>
        <w:fldChar w:fldCharType="separate"/>
      </w:r>
      <w:r w:rsidR="00BD5B97" w:rsidRPr="00BD5B97">
        <w:rPr>
          <w:bCs/>
          <w:iCs/>
          <w:noProof/>
          <w:color w:val="000000" w:themeColor="text1"/>
          <w:vertAlign w:val="superscript"/>
        </w:rPr>
        <w:t>66</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w:t>
      </w:r>
      <w:proofErr w:type="spellStart"/>
      <w:r w:rsidR="00D44E0B" w:rsidRPr="00662D0E">
        <w:rPr>
          <w:bCs/>
          <w:iCs/>
          <w:color w:val="000000" w:themeColor="text1"/>
        </w:rPr>
        <w:t>Trp</w:t>
      </w:r>
      <w:proofErr w:type="spellEnd"/>
      <w:r w:rsidR="00D44E0B" w:rsidRPr="00662D0E">
        <w:rPr>
          <w:bCs/>
          <w:iCs/>
          <w:color w:val="000000" w:themeColor="text1"/>
        </w:rPr>
        <w:t>–</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410"/>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410"/>
      <w:r w:rsidR="00662D0E">
        <w:rPr>
          <w:rStyle w:val="CommentReference"/>
          <w:rFonts w:asciiTheme="minorHAnsi" w:hAnsiTheme="minorHAnsi" w:cstheme="minorBidi"/>
        </w:rPr>
        <w:commentReference w:id="410"/>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411"/>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411"/>
      <w:r w:rsidR="00DF4CE6">
        <w:rPr>
          <w:rStyle w:val="CommentReference"/>
          <w:rFonts w:asciiTheme="minorHAnsi" w:hAnsiTheme="minorHAnsi" w:cstheme="minorBidi"/>
        </w:rPr>
        <w:commentReference w:id="411"/>
      </w:r>
    </w:p>
    <w:p w14:paraId="20BF344E" w14:textId="36A5B518" w:rsidR="00FF1DD3" w:rsidRDefault="00976F03" w:rsidP="00224FCB">
      <w:pPr>
        <w:outlineLvl w:val="0"/>
      </w:pPr>
      <w:r w:rsidRPr="00215E0E">
        <w:rPr>
          <w:bCs/>
          <w:i/>
          <w:iCs/>
          <w:color w:val="000000" w:themeColor="text1"/>
        </w:rPr>
        <w:lastRenderedPageBreak/>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proofErr w:type="spellStart"/>
      <w:r w:rsidR="0046236A" w:rsidRPr="00652936">
        <w:t>MAT</w:t>
      </w:r>
      <w:r w:rsidR="0046236A" w:rsidRPr="00652936">
        <w:rPr>
          <w:b/>
        </w:rPr>
        <w:t>a</w:t>
      </w:r>
      <w:proofErr w:type="spellEnd"/>
      <w:r w:rsidR="0046236A">
        <w:t xml:space="preserve"> (</w:t>
      </w:r>
      <w:proofErr w:type="spellStart"/>
      <w:r w:rsidR="0046236A">
        <w:t>mDHFR</w:t>
      </w:r>
      <w:proofErr w:type="spellEnd"/>
      <w:r w:rsidR="0046236A">
        <w:t>-</w:t>
      </w:r>
      <w:r w:rsidR="0046236A" w:rsidRPr="00B44B74">
        <w:t>F[1,2]</w:t>
      </w:r>
      <w:r w:rsidR="0046236A">
        <w:t>-</w:t>
      </w:r>
      <w:proofErr w:type="spellStart"/>
      <w:r w:rsidR="0046236A">
        <w:t>NatMX</w:t>
      </w:r>
      <w:proofErr w:type="spellEnd"/>
      <w:r w:rsidR="0046236A" w:rsidRPr="00B44B74">
        <w:t xml:space="preserve"> fusions) and </w:t>
      </w:r>
      <w:r w:rsidR="0046236A" w:rsidRPr="00652936">
        <w:t>MAT</w:t>
      </w:r>
      <w:r w:rsidR="0046236A" w:rsidRPr="00652936">
        <w:rPr>
          <w:b/>
        </w:rPr>
        <w:t>α</w:t>
      </w:r>
      <w:r w:rsidR="0046236A">
        <w:t xml:space="preserve"> (</w:t>
      </w:r>
      <w:proofErr w:type="spellStart"/>
      <w:r w:rsidR="0046236A">
        <w:t>mDHFR</w:t>
      </w:r>
      <w:proofErr w:type="spellEnd"/>
      <w:r w:rsidR="0046236A">
        <w:t>-</w:t>
      </w:r>
      <w:r w:rsidR="0046236A" w:rsidRPr="00B44B74">
        <w:t>F[3]</w:t>
      </w:r>
      <w:r w:rsidR="0046236A">
        <w:t>-</w:t>
      </w:r>
      <w:proofErr w:type="spellStart"/>
      <w:r w:rsidR="0046236A">
        <w:t>HphMX</w:t>
      </w:r>
      <w:proofErr w:type="spellEnd"/>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4F6CD1">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1&lt;/sup&gt;","plainTextFormattedCitation":"51","previouslyFormattedCitation":"&lt;sup&gt;50&lt;/sup&gt;"},"properties":{"noteIndex":0},"schema":"https://github.com/citation-style-language/schema/raw/master/csl-citation.json"}</w:instrText>
      </w:r>
      <w:r>
        <w:fldChar w:fldCharType="separate"/>
      </w:r>
      <w:r w:rsidR="004F6CD1" w:rsidRPr="004F6CD1">
        <w:rPr>
          <w:noProof/>
          <w:vertAlign w:val="superscript"/>
        </w:rPr>
        <w:t>51</w:t>
      </w:r>
      <w:r>
        <w:fldChar w:fldCharType="end"/>
      </w:r>
      <w:r>
        <w:t xml:space="preserve">.  </w:t>
      </w:r>
      <w:r w:rsidR="00387AC3">
        <w:t>Additional strains acting required to recreated positive and negative controls were also obtained from this screen (</w:t>
      </w:r>
      <w:r w:rsidR="00EF3DD9">
        <w:t>Fig</w:t>
      </w:r>
      <w:r w:rsidR="00387AC3">
        <w:t xml:space="preserve">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proofErr w:type="spellStart"/>
      <w:r w:rsidR="006D4498">
        <w:t>Hyg</w:t>
      </w:r>
      <w:proofErr w:type="spellEnd"/>
      <w:r w:rsidR="006D4498">
        <w:t xml:space="preserve"> +Nat)</w:t>
      </w:r>
      <w:r w:rsidRPr="00B44B74">
        <w:t>.</w:t>
      </w:r>
      <w:r w:rsidR="00FF1DD3">
        <w:t xml:space="preserve">  Diploid strains were spotted o</w:t>
      </w:r>
      <w:r w:rsidR="006D4498">
        <w:t xml:space="preserve">n solid </w:t>
      </w:r>
      <w:r w:rsidR="000F2CD7">
        <w:t>YPD</w:t>
      </w:r>
      <w:r w:rsidR="00FF1DD3">
        <w:t xml:space="preserve"> </w:t>
      </w:r>
      <w:r w:rsidR="000F2CD7">
        <w:t>+</w:t>
      </w:r>
      <w:proofErr w:type="spellStart"/>
      <w:r w:rsidR="006D4498">
        <w:t>Hyg</w:t>
      </w:r>
      <w:proofErr w:type="spellEnd"/>
      <w:r w:rsidR="006D4498">
        <w:t xml:space="preserve"> +Nat </w:t>
      </w:r>
      <w:r w:rsidR="009D111C">
        <w:t>supplemented with either</w:t>
      </w:r>
      <w:r w:rsidR="00FF1DD3">
        <w:t xml:space="preserve"> 2% DMSO, 2% DMSO + </w:t>
      </w:r>
      <w:r w:rsidR="00FF1DD3" w:rsidRPr="006D4498">
        <w:t xml:space="preserve">200 </w:t>
      </w:r>
      <w:proofErr w:type="spellStart"/>
      <w:r w:rsidR="00FF1DD3" w:rsidRPr="006D4498">
        <w:t>μg</w:t>
      </w:r>
      <w:proofErr w:type="spellEnd"/>
      <w:r w:rsidR="00FF1DD3" w:rsidRPr="006D4498">
        <w:t>/mL</w:t>
      </w:r>
      <w:r w:rsidR="00FF1DD3">
        <w:t xml:space="preserve"> methotrexate</w:t>
      </w:r>
      <w:r w:rsidR="009D111C">
        <w:t xml:space="preserve">, or 2% DMSO + </w:t>
      </w:r>
      <w:r w:rsidR="009D111C" w:rsidRPr="006D4498">
        <w:t xml:space="preserve">200 </w:t>
      </w:r>
      <w:proofErr w:type="spellStart"/>
      <w:r w:rsidR="009D111C" w:rsidRPr="006D4498">
        <w:t>μg</w:t>
      </w:r>
      <w:proofErr w:type="spellEnd"/>
      <w:r w:rsidR="009D111C" w:rsidRPr="006D4498">
        <w:t>/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412"/>
      <w:r w:rsidRPr="009B3D83">
        <w:rPr>
          <w:b/>
          <w:bCs/>
          <w:iCs/>
          <w:color w:val="000000" w:themeColor="text1"/>
        </w:rPr>
        <w:t>Quantitative RT-PCR</w:t>
      </w:r>
      <w:commentRangeEnd w:id="412"/>
      <w:r w:rsidR="00A028A9" w:rsidRPr="009B3D83">
        <w:rPr>
          <w:rStyle w:val="CommentReference"/>
          <w:color w:val="000000" w:themeColor="text1"/>
        </w:rPr>
        <w:commentReference w:id="412"/>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w:t>
      </w:r>
      <w:proofErr w:type="spellStart"/>
      <w:r w:rsidR="00A028A9" w:rsidRPr="009B3D83">
        <w:rPr>
          <w:bCs/>
          <w:iCs/>
          <w:color w:val="000000" w:themeColor="text1"/>
          <w:lang w:val="en-CA"/>
        </w:rPr>
        <w:t>DNAse</w:t>
      </w:r>
      <w:proofErr w:type="spellEnd"/>
      <w:r w:rsidR="00A028A9" w:rsidRPr="009B3D83">
        <w:rPr>
          <w:bCs/>
          <w:iCs/>
          <w:color w:val="000000" w:themeColor="text1"/>
          <w:lang w:val="en-CA"/>
        </w:rPr>
        <w:t xml:space="preserv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 xml:space="preserve">qPCR on these samples was then performed using a </w:t>
      </w:r>
      <w:proofErr w:type="spellStart"/>
      <w:r w:rsidR="00516641" w:rsidRPr="009B3D83">
        <w:rPr>
          <w:bCs/>
          <w:iCs/>
          <w:color w:val="000000" w:themeColor="text1"/>
          <w:lang w:val="en-CA"/>
        </w:rPr>
        <w:t>SensiFAST</w:t>
      </w:r>
      <w:proofErr w:type="spellEnd"/>
      <w:r w:rsidR="00516641" w:rsidRPr="009B3D83">
        <w:rPr>
          <w:bCs/>
          <w:iCs/>
          <w:color w:val="000000" w:themeColor="text1"/>
          <w:lang w:val="en-CA"/>
        </w:rPr>
        <w: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t>
      </w:r>
      <w:proofErr w:type="gramStart"/>
      <w:r w:rsidR="005A2D85">
        <w:rPr>
          <w:bCs/>
          <w:iCs/>
          <w:color w:val="000000" w:themeColor="text1"/>
          <w:lang w:val="en-CA"/>
        </w:rPr>
        <w:t>was</w:t>
      </w:r>
      <w:proofErr w:type="gramEnd"/>
      <w:r w:rsidR="005A2D85">
        <w:rPr>
          <w:bCs/>
          <w:iCs/>
          <w:color w:val="000000" w:themeColor="text1"/>
          <w:lang w:val="en-CA"/>
        </w:rPr>
        <w:t xml:space="preserve">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413"/>
      <w:r w:rsidRPr="00565DF9">
        <w:rPr>
          <w:b/>
          <w:color w:val="808080" w:themeColor="background1" w:themeShade="80"/>
          <w:sz w:val="28"/>
        </w:rPr>
        <w:t>Acknowledgements</w:t>
      </w:r>
      <w:commentRangeEnd w:id="413"/>
      <w:r w:rsidR="006365D4">
        <w:rPr>
          <w:rStyle w:val="CommentReference"/>
          <w:rFonts w:asciiTheme="minorHAnsi" w:hAnsiTheme="minorHAnsi" w:cstheme="minorBidi"/>
        </w:rPr>
        <w:commentReference w:id="413"/>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414"/>
      <w:r w:rsidRPr="00233F15">
        <w:rPr>
          <w:b/>
          <w:sz w:val="28"/>
        </w:rPr>
        <w:t>Author Contributions</w:t>
      </w:r>
      <w:commentRangeEnd w:id="414"/>
      <w:r w:rsidR="00AB0C9E">
        <w:rPr>
          <w:rStyle w:val="CommentReference"/>
          <w:rFonts w:asciiTheme="minorHAnsi" w:hAnsiTheme="minorHAnsi" w:cstheme="minorBidi"/>
        </w:rPr>
        <w:commentReference w:id="414"/>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415"/>
      <w:r w:rsidRPr="00233F15">
        <w:rPr>
          <w:b/>
          <w:sz w:val="28"/>
        </w:rPr>
        <w:t>Additional Data Files</w:t>
      </w:r>
      <w:commentRangeEnd w:id="415"/>
      <w:r w:rsidR="00BD3C0C" w:rsidRPr="00233F15">
        <w:rPr>
          <w:rStyle w:val="CommentReference"/>
        </w:rPr>
        <w:commentReference w:id="415"/>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w:t>
      </w:r>
      <w:proofErr w:type="spellStart"/>
      <w:r w:rsidR="00955D33">
        <w:t>barcoder</w:t>
      </w:r>
      <w:proofErr w:type="spellEnd"/>
      <w:r w:rsidR="00955D33">
        <w:t xml:space="preserve">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 xml:space="preserve">Growth and resistance metrics obtained for all strains in both the </w:t>
      </w:r>
      <w:proofErr w:type="spellStart"/>
      <w:r w:rsidR="00A31CE8">
        <w:t>MAT</w:t>
      </w:r>
      <w:r w:rsidR="00A31CE8">
        <w:rPr>
          <w:b/>
        </w:rPr>
        <w:t>a</w:t>
      </w:r>
      <w:proofErr w:type="spellEnd"/>
      <w:r w:rsidR="00A31CE8">
        <w:rPr>
          <w:b/>
        </w:rPr>
        <w:t xml:space="preserve">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lastRenderedPageBreak/>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6282584C" w14:textId="34AFDA1A" w:rsidR="004F6CD1" w:rsidRPr="004F6CD1" w:rsidRDefault="00C1486D" w:rsidP="004F6CD1">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4F6CD1" w:rsidRPr="004F6CD1">
        <w:rPr>
          <w:noProof/>
        </w:rPr>
        <w:t>1.</w:t>
      </w:r>
      <w:r w:rsidR="004F6CD1" w:rsidRPr="004F6CD1">
        <w:rPr>
          <w:noProof/>
        </w:rPr>
        <w:tab/>
        <w:t xml:space="preserve">Benfey, P. N. &amp; Mitchell-Olds, T. From Genotype to Phenotype: Systems Biology Meets Natural Variation. </w:t>
      </w:r>
      <w:r w:rsidR="004F6CD1" w:rsidRPr="004F6CD1">
        <w:rPr>
          <w:i/>
          <w:iCs/>
          <w:noProof/>
        </w:rPr>
        <w:t>Science (80-. ).</w:t>
      </w:r>
      <w:r w:rsidR="004F6CD1" w:rsidRPr="004F6CD1">
        <w:rPr>
          <w:noProof/>
        </w:rPr>
        <w:t xml:space="preserve"> </w:t>
      </w:r>
      <w:r w:rsidR="004F6CD1" w:rsidRPr="004F6CD1">
        <w:rPr>
          <w:b/>
          <w:bCs/>
          <w:noProof/>
        </w:rPr>
        <w:t>320,</w:t>
      </w:r>
      <w:r w:rsidR="004F6CD1" w:rsidRPr="004F6CD1">
        <w:rPr>
          <w:noProof/>
        </w:rPr>
        <w:t xml:space="preserve"> (2008).</w:t>
      </w:r>
    </w:p>
    <w:p w14:paraId="3D8234C6" w14:textId="77777777" w:rsidR="004F6CD1" w:rsidRPr="004F6CD1" w:rsidRDefault="004F6CD1" w:rsidP="004F6CD1">
      <w:pPr>
        <w:widowControl w:val="0"/>
        <w:autoSpaceDE w:val="0"/>
        <w:autoSpaceDN w:val="0"/>
        <w:adjustRightInd w:val="0"/>
        <w:ind w:left="640" w:hanging="640"/>
        <w:rPr>
          <w:noProof/>
        </w:rPr>
      </w:pPr>
      <w:r w:rsidRPr="004F6CD1">
        <w:rPr>
          <w:noProof/>
        </w:rPr>
        <w:t>2.</w:t>
      </w:r>
      <w:r w:rsidRPr="004F6CD1">
        <w:rPr>
          <w:noProof/>
        </w:rPr>
        <w:tab/>
        <w:t xml:space="preserve">Hartwell, L. Robust Interactions. </w:t>
      </w:r>
      <w:r w:rsidRPr="004F6CD1">
        <w:rPr>
          <w:i/>
          <w:iCs/>
          <w:noProof/>
        </w:rPr>
        <w:t>Science (80-. ).</w:t>
      </w:r>
      <w:r w:rsidRPr="004F6CD1">
        <w:rPr>
          <w:noProof/>
        </w:rPr>
        <w:t xml:space="preserve"> </w:t>
      </w:r>
      <w:r w:rsidRPr="004F6CD1">
        <w:rPr>
          <w:b/>
          <w:bCs/>
          <w:noProof/>
        </w:rPr>
        <w:t>303,</w:t>
      </w:r>
      <w:r w:rsidRPr="004F6CD1">
        <w:rPr>
          <w:noProof/>
        </w:rPr>
        <w:t xml:space="preserve"> (2004).</w:t>
      </w:r>
    </w:p>
    <w:p w14:paraId="472F6F9D" w14:textId="77777777" w:rsidR="004F6CD1" w:rsidRPr="004F6CD1" w:rsidRDefault="004F6CD1" w:rsidP="004F6CD1">
      <w:pPr>
        <w:widowControl w:val="0"/>
        <w:autoSpaceDE w:val="0"/>
        <w:autoSpaceDN w:val="0"/>
        <w:adjustRightInd w:val="0"/>
        <w:ind w:left="640" w:hanging="640"/>
        <w:rPr>
          <w:noProof/>
        </w:rPr>
      </w:pPr>
      <w:r w:rsidRPr="004F6CD1">
        <w:rPr>
          <w:noProof/>
        </w:rPr>
        <w:t>3.</w:t>
      </w:r>
      <w:r w:rsidRPr="004F6CD1">
        <w:rPr>
          <w:noProof/>
        </w:rPr>
        <w:tab/>
        <w:t xml:space="preserve">Hartman, J. L., Garvik, B. &amp; Hartwell, L. Principles for the Buffering of Genetic Variation. </w:t>
      </w:r>
      <w:r w:rsidRPr="004F6CD1">
        <w:rPr>
          <w:i/>
          <w:iCs/>
          <w:noProof/>
        </w:rPr>
        <w:t>Science (80-. ).</w:t>
      </w:r>
      <w:r w:rsidRPr="004F6CD1">
        <w:rPr>
          <w:noProof/>
        </w:rPr>
        <w:t xml:space="preserve"> </w:t>
      </w:r>
      <w:r w:rsidRPr="004F6CD1">
        <w:rPr>
          <w:b/>
          <w:bCs/>
          <w:noProof/>
        </w:rPr>
        <w:t>291,</w:t>
      </w:r>
      <w:r w:rsidRPr="004F6CD1">
        <w:rPr>
          <w:noProof/>
        </w:rPr>
        <w:t xml:space="preserve"> (2001).</w:t>
      </w:r>
    </w:p>
    <w:p w14:paraId="01D9B228" w14:textId="77777777" w:rsidR="004F6CD1" w:rsidRPr="004F6CD1" w:rsidRDefault="004F6CD1" w:rsidP="004F6CD1">
      <w:pPr>
        <w:widowControl w:val="0"/>
        <w:autoSpaceDE w:val="0"/>
        <w:autoSpaceDN w:val="0"/>
        <w:adjustRightInd w:val="0"/>
        <w:ind w:left="640" w:hanging="640"/>
        <w:rPr>
          <w:noProof/>
        </w:rPr>
      </w:pPr>
      <w:r w:rsidRPr="004F6CD1">
        <w:rPr>
          <w:noProof/>
        </w:rPr>
        <w:t>4.</w:t>
      </w:r>
      <w:r w:rsidRPr="004F6CD1">
        <w:rPr>
          <w:noProof/>
        </w:rPr>
        <w:tab/>
        <w:t xml:space="preserve">Civelek, M. &amp; Lusis, A. J. Systems genetics approaches to understand complex traits. </w:t>
      </w:r>
      <w:r w:rsidRPr="004F6CD1">
        <w:rPr>
          <w:i/>
          <w:iCs/>
          <w:noProof/>
        </w:rPr>
        <w:t>Nat. Rev. Genet.</w:t>
      </w:r>
      <w:r w:rsidRPr="004F6CD1">
        <w:rPr>
          <w:noProof/>
        </w:rPr>
        <w:t xml:space="preserve"> </w:t>
      </w:r>
      <w:r w:rsidRPr="004F6CD1">
        <w:rPr>
          <w:b/>
          <w:bCs/>
          <w:noProof/>
        </w:rPr>
        <w:t>15,</w:t>
      </w:r>
      <w:r w:rsidRPr="004F6CD1">
        <w:rPr>
          <w:noProof/>
        </w:rPr>
        <w:t xml:space="preserve"> 34–48 (2014).</w:t>
      </w:r>
    </w:p>
    <w:p w14:paraId="17944D06" w14:textId="77777777" w:rsidR="004F6CD1" w:rsidRPr="004F6CD1" w:rsidRDefault="004F6CD1" w:rsidP="004F6CD1">
      <w:pPr>
        <w:widowControl w:val="0"/>
        <w:autoSpaceDE w:val="0"/>
        <w:autoSpaceDN w:val="0"/>
        <w:adjustRightInd w:val="0"/>
        <w:ind w:left="640" w:hanging="640"/>
        <w:rPr>
          <w:noProof/>
        </w:rPr>
      </w:pPr>
      <w:r w:rsidRPr="004F6CD1">
        <w:rPr>
          <w:noProof/>
        </w:rPr>
        <w:t>5.</w:t>
      </w:r>
      <w:r w:rsidRPr="004F6CD1">
        <w:rPr>
          <w:noProof/>
        </w:rPr>
        <w:tab/>
        <w:t xml:space="preserve">Costanzo, M. </w:t>
      </w:r>
      <w:r w:rsidRPr="004F6CD1">
        <w:rPr>
          <w:i/>
          <w:iCs/>
          <w:noProof/>
        </w:rPr>
        <w:t>et al.</w:t>
      </w:r>
      <w:r w:rsidRPr="004F6CD1">
        <w:rPr>
          <w:noProof/>
        </w:rPr>
        <w:t xml:space="preserve"> A global genetic interaction network maps a wiring diagram of cellular function. </w:t>
      </w:r>
      <w:r w:rsidRPr="004F6CD1">
        <w:rPr>
          <w:i/>
          <w:iCs/>
          <w:noProof/>
        </w:rPr>
        <w:t>Science (80-. ).</w:t>
      </w:r>
      <w:r w:rsidRPr="004F6CD1">
        <w:rPr>
          <w:noProof/>
        </w:rPr>
        <w:t xml:space="preserve"> </w:t>
      </w:r>
      <w:r w:rsidRPr="004F6CD1">
        <w:rPr>
          <w:b/>
          <w:bCs/>
          <w:noProof/>
        </w:rPr>
        <w:t>353,</w:t>
      </w:r>
      <w:r w:rsidRPr="004F6CD1">
        <w:rPr>
          <w:noProof/>
        </w:rPr>
        <w:t xml:space="preserve"> (2016).</w:t>
      </w:r>
    </w:p>
    <w:p w14:paraId="2F5BA444" w14:textId="77777777" w:rsidR="004F6CD1" w:rsidRPr="004F6CD1" w:rsidRDefault="004F6CD1" w:rsidP="004F6CD1">
      <w:pPr>
        <w:widowControl w:val="0"/>
        <w:autoSpaceDE w:val="0"/>
        <w:autoSpaceDN w:val="0"/>
        <w:adjustRightInd w:val="0"/>
        <w:ind w:left="640" w:hanging="640"/>
        <w:rPr>
          <w:noProof/>
        </w:rPr>
      </w:pPr>
      <w:r w:rsidRPr="004F6CD1">
        <w:rPr>
          <w:noProof/>
        </w:rPr>
        <w:t>6.</w:t>
      </w:r>
      <w:r w:rsidRPr="004F6CD1">
        <w:rPr>
          <w:noProof/>
        </w:rPr>
        <w:tab/>
        <w:t xml:space="preserve">Shen, J. P. &amp; Ideker, T. Synthetic Lethal Networks for Precision Oncology: Promises and Pitfalls. </w:t>
      </w:r>
      <w:r w:rsidRPr="004F6CD1">
        <w:rPr>
          <w:i/>
          <w:iCs/>
          <w:noProof/>
        </w:rPr>
        <w:t>J. Mol. Biol.</w:t>
      </w:r>
      <w:r w:rsidRPr="004F6CD1">
        <w:rPr>
          <w:noProof/>
        </w:rPr>
        <w:t xml:space="preserve"> </w:t>
      </w:r>
      <w:r w:rsidRPr="004F6CD1">
        <w:rPr>
          <w:b/>
          <w:bCs/>
          <w:noProof/>
        </w:rPr>
        <w:t>430,</w:t>
      </w:r>
      <w:r w:rsidRPr="004F6CD1">
        <w:rPr>
          <w:noProof/>
        </w:rPr>
        <w:t xml:space="preserve"> 2900–2912 (2018).</w:t>
      </w:r>
    </w:p>
    <w:p w14:paraId="69B9A150" w14:textId="77777777" w:rsidR="004F6CD1" w:rsidRPr="004F6CD1" w:rsidRDefault="004F6CD1" w:rsidP="004F6CD1">
      <w:pPr>
        <w:widowControl w:val="0"/>
        <w:autoSpaceDE w:val="0"/>
        <w:autoSpaceDN w:val="0"/>
        <w:adjustRightInd w:val="0"/>
        <w:ind w:left="640" w:hanging="640"/>
        <w:rPr>
          <w:noProof/>
        </w:rPr>
      </w:pPr>
      <w:r w:rsidRPr="004F6CD1">
        <w:rPr>
          <w:noProof/>
        </w:rPr>
        <w:t>7.</w:t>
      </w:r>
      <w:r w:rsidRPr="004F6CD1">
        <w:rPr>
          <w:noProof/>
        </w:rPr>
        <w:tab/>
        <w:t xml:space="preserve">Horlbeck, M. A. </w:t>
      </w:r>
      <w:r w:rsidRPr="004F6CD1">
        <w:rPr>
          <w:i/>
          <w:iCs/>
          <w:noProof/>
        </w:rPr>
        <w:t>et al.</w:t>
      </w:r>
      <w:r w:rsidRPr="004F6CD1">
        <w:rPr>
          <w:noProof/>
        </w:rPr>
        <w:t xml:space="preserve"> Mapping the Genetic Landscape of Human Cells. </w:t>
      </w:r>
      <w:r w:rsidRPr="004F6CD1">
        <w:rPr>
          <w:i/>
          <w:iCs/>
          <w:noProof/>
        </w:rPr>
        <w:t>Cell</w:t>
      </w:r>
      <w:r w:rsidRPr="004F6CD1">
        <w:rPr>
          <w:noProof/>
        </w:rPr>
        <w:t xml:space="preserve"> </w:t>
      </w:r>
      <w:r w:rsidRPr="004F6CD1">
        <w:rPr>
          <w:b/>
          <w:bCs/>
          <w:noProof/>
        </w:rPr>
        <w:t>174,</w:t>
      </w:r>
      <w:r w:rsidRPr="004F6CD1">
        <w:rPr>
          <w:noProof/>
        </w:rPr>
        <w:t xml:space="preserve"> 953–967.e22 (2018).</w:t>
      </w:r>
    </w:p>
    <w:p w14:paraId="116E6763" w14:textId="77777777" w:rsidR="004F6CD1" w:rsidRPr="004F6CD1" w:rsidRDefault="004F6CD1" w:rsidP="004F6CD1">
      <w:pPr>
        <w:widowControl w:val="0"/>
        <w:autoSpaceDE w:val="0"/>
        <w:autoSpaceDN w:val="0"/>
        <w:adjustRightInd w:val="0"/>
        <w:ind w:left="640" w:hanging="640"/>
        <w:rPr>
          <w:noProof/>
        </w:rPr>
      </w:pPr>
      <w:r w:rsidRPr="004F6CD1">
        <w:rPr>
          <w:noProof/>
        </w:rPr>
        <w:t>8.</w:t>
      </w:r>
      <w:r w:rsidRPr="004F6CD1">
        <w:rPr>
          <w:noProof/>
        </w:rPr>
        <w:tab/>
        <w:t xml:space="preserve">Costanzo, M. </w:t>
      </w:r>
      <w:r w:rsidRPr="004F6CD1">
        <w:rPr>
          <w:i/>
          <w:iCs/>
          <w:noProof/>
        </w:rPr>
        <w:t>et al.</w:t>
      </w:r>
      <w:r w:rsidRPr="004F6CD1">
        <w:rPr>
          <w:noProof/>
        </w:rPr>
        <w:t xml:space="preserve"> The genetic landscape of a cell. </w:t>
      </w:r>
      <w:r w:rsidRPr="004F6CD1">
        <w:rPr>
          <w:i/>
          <w:iCs/>
          <w:noProof/>
        </w:rPr>
        <w:t>Science</w:t>
      </w:r>
      <w:r w:rsidRPr="004F6CD1">
        <w:rPr>
          <w:noProof/>
        </w:rPr>
        <w:t xml:space="preserve"> </w:t>
      </w:r>
      <w:r w:rsidRPr="004F6CD1">
        <w:rPr>
          <w:b/>
          <w:bCs/>
          <w:noProof/>
        </w:rPr>
        <w:t>327,</w:t>
      </w:r>
      <w:r w:rsidRPr="004F6CD1">
        <w:rPr>
          <w:noProof/>
        </w:rPr>
        <w:t xml:space="preserve"> 425–31 (2010).</w:t>
      </w:r>
    </w:p>
    <w:p w14:paraId="5380F4F7" w14:textId="77777777" w:rsidR="004F6CD1" w:rsidRPr="004F6CD1" w:rsidRDefault="004F6CD1" w:rsidP="004F6CD1">
      <w:pPr>
        <w:widowControl w:val="0"/>
        <w:autoSpaceDE w:val="0"/>
        <w:autoSpaceDN w:val="0"/>
        <w:adjustRightInd w:val="0"/>
        <w:ind w:left="640" w:hanging="640"/>
        <w:rPr>
          <w:noProof/>
        </w:rPr>
      </w:pPr>
      <w:r w:rsidRPr="004F6CD1">
        <w:rPr>
          <w:noProof/>
        </w:rPr>
        <w:t>9.</w:t>
      </w:r>
      <w:r w:rsidRPr="004F6CD1">
        <w:rPr>
          <w:noProof/>
        </w:rPr>
        <w:tab/>
        <w:t xml:space="preserve">St Onge, R. P. </w:t>
      </w:r>
      <w:r w:rsidRPr="004F6CD1">
        <w:rPr>
          <w:i/>
          <w:iCs/>
          <w:noProof/>
        </w:rPr>
        <w:t>et al.</w:t>
      </w:r>
      <w:r w:rsidRPr="004F6CD1">
        <w:rPr>
          <w:noProof/>
        </w:rPr>
        <w:t xml:space="preserve"> Systematic pathway analysis using high-resolution fitness profiling of combinatorial gene deletions. </w:t>
      </w:r>
      <w:r w:rsidRPr="004F6CD1">
        <w:rPr>
          <w:i/>
          <w:iCs/>
          <w:noProof/>
        </w:rPr>
        <w:t>Nat. Genet.</w:t>
      </w:r>
      <w:r w:rsidRPr="004F6CD1">
        <w:rPr>
          <w:noProof/>
        </w:rPr>
        <w:t xml:space="preserve"> </w:t>
      </w:r>
      <w:r w:rsidRPr="004F6CD1">
        <w:rPr>
          <w:b/>
          <w:bCs/>
          <w:noProof/>
        </w:rPr>
        <w:t>39,</w:t>
      </w:r>
      <w:r w:rsidRPr="004F6CD1">
        <w:rPr>
          <w:noProof/>
        </w:rPr>
        <w:t xml:space="preserve"> 199–206 (2007).</w:t>
      </w:r>
    </w:p>
    <w:p w14:paraId="154283D2" w14:textId="77777777" w:rsidR="004F6CD1" w:rsidRPr="004F6CD1" w:rsidRDefault="004F6CD1" w:rsidP="004F6CD1">
      <w:pPr>
        <w:widowControl w:val="0"/>
        <w:autoSpaceDE w:val="0"/>
        <w:autoSpaceDN w:val="0"/>
        <w:adjustRightInd w:val="0"/>
        <w:ind w:left="640" w:hanging="640"/>
        <w:rPr>
          <w:noProof/>
        </w:rPr>
      </w:pPr>
      <w:r w:rsidRPr="004F6CD1">
        <w:rPr>
          <w:noProof/>
        </w:rPr>
        <w:t>10.</w:t>
      </w:r>
      <w:r w:rsidRPr="004F6CD1">
        <w:rPr>
          <w:noProof/>
        </w:rPr>
        <w:tab/>
        <w:t xml:space="preserve">Braberg, H. </w:t>
      </w:r>
      <w:r w:rsidRPr="004F6CD1">
        <w:rPr>
          <w:i/>
          <w:iCs/>
          <w:noProof/>
        </w:rPr>
        <w:t>et al.</w:t>
      </w:r>
      <w:r w:rsidRPr="004F6CD1">
        <w:rPr>
          <w:noProof/>
        </w:rPr>
        <w:t xml:space="preserve"> Quantitative analysis of triple-mutant genetic interactions. </w:t>
      </w:r>
      <w:r w:rsidRPr="004F6CD1">
        <w:rPr>
          <w:i/>
          <w:iCs/>
          <w:noProof/>
        </w:rPr>
        <w:t>Nat. Protoc.</w:t>
      </w:r>
      <w:r w:rsidRPr="004F6CD1">
        <w:rPr>
          <w:noProof/>
        </w:rPr>
        <w:t xml:space="preserve"> </w:t>
      </w:r>
      <w:r w:rsidRPr="004F6CD1">
        <w:rPr>
          <w:b/>
          <w:bCs/>
          <w:noProof/>
        </w:rPr>
        <w:t>9,</w:t>
      </w:r>
      <w:r w:rsidRPr="004F6CD1">
        <w:rPr>
          <w:noProof/>
        </w:rPr>
        <w:t xml:space="preserve"> 1867–81 (2014).</w:t>
      </w:r>
    </w:p>
    <w:p w14:paraId="33C7CBD5" w14:textId="77777777" w:rsidR="004F6CD1" w:rsidRPr="004F6CD1" w:rsidRDefault="004F6CD1" w:rsidP="004F6CD1">
      <w:pPr>
        <w:widowControl w:val="0"/>
        <w:autoSpaceDE w:val="0"/>
        <w:autoSpaceDN w:val="0"/>
        <w:adjustRightInd w:val="0"/>
        <w:ind w:left="640" w:hanging="640"/>
        <w:rPr>
          <w:noProof/>
        </w:rPr>
      </w:pPr>
      <w:r w:rsidRPr="004F6CD1">
        <w:rPr>
          <w:noProof/>
        </w:rPr>
        <w:t>11.</w:t>
      </w:r>
      <w:r w:rsidRPr="004F6CD1">
        <w:rPr>
          <w:noProof/>
        </w:rPr>
        <w:tab/>
        <w:t xml:space="preserve">Tong, A. H. Y. </w:t>
      </w:r>
      <w:r w:rsidRPr="004F6CD1">
        <w:rPr>
          <w:i/>
          <w:iCs/>
          <w:noProof/>
        </w:rPr>
        <w:t>et al.</w:t>
      </w:r>
      <w:r w:rsidRPr="004F6CD1">
        <w:rPr>
          <w:noProof/>
        </w:rPr>
        <w:t xml:space="preserve"> Global mapping of the yeast genetic interaction network. </w:t>
      </w:r>
      <w:r w:rsidRPr="004F6CD1">
        <w:rPr>
          <w:i/>
          <w:iCs/>
          <w:noProof/>
        </w:rPr>
        <w:t>Science</w:t>
      </w:r>
      <w:r w:rsidRPr="004F6CD1">
        <w:rPr>
          <w:noProof/>
        </w:rPr>
        <w:t xml:space="preserve"> </w:t>
      </w:r>
      <w:r w:rsidRPr="004F6CD1">
        <w:rPr>
          <w:b/>
          <w:bCs/>
          <w:noProof/>
        </w:rPr>
        <w:t>303,</w:t>
      </w:r>
      <w:r w:rsidRPr="004F6CD1">
        <w:rPr>
          <w:noProof/>
        </w:rPr>
        <w:t xml:space="preserve"> 808–13 (2004).</w:t>
      </w:r>
    </w:p>
    <w:p w14:paraId="12E37B3B" w14:textId="77777777" w:rsidR="004F6CD1" w:rsidRPr="004F6CD1" w:rsidRDefault="004F6CD1" w:rsidP="004F6CD1">
      <w:pPr>
        <w:widowControl w:val="0"/>
        <w:autoSpaceDE w:val="0"/>
        <w:autoSpaceDN w:val="0"/>
        <w:adjustRightInd w:val="0"/>
        <w:ind w:left="640" w:hanging="640"/>
        <w:rPr>
          <w:noProof/>
        </w:rPr>
      </w:pPr>
      <w:r w:rsidRPr="004F6CD1">
        <w:rPr>
          <w:noProof/>
        </w:rPr>
        <w:t>12.</w:t>
      </w:r>
      <w:r w:rsidRPr="004F6CD1">
        <w:rPr>
          <w:noProof/>
        </w:rPr>
        <w:tab/>
        <w:t xml:space="preserve">Taylor, M. B., Ehrenreich, I. M., Rothstein, R., Hu, T. &amp; Mast, J. Genetic Interactions Involving Five or More Genes Contribute to a Complex Trait in Yeast. </w:t>
      </w:r>
      <w:r w:rsidRPr="004F6CD1">
        <w:rPr>
          <w:i/>
          <w:iCs/>
          <w:noProof/>
        </w:rPr>
        <w:t>PLoS Genet.</w:t>
      </w:r>
      <w:r w:rsidRPr="004F6CD1">
        <w:rPr>
          <w:noProof/>
        </w:rPr>
        <w:t xml:space="preserve"> </w:t>
      </w:r>
      <w:r w:rsidRPr="004F6CD1">
        <w:rPr>
          <w:b/>
          <w:bCs/>
          <w:noProof/>
        </w:rPr>
        <w:t>10,</w:t>
      </w:r>
      <w:r w:rsidRPr="004F6CD1">
        <w:rPr>
          <w:noProof/>
        </w:rPr>
        <w:t xml:space="preserve"> e1004324 (2014).</w:t>
      </w:r>
    </w:p>
    <w:p w14:paraId="3BFB3989" w14:textId="77777777" w:rsidR="004F6CD1" w:rsidRPr="004F6CD1" w:rsidRDefault="004F6CD1" w:rsidP="004F6CD1">
      <w:pPr>
        <w:widowControl w:val="0"/>
        <w:autoSpaceDE w:val="0"/>
        <w:autoSpaceDN w:val="0"/>
        <w:adjustRightInd w:val="0"/>
        <w:ind w:left="640" w:hanging="640"/>
        <w:rPr>
          <w:noProof/>
        </w:rPr>
      </w:pPr>
      <w:r w:rsidRPr="004F6CD1">
        <w:rPr>
          <w:noProof/>
        </w:rPr>
        <w:t>13.</w:t>
      </w:r>
      <w:r w:rsidRPr="004F6CD1">
        <w:rPr>
          <w:noProof/>
        </w:rPr>
        <w:tab/>
        <w:t xml:space="preserve">Beh, C. T., Cool, L., Phillips, J. &amp; Rine, J. Overlapping functions of the yeast oxysterol-binding protein homologues. </w:t>
      </w:r>
      <w:r w:rsidRPr="004F6CD1">
        <w:rPr>
          <w:i/>
          <w:iCs/>
          <w:noProof/>
        </w:rPr>
        <w:t>Genetics</w:t>
      </w:r>
      <w:r w:rsidRPr="004F6CD1">
        <w:rPr>
          <w:noProof/>
        </w:rPr>
        <w:t xml:space="preserve"> </w:t>
      </w:r>
      <w:r w:rsidRPr="004F6CD1">
        <w:rPr>
          <w:b/>
          <w:bCs/>
          <w:noProof/>
        </w:rPr>
        <w:t>157,</w:t>
      </w:r>
      <w:r w:rsidRPr="004F6CD1">
        <w:rPr>
          <w:noProof/>
        </w:rPr>
        <w:t xml:space="preserve"> 1117–40 (2001).</w:t>
      </w:r>
    </w:p>
    <w:p w14:paraId="2FDB11F7" w14:textId="77777777" w:rsidR="004F6CD1" w:rsidRPr="004F6CD1" w:rsidRDefault="004F6CD1" w:rsidP="004F6CD1">
      <w:pPr>
        <w:widowControl w:val="0"/>
        <w:autoSpaceDE w:val="0"/>
        <w:autoSpaceDN w:val="0"/>
        <w:adjustRightInd w:val="0"/>
        <w:ind w:left="640" w:hanging="640"/>
        <w:rPr>
          <w:noProof/>
        </w:rPr>
      </w:pPr>
      <w:r w:rsidRPr="004F6CD1">
        <w:rPr>
          <w:noProof/>
        </w:rPr>
        <w:t>14.</w:t>
      </w:r>
      <w:r w:rsidRPr="004F6CD1">
        <w:rPr>
          <w:noProof/>
        </w:rPr>
        <w:tab/>
        <w:t xml:space="preserve">Wieczorke, R. </w:t>
      </w:r>
      <w:r w:rsidRPr="004F6CD1">
        <w:rPr>
          <w:i/>
          <w:iCs/>
          <w:noProof/>
        </w:rPr>
        <w:t>et al.</w:t>
      </w:r>
      <w:r w:rsidRPr="004F6CD1">
        <w:rPr>
          <w:noProof/>
        </w:rPr>
        <w:t xml:space="preserve"> Concurrent knock-out of at least 20 transporter genes is required to block uptake of hexoses in Saccharomyces cerevisiae. </w:t>
      </w:r>
      <w:r w:rsidRPr="004F6CD1">
        <w:rPr>
          <w:i/>
          <w:iCs/>
          <w:noProof/>
        </w:rPr>
        <w:t>FEBS Lett.</w:t>
      </w:r>
      <w:r w:rsidRPr="004F6CD1">
        <w:rPr>
          <w:noProof/>
        </w:rPr>
        <w:t xml:space="preserve"> </w:t>
      </w:r>
      <w:r w:rsidRPr="004F6CD1">
        <w:rPr>
          <w:b/>
          <w:bCs/>
          <w:noProof/>
        </w:rPr>
        <w:t>464,</w:t>
      </w:r>
      <w:r w:rsidRPr="004F6CD1">
        <w:rPr>
          <w:noProof/>
        </w:rPr>
        <w:t xml:space="preserve"> 123–8 (1999).</w:t>
      </w:r>
    </w:p>
    <w:p w14:paraId="024CF85E" w14:textId="77777777" w:rsidR="004F6CD1" w:rsidRPr="004F6CD1" w:rsidRDefault="004F6CD1" w:rsidP="004F6CD1">
      <w:pPr>
        <w:widowControl w:val="0"/>
        <w:autoSpaceDE w:val="0"/>
        <w:autoSpaceDN w:val="0"/>
        <w:adjustRightInd w:val="0"/>
        <w:ind w:left="640" w:hanging="640"/>
        <w:rPr>
          <w:noProof/>
        </w:rPr>
      </w:pPr>
      <w:r w:rsidRPr="004F6CD1">
        <w:rPr>
          <w:noProof/>
        </w:rPr>
        <w:t>15.</w:t>
      </w:r>
      <w:r w:rsidRPr="004F6CD1">
        <w:rPr>
          <w:noProof/>
        </w:rPr>
        <w:tab/>
        <w:t xml:space="preserve">Mullis, M. N., Matsui, T., Schell, R., Foree, R. &amp; Ehrenreich, I. M. The complex underpinnings of genetic background effects. </w:t>
      </w:r>
      <w:r w:rsidRPr="004F6CD1">
        <w:rPr>
          <w:i/>
          <w:iCs/>
          <w:noProof/>
        </w:rPr>
        <w:t>Nat. Commun.</w:t>
      </w:r>
      <w:r w:rsidRPr="004F6CD1">
        <w:rPr>
          <w:noProof/>
        </w:rPr>
        <w:t xml:space="preserve"> </w:t>
      </w:r>
      <w:r w:rsidRPr="004F6CD1">
        <w:rPr>
          <w:b/>
          <w:bCs/>
          <w:noProof/>
        </w:rPr>
        <w:t>9,</w:t>
      </w:r>
      <w:r w:rsidRPr="004F6CD1">
        <w:rPr>
          <w:noProof/>
        </w:rPr>
        <w:t xml:space="preserve"> 3548 (2018).</w:t>
      </w:r>
    </w:p>
    <w:p w14:paraId="5DE0D423" w14:textId="77777777" w:rsidR="004F6CD1" w:rsidRPr="004F6CD1" w:rsidRDefault="004F6CD1" w:rsidP="004F6CD1">
      <w:pPr>
        <w:widowControl w:val="0"/>
        <w:autoSpaceDE w:val="0"/>
        <w:autoSpaceDN w:val="0"/>
        <w:adjustRightInd w:val="0"/>
        <w:ind w:left="640" w:hanging="640"/>
        <w:rPr>
          <w:noProof/>
        </w:rPr>
      </w:pPr>
      <w:r w:rsidRPr="004F6CD1">
        <w:rPr>
          <w:noProof/>
        </w:rPr>
        <w:t>16.</w:t>
      </w:r>
      <w:r w:rsidRPr="004F6CD1">
        <w:rPr>
          <w:noProof/>
        </w:rPr>
        <w:tab/>
        <w:t xml:space="preserve">Zhang, Y. </w:t>
      </w:r>
      <w:r w:rsidRPr="004F6CD1">
        <w:rPr>
          <w:i/>
          <w:iCs/>
          <w:noProof/>
        </w:rPr>
        <w:t>et al.</w:t>
      </w:r>
      <w:r w:rsidRPr="004F6CD1">
        <w:rPr>
          <w:noProof/>
        </w:rPr>
        <w:t xml:space="preserve"> A transportome-scale amiRNA-based screen identifies redundant roles of Arabidopsis ABCB6 and ABCB20 in auxin transport. </w:t>
      </w:r>
      <w:r w:rsidRPr="004F6CD1">
        <w:rPr>
          <w:i/>
          <w:iCs/>
          <w:noProof/>
        </w:rPr>
        <w:t>Nat. Commun.</w:t>
      </w:r>
      <w:r w:rsidRPr="004F6CD1">
        <w:rPr>
          <w:noProof/>
        </w:rPr>
        <w:t xml:space="preserve"> </w:t>
      </w:r>
      <w:r w:rsidRPr="004F6CD1">
        <w:rPr>
          <w:b/>
          <w:bCs/>
          <w:noProof/>
        </w:rPr>
        <w:t>9,</w:t>
      </w:r>
      <w:r w:rsidRPr="004F6CD1">
        <w:rPr>
          <w:noProof/>
        </w:rPr>
        <w:t xml:space="preserve"> 4204 (2018).</w:t>
      </w:r>
    </w:p>
    <w:p w14:paraId="15372015" w14:textId="77777777" w:rsidR="004F6CD1" w:rsidRPr="004F6CD1" w:rsidRDefault="004F6CD1" w:rsidP="004F6CD1">
      <w:pPr>
        <w:widowControl w:val="0"/>
        <w:autoSpaceDE w:val="0"/>
        <w:autoSpaceDN w:val="0"/>
        <w:adjustRightInd w:val="0"/>
        <w:ind w:left="640" w:hanging="640"/>
        <w:rPr>
          <w:noProof/>
        </w:rPr>
      </w:pPr>
      <w:r w:rsidRPr="004F6CD1">
        <w:rPr>
          <w:noProof/>
        </w:rPr>
        <w:t>17.</w:t>
      </w:r>
      <w:r w:rsidRPr="004F6CD1">
        <w:rPr>
          <w:noProof/>
        </w:rPr>
        <w:tab/>
        <w:t xml:space="preserve">Palmer, A. C. </w:t>
      </w:r>
      <w:r w:rsidRPr="004F6CD1">
        <w:rPr>
          <w:i/>
          <w:iCs/>
          <w:noProof/>
        </w:rPr>
        <w:t>et al.</w:t>
      </w:r>
      <w:r w:rsidRPr="004F6CD1">
        <w:rPr>
          <w:noProof/>
        </w:rPr>
        <w:t xml:space="preserve"> Delayed commitment to evolutionary fate in antibiotic resistance fitness landscapes. </w:t>
      </w:r>
      <w:r w:rsidRPr="004F6CD1">
        <w:rPr>
          <w:i/>
          <w:iCs/>
          <w:noProof/>
        </w:rPr>
        <w:t>Nat. Commun.</w:t>
      </w:r>
      <w:r w:rsidRPr="004F6CD1">
        <w:rPr>
          <w:noProof/>
        </w:rPr>
        <w:t xml:space="preserve"> </w:t>
      </w:r>
      <w:r w:rsidRPr="004F6CD1">
        <w:rPr>
          <w:b/>
          <w:bCs/>
          <w:noProof/>
        </w:rPr>
        <w:t>6,</w:t>
      </w:r>
      <w:r w:rsidRPr="004F6CD1">
        <w:rPr>
          <w:noProof/>
        </w:rPr>
        <w:t xml:space="preserve"> 7385 (2015).</w:t>
      </w:r>
    </w:p>
    <w:p w14:paraId="7ED6762E" w14:textId="77777777" w:rsidR="004F6CD1" w:rsidRPr="004F6CD1" w:rsidRDefault="004F6CD1" w:rsidP="004F6CD1">
      <w:pPr>
        <w:widowControl w:val="0"/>
        <w:autoSpaceDE w:val="0"/>
        <w:autoSpaceDN w:val="0"/>
        <w:adjustRightInd w:val="0"/>
        <w:ind w:left="640" w:hanging="640"/>
        <w:rPr>
          <w:noProof/>
        </w:rPr>
      </w:pPr>
      <w:r w:rsidRPr="004F6CD1">
        <w:rPr>
          <w:noProof/>
        </w:rPr>
        <w:t>18.</w:t>
      </w:r>
      <w:r w:rsidRPr="004F6CD1">
        <w:rPr>
          <w:noProof/>
        </w:rPr>
        <w:tab/>
        <w:t xml:space="preserve">Cancer Genome Atlas Research Network </w:t>
      </w:r>
      <w:r w:rsidRPr="004F6CD1">
        <w:rPr>
          <w:i/>
          <w:iCs/>
          <w:noProof/>
        </w:rPr>
        <w:t>et al.</w:t>
      </w:r>
      <w:r w:rsidRPr="004F6CD1">
        <w:rPr>
          <w:noProof/>
        </w:rPr>
        <w:t xml:space="preserve"> Genomic and Epigenomic Landscapes of Adult De Novo Acute Myeloid Leukemia. </w:t>
      </w:r>
      <w:r w:rsidRPr="004F6CD1">
        <w:rPr>
          <w:i/>
          <w:iCs/>
          <w:noProof/>
        </w:rPr>
        <w:t>N. Engl. J. Med.</w:t>
      </w:r>
      <w:r w:rsidRPr="004F6CD1">
        <w:rPr>
          <w:noProof/>
        </w:rPr>
        <w:t xml:space="preserve"> </w:t>
      </w:r>
      <w:r w:rsidRPr="004F6CD1">
        <w:rPr>
          <w:b/>
          <w:bCs/>
          <w:noProof/>
        </w:rPr>
        <w:t>368,</w:t>
      </w:r>
      <w:r w:rsidRPr="004F6CD1">
        <w:rPr>
          <w:noProof/>
        </w:rPr>
        <w:t xml:space="preserve"> 2059–2074 (2013).</w:t>
      </w:r>
    </w:p>
    <w:p w14:paraId="0480B787" w14:textId="77777777" w:rsidR="004F6CD1" w:rsidRPr="004F6CD1" w:rsidRDefault="004F6CD1" w:rsidP="004F6CD1">
      <w:pPr>
        <w:widowControl w:val="0"/>
        <w:autoSpaceDE w:val="0"/>
        <w:autoSpaceDN w:val="0"/>
        <w:adjustRightInd w:val="0"/>
        <w:ind w:left="640" w:hanging="640"/>
        <w:rPr>
          <w:noProof/>
        </w:rPr>
      </w:pPr>
      <w:r w:rsidRPr="004F6CD1">
        <w:rPr>
          <w:noProof/>
        </w:rPr>
        <w:t>19.</w:t>
      </w:r>
      <w:r w:rsidRPr="004F6CD1">
        <w:rPr>
          <w:noProof/>
        </w:rPr>
        <w:tab/>
        <w:t xml:space="preserve">Heckl, D. </w:t>
      </w:r>
      <w:r w:rsidRPr="004F6CD1">
        <w:rPr>
          <w:i/>
          <w:iCs/>
          <w:noProof/>
        </w:rPr>
        <w:t>et al.</w:t>
      </w:r>
      <w:r w:rsidRPr="004F6CD1">
        <w:rPr>
          <w:noProof/>
        </w:rPr>
        <w:t xml:space="preserve"> Generation of mouse models of myeloid malignancy with combinatorial genetic lesions using CRISPR-Cas9 genome editing. </w:t>
      </w:r>
      <w:r w:rsidRPr="004F6CD1">
        <w:rPr>
          <w:i/>
          <w:iCs/>
          <w:noProof/>
        </w:rPr>
        <w:t>Nat. Biotechnol.</w:t>
      </w:r>
      <w:r w:rsidRPr="004F6CD1">
        <w:rPr>
          <w:noProof/>
        </w:rPr>
        <w:t xml:space="preserve"> </w:t>
      </w:r>
      <w:r w:rsidRPr="004F6CD1">
        <w:rPr>
          <w:b/>
          <w:bCs/>
          <w:noProof/>
        </w:rPr>
        <w:t>32,</w:t>
      </w:r>
      <w:r w:rsidRPr="004F6CD1">
        <w:rPr>
          <w:noProof/>
        </w:rPr>
        <w:t xml:space="preserve"> 941–6 (2014).</w:t>
      </w:r>
    </w:p>
    <w:p w14:paraId="590D7069" w14:textId="77777777" w:rsidR="004F6CD1" w:rsidRPr="004F6CD1" w:rsidRDefault="004F6CD1" w:rsidP="004F6CD1">
      <w:pPr>
        <w:widowControl w:val="0"/>
        <w:autoSpaceDE w:val="0"/>
        <w:autoSpaceDN w:val="0"/>
        <w:adjustRightInd w:val="0"/>
        <w:ind w:left="640" w:hanging="640"/>
        <w:rPr>
          <w:noProof/>
        </w:rPr>
      </w:pPr>
      <w:r w:rsidRPr="004F6CD1">
        <w:rPr>
          <w:noProof/>
        </w:rPr>
        <w:t>20.</w:t>
      </w:r>
      <w:r w:rsidRPr="004F6CD1">
        <w:rPr>
          <w:noProof/>
        </w:rPr>
        <w:tab/>
        <w:t xml:space="preserve">Takahashi, K. &amp; Yamanaka, S. Induction of Pluripotent Stem Cells from Mouse Embryonic and Adult Fibroblast Cultures by Defined Factors. </w:t>
      </w:r>
      <w:r w:rsidRPr="004F6CD1">
        <w:rPr>
          <w:i/>
          <w:iCs/>
          <w:noProof/>
        </w:rPr>
        <w:t>Cell</w:t>
      </w:r>
      <w:r w:rsidRPr="004F6CD1">
        <w:rPr>
          <w:noProof/>
        </w:rPr>
        <w:t xml:space="preserve"> </w:t>
      </w:r>
      <w:r w:rsidRPr="004F6CD1">
        <w:rPr>
          <w:b/>
          <w:bCs/>
          <w:noProof/>
        </w:rPr>
        <w:t>126,</w:t>
      </w:r>
      <w:r w:rsidRPr="004F6CD1">
        <w:rPr>
          <w:noProof/>
        </w:rPr>
        <w:t xml:space="preserve"> 663–676 (2006).</w:t>
      </w:r>
    </w:p>
    <w:p w14:paraId="739E5916" w14:textId="77777777" w:rsidR="004F6CD1" w:rsidRPr="004F6CD1" w:rsidRDefault="004F6CD1" w:rsidP="004F6CD1">
      <w:pPr>
        <w:widowControl w:val="0"/>
        <w:autoSpaceDE w:val="0"/>
        <w:autoSpaceDN w:val="0"/>
        <w:adjustRightInd w:val="0"/>
        <w:ind w:left="640" w:hanging="640"/>
        <w:rPr>
          <w:noProof/>
        </w:rPr>
      </w:pPr>
      <w:r w:rsidRPr="004F6CD1">
        <w:rPr>
          <w:noProof/>
        </w:rPr>
        <w:lastRenderedPageBreak/>
        <w:t>21.</w:t>
      </w:r>
      <w:r w:rsidRPr="004F6CD1">
        <w:rPr>
          <w:noProof/>
        </w:rPr>
        <w:tab/>
        <w:t xml:space="preserve">Suzuki, Y. </w:t>
      </w:r>
      <w:r w:rsidRPr="004F6CD1">
        <w:rPr>
          <w:i/>
          <w:iCs/>
          <w:noProof/>
        </w:rPr>
        <w:t>et al.</w:t>
      </w:r>
      <w:r w:rsidRPr="004F6CD1">
        <w:rPr>
          <w:noProof/>
        </w:rPr>
        <w:t xml:space="preserve"> Knocking out multigene redundancies via cycles of sexual assortment and fluorescence selection. </w:t>
      </w:r>
      <w:r w:rsidRPr="004F6CD1">
        <w:rPr>
          <w:i/>
          <w:iCs/>
          <w:noProof/>
        </w:rPr>
        <w:t>Nat. Methods</w:t>
      </w:r>
      <w:r w:rsidRPr="004F6CD1">
        <w:rPr>
          <w:noProof/>
        </w:rPr>
        <w:t xml:space="preserve"> </w:t>
      </w:r>
      <w:r w:rsidRPr="004F6CD1">
        <w:rPr>
          <w:b/>
          <w:bCs/>
          <w:noProof/>
        </w:rPr>
        <w:t>8,</w:t>
      </w:r>
      <w:r w:rsidRPr="004F6CD1">
        <w:rPr>
          <w:noProof/>
        </w:rPr>
        <w:t xml:space="preserve"> 159–64 (2011).</w:t>
      </w:r>
    </w:p>
    <w:p w14:paraId="1CCCA53E" w14:textId="77777777" w:rsidR="004F6CD1" w:rsidRPr="004F6CD1" w:rsidRDefault="004F6CD1" w:rsidP="004F6CD1">
      <w:pPr>
        <w:widowControl w:val="0"/>
        <w:autoSpaceDE w:val="0"/>
        <w:autoSpaceDN w:val="0"/>
        <w:adjustRightInd w:val="0"/>
        <w:ind w:left="640" w:hanging="640"/>
        <w:rPr>
          <w:noProof/>
        </w:rPr>
      </w:pPr>
      <w:r w:rsidRPr="004F6CD1">
        <w:rPr>
          <w:noProof/>
        </w:rPr>
        <w:t>22.</w:t>
      </w:r>
      <w:r w:rsidRPr="004F6CD1">
        <w:rPr>
          <w:noProof/>
        </w:rPr>
        <w:tab/>
        <w:t xml:space="preserve">Wang, H. H. </w:t>
      </w:r>
      <w:r w:rsidRPr="004F6CD1">
        <w:rPr>
          <w:i/>
          <w:iCs/>
          <w:noProof/>
        </w:rPr>
        <w:t>et al.</w:t>
      </w:r>
      <w:r w:rsidRPr="004F6CD1">
        <w:rPr>
          <w:noProof/>
        </w:rPr>
        <w:t xml:space="preserve"> Programming cells by multiplex genome engineering and accelerated evolution. </w:t>
      </w:r>
      <w:r w:rsidRPr="004F6CD1">
        <w:rPr>
          <w:i/>
          <w:iCs/>
          <w:noProof/>
        </w:rPr>
        <w:t>Nature</w:t>
      </w:r>
      <w:r w:rsidRPr="004F6CD1">
        <w:rPr>
          <w:noProof/>
        </w:rPr>
        <w:t xml:space="preserve"> </w:t>
      </w:r>
      <w:r w:rsidRPr="004F6CD1">
        <w:rPr>
          <w:b/>
          <w:bCs/>
          <w:noProof/>
        </w:rPr>
        <w:t>460,</w:t>
      </w:r>
      <w:r w:rsidRPr="004F6CD1">
        <w:rPr>
          <w:noProof/>
        </w:rPr>
        <w:t xml:space="preserve"> 894–8 (2009).</w:t>
      </w:r>
    </w:p>
    <w:p w14:paraId="71EC05ED" w14:textId="77777777" w:rsidR="004F6CD1" w:rsidRPr="004F6CD1" w:rsidRDefault="004F6CD1" w:rsidP="004F6CD1">
      <w:pPr>
        <w:widowControl w:val="0"/>
        <w:autoSpaceDE w:val="0"/>
        <w:autoSpaceDN w:val="0"/>
        <w:adjustRightInd w:val="0"/>
        <w:ind w:left="640" w:hanging="640"/>
        <w:rPr>
          <w:noProof/>
        </w:rPr>
      </w:pPr>
      <w:r w:rsidRPr="004F6CD1">
        <w:rPr>
          <w:noProof/>
        </w:rPr>
        <w:t>23.</w:t>
      </w:r>
      <w:r w:rsidRPr="004F6CD1">
        <w:rPr>
          <w:noProof/>
        </w:rPr>
        <w:tab/>
        <w:t xml:space="preserve">DiCarlo, J. E. </w:t>
      </w:r>
      <w:r w:rsidRPr="004F6CD1">
        <w:rPr>
          <w:i/>
          <w:iCs/>
          <w:noProof/>
        </w:rPr>
        <w:t>et al.</w:t>
      </w:r>
      <w:r w:rsidRPr="004F6CD1">
        <w:rPr>
          <w:noProof/>
        </w:rPr>
        <w:t xml:space="preserve"> Yeast oligo-mediated genome engineering (YOGE). </w:t>
      </w:r>
      <w:r w:rsidRPr="004F6CD1">
        <w:rPr>
          <w:i/>
          <w:iCs/>
          <w:noProof/>
        </w:rPr>
        <w:t>ACS Synth. Biol.</w:t>
      </w:r>
      <w:r w:rsidRPr="004F6CD1">
        <w:rPr>
          <w:noProof/>
        </w:rPr>
        <w:t xml:space="preserve"> </w:t>
      </w:r>
      <w:r w:rsidRPr="004F6CD1">
        <w:rPr>
          <w:b/>
          <w:bCs/>
          <w:noProof/>
        </w:rPr>
        <w:t>2,</w:t>
      </w:r>
      <w:r w:rsidRPr="004F6CD1">
        <w:rPr>
          <w:noProof/>
        </w:rPr>
        <w:t xml:space="preserve"> 741–9 (2013).</w:t>
      </w:r>
    </w:p>
    <w:p w14:paraId="06AC3D1A" w14:textId="77777777" w:rsidR="004F6CD1" w:rsidRPr="004F6CD1" w:rsidRDefault="004F6CD1" w:rsidP="004F6CD1">
      <w:pPr>
        <w:widowControl w:val="0"/>
        <w:autoSpaceDE w:val="0"/>
        <w:autoSpaceDN w:val="0"/>
        <w:adjustRightInd w:val="0"/>
        <w:ind w:left="640" w:hanging="640"/>
        <w:rPr>
          <w:noProof/>
        </w:rPr>
      </w:pPr>
      <w:r w:rsidRPr="004F6CD1">
        <w:rPr>
          <w:noProof/>
        </w:rPr>
        <w:t>24.</w:t>
      </w:r>
      <w:r w:rsidRPr="004F6CD1">
        <w:rPr>
          <w:noProof/>
        </w:rPr>
        <w:tab/>
        <w:t xml:space="preserve">Zeitoun, R. I. </w:t>
      </w:r>
      <w:r w:rsidRPr="004F6CD1">
        <w:rPr>
          <w:i/>
          <w:iCs/>
          <w:noProof/>
        </w:rPr>
        <w:t>et al.</w:t>
      </w:r>
      <w:r w:rsidRPr="004F6CD1">
        <w:rPr>
          <w:noProof/>
        </w:rPr>
        <w:t xml:space="preserve"> Multiplexed tracking of combinatorial genomic mutations in engineered cell populations. </w:t>
      </w:r>
      <w:r w:rsidRPr="004F6CD1">
        <w:rPr>
          <w:i/>
          <w:iCs/>
          <w:noProof/>
        </w:rPr>
        <w:t>Nat. Biotechnol.</w:t>
      </w:r>
      <w:r w:rsidRPr="004F6CD1">
        <w:rPr>
          <w:noProof/>
        </w:rPr>
        <w:t xml:space="preserve"> </w:t>
      </w:r>
      <w:r w:rsidRPr="004F6CD1">
        <w:rPr>
          <w:b/>
          <w:bCs/>
          <w:noProof/>
        </w:rPr>
        <w:t>33,</w:t>
      </w:r>
      <w:r w:rsidRPr="004F6CD1">
        <w:rPr>
          <w:noProof/>
        </w:rPr>
        <w:t xml:space="preserve"> 631–637 (2015).</w:t>
      </w:r>
    </w:p>
    <w:p w14:paraId="18B0C66B" w14:textId="77777777" w:rsidR="004F6CD1" w:rsidRPr="004F6CD1" w:rsidRDefault="004F6CD1" w:rsidP="004F6CD1">
      <w:pPr>
        <w:widowControl w:val="0"/>
        <w:autoSpaceDE w:val="0"/>
        <w:autoSpaceDN w:val="0"/>
        <w:adjustRightInd w:val="0"/>
        <w:ind w:left="640" w:hanging="640"/>
        <w:rPr>
          <w:noProof/>
        </w:rPr>
      </w:pPr>
      <w:r w:rsidRPr="004F6CD1">
        <w:rPr>
          <w:noProof/>
        </w:rPr>
        <w:t>25.</w:t>
      </w:r>
      <w:r w:rsidRPr="004F6CD1">
        <w:rPr>
          <w:noProof/>
        </w:rPr>
        <w:tab/>
        <w:t xml:space="preserve">Zeitoun, R. I., Pines, G., Grau, W. C. &amp; Gill, R. T. Quantitative Tracking of Combinatorially Engineered Populations with Multiplexed Binary Assemblies. </w:t>
      </w:r>
      <w:r w:rsidRPr="004F6CD1">
        <w:rPr>
          <w:i/>
          <w:iCs/>
          <w:noProof/>
        </w:rPr>
        <w:t>ACS Synth. Biol.</w:t>
      </w:r>
      <w:r w:rsidRPr="004F6CD1">
        <w:rPr>
          <w:noProof/>
        </w:rPr>
        <w:t xml:space="preserve"> </w:t>
      </w:r>
      <w:r w:rsidRPr="004F6CD1">
        <w:rPr>
          <w:b/>
          <w:bCs/>
          <w:noProof/>
        </w:rPr>
        <w:t>6,</w:t>
      </w:r>
      <w:r w:rsidRPr="004F6CD1">
        <w:rPr>
          <w:noProof/>
        </w:rPr>
        <w:t xml:space="preserve"> 619–627 (2017).</w:t>
      </w:r>
    </w:p>
    <w:p w14:paraId="50B8C4A5" w14:textId="77777777" w:rsidR="004F6CD1" w:rsidRPr="004F6CD1" w:rsidRDefault="004F6CD1" w:rsidP="004F6CD1">
      <w:pPr>
        <w:widowControl w:val="0"/>
        <w:autoSpaceDE w:val="0"/>
        <w:autoSpaceDN w:val="0"/>
        <w:adjustRightInd w:val="0"/>
        <w:ind w:left="640" w:hanging="640"/>
        <w:rPr>
          <w:noProof/>
        </w:rPr>
      </w:pPr>
      <w:r w:rsidRPr="004F6CD1">
        <w:rPr>
          <w:noProof/>
        </w:rPr>
        <w:t>26.</w:t>
      </w:r>
      <w:r w:rsidRPr="004F6CD1">
        <w:rPr>
          <w:noProof/>
        </w:rPr>
        <w:tab/>
        <w:t xml:space="preserve">Díaz-Mejía, J. J. </w:t>
      </w:r>
      <w:r w:rsidRPr="004F6CD1">
        <w:rPr>
          <w:i/>
          <w:iCs/>
          <w:noProof/>
        </w:rPr>
        <w:t>et al.</w:t>
      </w:r>
      <w:r w:rsidRPr="004F6CD1">
        <w:rPr>
          <w:noProof/>
        </w:rPr>
        <w:t xml:space="preserve"> Mapping DNA damage-dependent genetic interactions in yeast via party mating and barcode fusion genetics. </w:t>
      </w:r>
      <w:r w:rsidRPr="004F6CD1">
        <w:rPr>
          <w:i/>
          <w:iCs/>
          <w:noProof/>
        </w:rPr>
        <w:t>Mol. Syst. Biol.</w:t>
      </w:r>
      <w:r w:rsidRPr="004F6CD1">
        <w:rPr>
          <w:noProof/>
        </w:rPr>
        <w:t xml:space="preserve"> </w:t>
      </w:r>
      <w:r w:rsidRPr="004F6CD1">
        <w:rPr>
          <w:b/>
          <w:bCs/>
          <w:noProof/>
        </w:rPr>
        <w:t>14,</w:t>
      </w:r>
      <w:r w:rsidRPr="004F6CD1">
        <w:rPr>
          <w:noProof/>
        </w:rPr>
        <w:t xml:space="preserve"> e7985 (2018).</w:t>
      </w:r>
    </w:p>
    <w:p w14:paraId="5B5CDC9C" w14:textId="77777777" w:rsidR="004F6CD1" w:rsidRPr="004F6CD1" w:rsidRDefault="004F6CD1" w:rsidP="004F6CD1">
      <w:pPr>
        <w:widowControl w:val="0"/>
        <w:autoSpaceDE w:val="0"/>
        <w:autoSpaceDN w:val="0"/>
        <w:adjustRightInd w:val="0"/>
        <w:ind w:left="640" w:hanging="640"/>
        <w:rPr>
          <w:noProof/>
        </w:rPr>
      </w:pPr>
      <w:r w:rsidRPr="004F6CD1">
        <w:rPr>
          <w:noProof/>
        </w:rPr>
        <w:t>27.</w:t>
      </w:r>
      <w:r w:rsidRPr="004F6CD1">
        <w:rPr>
          <w:noProof/>
        </w:rPr>
        <w:tab/>
        <w:t xml:space="preserve">Wong, A. S. L. </w:t>
      </w:r>
      <w:r w:rsidRPr="004F6CD1">
        <w:rPr>
          <w:i/>
          <w:iCs/>
          <w:noProof/>
        </w:rPr>
        <w:t>et al.</w:t>
      </w:r>
      <w:r w:rsidRPr="004F6CD1">
        <w:rPr>
          <w:noProof/>
        </w:rPr>
        <w:t xml:space="preserve"> Multiplexed barcoded CRISPR-Cas9 screening enabled by CombiGEM. </w:t>
      </w:r>
      <w:r w:rsidRPr="004F6CD1">
        <w:rPr>
          <w:i/>
          <w:iCs/>
          <w:noProof/>
        </w:rPr>
        <w:t>Proc. Natl. Acad. Sci. U. S. A.</w:t>
      </w:r>
      <w:r w:rsidRPr="004F6CD1">
        <w:rPr>
          <w:noProof/>
        </w:rPr>
        <w:t xml:space="preserve"> </w:t>
      </w:r>
      <w:r w:rsidRPr="004F6CD1">
        <w:rPr>
          <w:b/>
          <w:bCs/>
          <w:noProof/>
        </w:rPr>
        <w:t>113,</w:t>
      </w:r>
      <w:r w:rsidRPr="004F6CD1">
        <w:rPr>
          <w:noProof/>
        </w:rPr>
        <w:t xml:space="preserve"> 2544–9 (2016).</w:t>
      </w:r>
    </w:p>
    <w:p w14:paraId="14883161" w14:textId="77777777" w:rsidR="004F6CD1" w:rsidRPr="004F6CD1" w:rsidRDefault="004F6CD1" w:rsidP="004F6CD1">
      <w:pPr>
        <w:widowControl w:val="0"/>
        <w:autoSpaceDE w:val="0"/>
        <w:autoSpaceDN w:val="0"/>
        <w:adjustRightInd w:val="0"/>
        <w:ind w:left="640" w:hanging="640"/>
        <w:rPr>
          <w:noProof/>
        </w:rPr>
      </w:pPr>
      <w:r w:rsidRPr="004F6CD1">
        <w:rPr>
          <w:noProof/>
        </w:rPr>
        <w:t>28.</w:t>
      </w:r>
      <w:r w:rsidRPr="004F6CD1">
        <w:rPr>
          <w:noProof/>
        </w:rPr>
        <w:tab/>
        <w:t xml:space="preserve">Jungwirth, H. &amp; Kuchler, K. Yeast ABC transporters – a tale of sex, stress, drugs and aging. </w:t>
      </w:r>
      <w:r w:rsidRPr="004F6CD1">
        <w:rPr>
          <w:i/>
          <w:iCs/>
          <w:noProof/>
        </w:rPr>
        <w:t>FEBS Lett.</w:t>
      </w:r>
      <w:r w:rsidRPr="004F6CD1">
        <w:rPr>
          <w:noProof/>
        </w:rPr>
        <w:t xml:space="preserve"> </w:t>
      </w:r>
      <w:r w:rsidRPr="004F6CD1">
        <w:rPr>
          <w:b/>
          <w:bCs/>
          <w:noProof/>
        </w:rPr>
        <w:t>580,</w:t>
      </w:r>
      <w:r w:rsidRPr="004F6CD1">
        <w:rPr>
          <w:noProof/>
        </w:rPr>
        <w:t xml:space="preserve"> 1131–8 (2006).</w:t>
      </w:r>
    </w:p>
    <w:p w14:paraId="47DB0E82" w14:textId="77777777" w:rsidR="004F6CD1" w:rsidRPr="004F6CD1" w:rsidRDefault="004F6CD1" w:rsidP="004F6CD1">
      <w:pPr>
        <w:widowControl w:val="0"/>
        <w:autoSpaceDE w:val="0"/>
        <w:autoSpaceDN w:val="0"/>
        <w:adjustRightInd w:val="0"/>
        <w:ind w:left="640" w:hanging="640"/>
        <w:rPr>
          <w:noProof/>
        </w:rPr>
      </w:pPr>
      <w:r w:rsidRPr="004F6CD1">
        <w:rPr>
          <w:noProof/>
        </w:rPr>
        <w:t>29.</w:t>
      </w:r>
      <w:r w:rsidRPr="004F6CD1">
        <w:rPr>
          <w:noProof/>
        </w:rPr>
        <w:tab/>
        <w:t xml:space="preserve">Dean, M., Rzhetsky, A. &amp; Allikmets, R. The human ATP-binding cassette (ABC) transporter superfamily. </w:t>
      </w:r>
      <w:r w:rsidRPr="004F6CD1">
        <w:rPr>
          <w:i/>
          <w:iCs/>
          <w:noProof/>
        </w:rPr>
        <w:t>Genome Res.</w:t>
      </w:r>
      <w:r w:rsidRPr="004F6CD1">
        <w:rPr>
          <w:noProof/>
        </w:rPr>
        <w:t xml:space="preserve"> </w:t>
      </w:r>
      <w:r w:rsidRPr="004F6CD1">
        <w:rPr>
          <w:b/>
          <w:bCs/>
          <w:noProof/>
        </w:rPr>
        <w:t>11,</w:t>
      </w:r>
      <w:r w:rsidRPr="004F6CD1">
        <w:rPr>
          <w:noProof/>
        </w:rPr>
        <w:t xml:space="preserve"> 1156–66 (2001).</w:t>
      </w:r>
    </w:p>
    <w:p w14:paraId="39C87AE0" w14:textId="77777777" w:rsidR="004F6CD1" w:rsidRPr="004F6CD1" w:rsidRDefault="004F6CD1" w:rsidP="004F6CD1">
      <w:pPr>
        <w:widowControl w:val="0"/>
        <w:autoSpaceDE w:val="0"/>
        <w:autoSpaceDN w:val="0"/>
        <w:adjustRightInd w:val="0"/>
        <w:ind w:left="640" w:hanging="640"/>
        <w:rPr>
          <w:noProof/>
        </w:rPr>
      </w:pPr>
      <w:r w:rsidRPr="004F6CD1">
        <w:rPr>
          <w:noProof/>
        </w:rPr>
        <w:t>30.</w:t>
      </w:r>
      <w:r w:rsidRPr="004F6CD1">
        <w:rPr>
          <w:noProof/>
        </w:rPr>
        <w:tab/>
        <w:t xml:space="preserve">Kovalchuk, A. &amp; Driessen, A. J. M. Phylogenetic analysis of fungal ABC transporters. </w:t>
      </w:r>
      <w:r w:rsidRPr="004F6CD1">
        <w:rPr>
          <w:i/>
          <w:iCs/>
          <w:noProof/>
        </w:rPr>
        <w:t>BMC Genomics</w:t>
      </w:r>
      <w:r w:rsidRPr="004F6CD1">
        <w:rPr>
          <w:noProof/>
        </w:rPr>
        <w:t xml:space="preserve"> </w:t>
      </w:r>
      <w:r w:rsidRPr="004F6CD1">
        <w:rPr>
          <w:b/>
          <w:bCs/>
          <w:noProof/>
        </w:rPr>
        <w:t>11,</w:t>
      </w:r>
      <w:r w:rsidRPr="004F6CD1">
        <w:rPr>
          <w:noProof/>
        </w:rPr>
        <w:t xml:space="preserve"> 177 (2010).</w:t>
      </w:r>
    </w:p>
    <w:p w14:paraId="5B1EC18F" w14:textId="77777777" w:rsidR="004F6CD1" w:rsidRPr="004F6CD1" w:rsidRDefault="004F6CD1" w:rsidP="004F6CD1">
      <w:pPr>
        <w:widowControl w:val="0"/>
        <w:autoSpaceDE w:val="0"/>
        <w:autoSpaceDN w:val="0"/>
        <w:adjustRightInd w:val="0"/>
        <w:ind w:left="640" w:hanging="640"/>
        <w:rPr>
          <w:noProof/>
        </w:rPr>
      </w:pPr>
      <w:r w:rsidRPr="004F6CD1">
        <w:rPr>
          <w:noProof/>
        </w:rPr>
        <w:t>31.</w:t>
      </w:r>
      <w:r w:rsidRPr="004F6CD1">
        <w:rPr>
          <w:noProof/>
        </w:rPr>
        <w:tab/>
        <w:t xml:space="preserve">Kolaczkowska, A., Kolaczkowski, M., Goffeau, A. &amp; Moye-Rowley, W. S. Compensatory activation of the multidrug transporters Pdr5p, Snq2p, and Yor1p by Pdr1p in Saccharomyces cerevisiae. </w:t>
      </w:r>
      <w:r w:rsidRPr="004F6CD1">
        <w:rPr>
          <w:i/>
          <w:iCs/>
          <w:noProof/>
        </w:rPr>
        <w:t>FEBS Lett.</w:t>
      </w:r>
      <w:r w:rsidRPr="004F6CD1">
        <w:rPr>
          <w:noProof/>
        </w:rPr>
        <w:t xml:space="preserve"> </w:t>
      </w:r>
      <w:r w:rsidRPr="004F6CD1">
        <w:rPr>
          <w:b/>
          <w:bCs/>
          <w:noProof/>
        </w:rPr>
        <w:t>582,</w:t>
      </w:r>
      <w:r w:rsidRPr="004F6CD1">
        <w:rPr>
          <w:noProof/>
        </w:rPr>
        <w:t xml:space="preserve"> 977–83 (2008).</w:t>
      </w:r>
    </w:p>
    <w:p w14:paraId="45F47127" w14:textId="77777777" w:rsidR="004F6CD1" w:rsidRPr="004F6CD1" w:rsidRDefault="004F6CD1" w:rsidP="004F6CD1">
      <w:pPr>
        <w:widowControl w:val="0"/>
        <w:autoSpaceDE w:val="0"/>
        <w:autoSpaceDN w:val="0"/>
        <w:adjustRightInd w:val="0"/>
        <w:ind w:left="640" w:hanging="640"/>
        <w:rPr>
          <w:noProof/>
        </w:rPr>
      </w:pPr>
      <w:r w:rsidRPr="004F6CD1">
        <w:rPr>
          <w:noProof/>
        </w:rPr>
        <w:t>32.</w:t>
      </w:r>
      <w:r w:rsidRPr="004F6CD1">
        <w:rPr>
          <w:noProof/>
        </w:rPr>
        <w:tab/>
        <w:t xml:space="preserve">Snider, J. </w:t>
      </w:r>
      <w:r w:rsidRPr="004F6CD1">
        <w:rPr>
          <w:i/>
          <w:iCs/>
          <w:noProof/>
        </w:rPr>
        <w:t>et al.</w:t>
      </w:r>
      <w:r w:rsidRPr="004F6CD1">
        <w:rPr>
          <w:noProof/>
        </w:rPr>
        <w:t xml:space="preserve"> Mapping the functional yeast ABC transporter interactome. </w:t>
      </w:r>
      <w:r w:rsidRPr="004F6CD1">
        <w:rPr>
          <w:i/>
          <w:iCs/>
          <w:noProof/>
        </w:rPr>
        <w:t>Nat. Chem. Biol.</w:t>
      </w:r>
      <w:r w:rsidRPr="004F6CD1">
        <w:rPr>
          <w:noProof/>
        </w:rPr>
        <w:t xml:space="preserve"> </w:t>
      </w:r>
      <w:r w:rsidRPr="004F6CD1">
        <w:rPr>
          <w:b/>
          <w:bCs/>
          <w:noProof/>
        </w:rPr>
        <w:t>9,</w:t>
      </w:r>
      <w:r w:rsidRPr="004F6CD1">
        <w:rPr>
          <w:noProof/>
        </w:rPr>
        <w:t xml:space="preserve"> 565–72 (2013).</w:t>
      </w:r>
    </w:p>
    <w:p w14:paraId="4DA5B5B7" w14:textId="77777777" w:rsidR="004F6CD1" w:rsidRPr="004F6CD1" w:rsidRDefault="004F6CD1" w:rsidP="004F6CD1">
      <w:pPr>
        <w:widowControl w:val="0"/>
        <w:autoSpaceDE w:val="0"/>
        <w:autoSpaceDN w:val="0"/>
        <w:adjustRightInd w:val="0"/>
        <w:ind w:left="640" w:hanging="640"/>
        <w:rPr>
          <w:noProof/>
        </w:rPr>
      </w:pPr>
      <w:r w:rsidRPr="004F6CD1">
        <w:rPr>
          <w:noProof/>
        </w:rPr>
        <w:t>33.</w:t>
      </w:r>
      <w:r w:rsidRPr="004F6CD1">
        <w:rPr>
          <w:noProof/>
        </w:rPr>
        <w:tab/>
        <w:t xml:space="preserve">Donner, M. &amp; Keppler, D. Up-regulation of basolateral multidrug resistance protein 3 (Mrp3) in cholestatic rat liver. </w:t>
      </w:r>
      <w:r w:rsidRPr="004F6CD1">
        <w:rPr>
          <w:i/>
          <w:iCs/>
          <w:noProof/>
        </w:rPr>
        <w:t>Hepatology</w:t>
      </w:r>
      <w:r w:rsidRPr="004F6CD1">
        <w:rPr>
          <w:noProof/>
        </w:rPr>
        <w:t xml:space="preserve"> </w:t>
      </w:r>
      <w:r w:rsidRPr="004F6CD1">
        <w:rPr>
          <w:b/>
          <w:bCs/>
          <w:noProof/>
        </w:rPr>
        <w:t>34,</w:t>
      </w:r>
      <w:r w:rsidRPr="004F6CD1">
        <w:rPr>
          <w:noProof/>
        </w:rPr>
        <w:t xml:space="preserve"> 351–359 (2001).</w:t>
      </w:r>
    </w:p>
    <w:p w14:paraId="6939116F" w14:textId="77777777" w:rsidR="004F6CD1" w:rsidRPr="004F6CD1" w:rsidRDefault="004F6CD1" w:rsidP="004F6CD1">
      <w:pPr>
        <w:widowControl w:val="0"/>
        <w:autoSpaceDE w:val="0"/>
        <w:autoSpaceDN w:val="0"/>
        <w:adjustRightInd w:val="0"/>
        <w:ind w:left="640" w:hanging="640"/>
        <w:rPr>
          <w:noProof/>
        </w:rPr>
      </w:pPr>
      <w:r w:rsidRPr="004F6CD1">
        <w:rPr>
          <w:noProof/>
        </w:rPr>
        <w:t>34.</w:t>
      </w:r>
      <w:r w:rsidRPr="004F6CD1">
        <w:rPr>
          <w:noProof/>
        </w:rPr>
        <w:tab/>
        <w:t xml:space="preserve">König, J., Rost, D., Cui, Y. &amp; Keppler, D. Characterization of the human multidrug resistance protein isoform MRP3 localized to the basolateral hepatocyte membrane. </w:t>
      </w:r>
      <w:r w:rsidRPr="004F6CD1">
        <w:rPr>
          <w:i/>
          <w:iCs/>
          <w:noProof/>
        </w:rPr>
        <w:t>Hepatology</w:t>
      </w:r>
      <w:r w:rsidRPr="004F6CD1">
        <w:rPr>
          <w:noProof/>
        </w:rPr>
        <w:t xml:space="preserve"> </w:t>
      </w:r>
      <w:r w:rsidRPr="004F6CD1">
        <w:rPr>
          <w:b/>
          <w:bCs/>
          <w:noProof/>
        </w:rPr>
        <w:t>29,</w:t>
      </w:r>
      <w:r w:rsidRPr="004F6CD1">
        <w:rPr>
          <w:noProof/>
        </w:rPr>
        <w:t xml:space="preserve"> 1156–1163 (1999).</w:t>
      </w:r>
    </w:p>
    <w:p w14:paraId="4D5EB500" w14:textId="77777777" w:rsidR="004F6CD1" w:rsidRPr="004F6CD1" w:rsidRDefault="004F6CD1" w:rsidP="004F6CD1">
      <w:pPr>
        <w:widowControl w:val="0"/>
        <w:autoSpaceDE w:val="0"/>
        <w:autoSpaceDN w:val="0"/>
        <w:adjustRightInd w:val="0"/>
        <w:ind w:left="640" w:hanging="640"/>
        <w:rPr>
          <w:noProof/>
        </w:rPr>
      </w:pPr>
      <w:r w:rsidRPr="004F6CD1">
        <w:rPr>
          <w:noProof/>
        </w:rPr>
        <w:t>35.</w:t>
      </w:r>
      <w:r w:rsidRPr="004F6CD1">
        <w:rPr>
          <w:noProof/>
        </w:rPr>
        <w:tab/>
        <w:t xml:space="preserve">Huls, M. </w:t>
      </w:r>
      <w:r w:rsidRPr="004F6CD1">
        <w:rPr>
          <w:i/>
          <w:iCs/>
          <w:noProof/>
        </w:rPr>
        <w:t>et al.</w:t>
      </w:r>
      <w:r w:rsidRPr="004F6CD1">
        <w:rPr>
          <w:noProof/>
        </w:rPr>
        <w:t xml:space="preserve"> The breast cancer resistance protein transporter ABCG2 is expressed in the human kidney proximal tubule apical membrane. </w:t>
      </w:r>
      <w:r w:rsidRPr="004F6CD1">
        <w:rPr>
          <w:i/>
          <w:iCs/>
          <w:noProof/>
        </w:rPr>
        <w:t>Kidney Int.</w:t>
      </w:r>
      <w:r w:rsidRPr="004F6CD1">
        <w:rPr>
          <w:noProof/>
        </w:rPr>
        <w:t xml:space="preserve"> </w:t>
      </w:r>
      <w:r w:rsidRPr="004F6CD1">
        <w:rPr>
          <w:b/>
          <w:bCs/>
          <w:noProof/>
        </w:rPr>
        <w:t>73,</w:t>
      </w:r>
      <w:r w:rsidRPr="004F6CD1">
        <w:rPr>
          <w:noProof/>
        </w:rPr>
        <w:t xml:space="preserve"> 220–225 (2008).</w:t>
      </w:r>
    </w:p>
    <w:p w14:paraId="4552AD7F" w14:textId="77777777" w:rsidR="004F6CD1" w:rsidRPr="004F6CD1" w:rsidRDefault="004F6CD1" w:rsidP="004F6CD1">
      <w:pPr>
        <w:widowControl w:val="0"/>
        <w:autoSpaceDE w:val="0"/>
        <w:autoSpaceDN w:val="0"/>
        <w:adjustRightInd w:val="0"/>
        <w:ind w:left="640" w:hanging="640"/>
        <w:rPr>
          <w:noProof/>
        </w:rPr>
      </w:pPr>
      <w:r w:rsidRPr="004F6CD1">
        <w:rPr>
          <w:noProof/>
        </w:rPr>
        <w:t>36.</w:t>
      </w:r>
      <w:r w:rsidRPr="004F6CD1">
        <w:rPr>
          <w:noProof/>
        </w:rPr>
        <w:tab/>
        <w:t xml:space="preserve">Bloom, J. S., Ehrenreich, I. M., Loo, W. T., Lite, T.-L. V. &amp; Kruglyak, L. Finding the sources of missing heritability in a yeast cross. </w:t>
      </w:r>
      <w:r w:rsidRPr="004F6CD1">
        <w:rPr>
          <w:i/>
          <w:iCs/>
          <w:noProof/>
        </w:rPr>
        <w:t>Nature</w:t>
      </w:r>
      <w:r w:rsidRPr="004F6CD1">
        <w:rPr>
          <w:noProof/>
        </w:rPr>
        <w:t xml:space="preserve"> </w:t>
      </w:r>
      <w:r w:rsidRPr="004F6CD1">
        <w:rPr>
          <w:b/>
          <w:bCs/>
          <w:noProof/>
        </w:rPr>
        <w:t>494,</w:t>
      </w:r>
      <w:r w:rsidRPr="004F6CD1">
        <w:rPr>
          <w:noProof/>
        </w:rPr>
        <w:t xml:space="preserve"> 234–7 (2013).</w:t>
      </w:r>
    </w:p>
    <w:p w14:paraId="0FD6BB94" w14:textId="77777777" w:rsidR="004F6CD1" w:rsidRPr="004F6CD1" w:rsidRDefault="004F6CD1" w:rsidP="004F6CD1">
      <w:pPr>
        <w:widowControl w:val="0"/>
        <w:autoSpaceDE w:val="0"/>
        <w:autoSpaceDN w:val="0"/>
        <w:adjustRightInd w:val="0"/>
        <w:ind w:left="640" w:hanging="640"/>
        <w:rPr>
          <w:noProof/>
        </w:rPr>
      </w:pPr>
      <w:r w:rsidRPr="004F6CD1">
        <w:rPr>
          <w:noProof/>
        </w:rPr>
        <w:t>37.</w:t>
      </w:r>
      <w:r w:rsidRPr="004F6CD1">
        <w:rPr>
          <w:noProof/>
        </w:rPr>
        <w:tab/>
        <w:t xml:space="preserve">Brem, R. B. &amp; Kruglyak, L. The landscape of genetic complexity across 5,700 gene expression traits in yeast. </w:t>
      </w:r>
      <w:r w:rsidRPr="004F6CD1">
        <w:rPr>
          <w:i/>
          <w:iCs/>
          <w:noProof/>
        </w:rPr>
        <w:t>Proc. Natl. Acad. Sci. U. S. A.</w:t>
      </w:r>
      <w:r w:rsidRPr="004F6CD1">
        <w:rPr>
          <w:noProof/>
        </w:rPr>
        <w:t xml:space="preserve"> </w:t>
      </w:r>
      <w:r w:rsidRPr="004F6CD1">
        <w:rPr>
          <w:b/>
          <w:bCs/>
          <w:noProof/>
        </w:rPr>
        <w:t>102,</w:t>
      </w:r>
      <w:r w:rsidRPr="004F6CD1">
        <w:rPr>
          <w:noProof/>
        </w:rPr>
        <w:t xml:space="preserve"> 1572–7 (2005).</w:t>
      </w:r>
    </w:p>
    <w:p w14:paraId="3BE6D975" w14:textId="77777777" w:rsidR="004F6CD1" w:rsidRPr="004F6CD1" w:rsidRDefault="004F6CD1" w:rsidP="004F6CD1">
      <w:pPr>
        <w:widowControl w:val="0"/>
        <w:autoSpaceDE w:val="0"/>
        <w:autoSpaceDN w:val="0"/>
        <w:adjustRightInd w:val="0"/>
        <w:ind w:left="640" w:hanging="640"/>
        <w:rPr>
          <w:noProof/>
        </w:rPr>
      </w:pPr>
      <w:r w:rsidRPr="004F6CD1">
        <w:rPr>
          <w:noProof/>
        </w:rPr>
        <w:t>38.</w:t>
      </w:r>
      <w:r w:rsidRPr="004F6CD1">
        <w:rPr>
          <w:noProof/>
        </w:rPr>
        <w:tab/>
        <w:t xml:space="preserve">Perlstein, E. O., Ruderfer, D. M., Roberts, D. C., Schreiber, S. L. &amp; Kruglyak, L. Genetic basis of individual differences in the response to small-molecule drugs in yeast. </w:t>
      </w:r>
      <w:r w:rsidRPr="004F6CD1">
        <w:rPr>
          <w:i/>
          <w:iCs/>
          <w:noProof/>
        </w:rPr>
        <w:t>Nat. Genet.</w:t>
      </w:r>
      <w:r w:rsidRPr="004F6CD1">
        <w:rPr>
          <w:noProof/>
        </w:rPr>
        <w:t xml:space="preserve"> </w:t>
      </w:r>
      <w:r w:rsidRPr="004F6CD1">
        <w:rPr>
          <w:b/>
          <w:bCs/>
          <w:noProof/>
        </w:rPr>
        <w:t>39,</w:t>
      </w:r>
      <w:r w:rsidRPr="004F6CD1">
        <w:rPr>
          <w:noProof/>
        </w:rPr>
        <w:t xml:space="preserve"> 496–502 (2007).</w:t>
      </w:r>
    </w:p>
    <w:p w14:paraId="22313C4A" w14:textId="77777777" w:rsidR="004F6CD1" w:rsidRPr="004F6CD1" w:rsidRDefault="004F6CD1" w:rsidP="004F6CD1">
      <w:pPr>
        <w:widowControl w:val="0"/>
        <w:autoSpaceDE w:val="0"/>
        <w:autoSpaceDN w:val="0"/>
        <w:adjustRightInd w:val="0"/>
        <w:ind w:left="640" w:hanging="640"/>
        <w:rPr>
          <w:noProof/>
        </w:rPr>
      </w:pPr>
      <w:r w:rsidRPr="004F6CD1">
        <w:rPr>
          <w:noProof/>
        </w:rPr>
        <w:t>39.</w:t>
      </w:r>
      <w:r w:rsidRPr="004F6CD1">
        <w:rPr>
          <w:noProof/>
        </w:rPr>
        <w:tab/>
        <w:t xml:space="preserve">Lee, A. Y. </w:t>
      </w:r>
      <w:r w:rsidRPr="004F6CD1">
        <w:rPr>
          <w:i/>
          <w:iCs/>
          <w:noProof/>
        </w:rPr>
        <w:t>et al.</w:t>
      </w:r>
      <w:r w:rsidRPr="004F6CD1">
        <w:rPr>
          <w:noProof/>
        </w:rPr>
        <w:t xml:space="preserve"> Mapping the cellular response to small molecules using chemogenomic fitness signatures. </w:t>
      </w:r>
      <w:r w:rsidRPr="004F6CD1">
        <w:rPr>
          <w:i/>
          <w:iCs/>
          <w:noProof/>
        </w:rPr>
        <w:t>Science</w:t>
      </w:r>
      <w:r w:rsidRPr="004F6CD1">
        <w:rPr>
          <w:noProof/>
        </w:rPr>
        <w:t xml:space="preserve"> </w:t>
      </w:r>
      <w:r w:rsidRPr="004F6CD1">
        <w:rPr>
          <w:b/>
          <w:bCs/>
          <w:noProof/>
        </w:rPr>
        <w:t>344,</w:t>
      </w:r>
      <w:r w:rsidRPr="004F6CD1">
        <w:rPr>
          <w:noProof/>
        </w:rPr>
        <w:t xml:space="preserve"> 208–11 (2014).</w:t>
      </w:r>
    </w:p>
    <w:p w14:paraId="55E2B41B" w14:textId="77777777" w:rsidR="004F6CD1" w:rsidRPr="004F6CD1" w:rsidRDefault="004F6CD1" w:rsidP="004F6CD1">
      <w:pPr>
        <w:widowControl w:val="0"/>
        <w:autoSpaceDE w:val="0"/>
        <w:autoSpaceDN w:val="0"/>
        <w:adjustRightInd w:val="0"/>
        <w:ind w:left="640" w:hanging="640"/>
        <w:rPr>
          <w:noProof/>
        </w:rPr>
      </w:pPr>
      <w:r w:rsidRPr="004F6CD1">
        <w:rPr>
          <w:noProof/>
        </w:rPr>
        <w:t>40.</w:t>
      </w:r>
      <w:r w:rsidRPr="004F6CD1">
        <w:rPr>
          <w:noProof/>
        </w:rPr>
        <w:tab/>
        <w:t xml:space="preserve">Kebschull, J. M. &amp; Zador, A. M. Cellular barcoding: lineage tracing, screening and beyond. </w:t>
      </w:r>
      <w:r w:rsidRPr="004F6CD1">
        <w:rPr>
          <w:i/>
          <w:iCs/>
          <w:noProof/>
        </w:rPr>
        <w:t>Nat. Methods</w:t>
      </w:r>
      <w:r w:rsidRPr="004F6CD1">
        <w:rPr>
          <w:noProof/>
        </w:rPr>
        <w:t xml:space="preserve"> </w:t>
      </w:r>
      <w:r w:rsidRPr="004F6CD1">
        <w:rPr>
          <w:b/>
          <w:bCs/>
          <w:noProof/>
        </w:rPr>
        <w:t>15,</w:t>
      </w:r>
      <w:r w:rsidRPr="004F6CD1">
        <w:rPr>
          <w:noProof/>
        </w:rPr>
        <w:t xml:space="preserve"> 871–879 (2018).</w:t>
      </w:r>
    </w:p>
    <w:p w14:paraId="752445C0" w14:textId="77777777" w:rsidR="004F6CD1" w:rsidRPr="004F6CD1" w:rsidRDefault="004F6CD1" w:rsidP="004F6CD1">
      <w:pPr>
        <w:widowControl w:val="0"/>
        <w:autoSpaceDE w:val="0"/>
        <w:autoSpaceDN w:val="0"/>
        <w:adjustRightInd w:val="0"/>
        <w:ind w:left="640" w:hanging="640"/>
        <w:rPr>
          <w:noProof/>
        </w:rPr>
      </w:pPr>
      <w:r w:rsidRPr="004F6CD1">
        <w:rPr>
          <w:noProof/>
        </w:rPr>
        <w:t>41.</w:t>
      </w:r>
      <w:r w:rsidRPr="004F6CD1">
        <w:rPr>
          <w:noProof/>
        </w:rPr>
        <w:tab/>
        <w:t xml:space="preserve">Yan, Z. </w:t>
      </w:r>
      <w:r w:rsidRPr="004F6CD1">
        <w:rPr>
          <w:i/>
          <w:iCs/>
          <w:noProof/>
        </w:rPr>
        <w:t>et al.</w:t>
      </w:r>
      <w:r w:rsidRPr="004F6CD1">
        <w:rPr>
          <w:noProof/>
        </w:rPr>
        <w:t xml:space="preserve"> Yeast Barcoders: a chemogenomic application of a universal donor-strain collection carrying bar-code identifiers. </w:t>
      </w:r>
      <w:r w:rsidRPr="004F6CD1">
        <w:rPr>
          <w:i/>
          <w:iCs/>
          <w:noProof/>
        </w:rPr>
        <w:t>Nat. Methods</w:t>
      </w:r>
      <w:r w:rsidRPr="004F6CD1">
        <w:rPr>
          <w:noProof/>
        </w:rPr>
        <w:t xml:space="preserve"> </w:t>
      </w:r>
      <w:r w:rsidRPr="004F6CD1">
        <w:rPr>
          <w:b/>
          <w:bCs/>
          <w:noProof/>
        </w:rPr>
        <w:t>5,</w:t>
      </w:r>
      <w:r w:rsidRPr="004F6CD1">
        <w:rPr>
          <w:noProof/>
        </w:rPr>
        <w:t xml:space="preserve"> 719–725 (2008).</w:t>
      </w:r>
    </w:p>
    <w:p w14:paraId="0B94BDB4" w14:textId="77777777" w:rsidR="004F6CD1" w:rsidRPr="004F6CD1" w:rsidRDefault="004F6CD1" w:rsidP="004F6CD1">
      <w:pPr>
        <w:widowControl w:val="0"/>
        <w:autoSpaceDE w:val="0"/>
        <w:autoSpaceDN w:val="0"/>
        <w:adjustRightInd w:val="0"/>
        <w:ind w:left="640" w:hanging="640"/>
        <w:rPr>
          <w:noProof/>
        </w:rPr>
      </w:pPr>
      <w:r w:rsidRPr="004F6CD1">
        <w:rPr>
          <w:noProof/>
        </w:rPr>
        <w:lastRenderedPageBreak/>
        <w:t>42.</w:t>
      </w:r>
      <w:r w:rsidRPr="004F6CD1">
        <w:rPr>
          <w:noProof/>
        </w:rPr>
        <w:tab/>
        <w:t xml:space="preserve">Smith, A. M. </w:t>
      </w:r>
      <w:r w:rsidRPr="004F6CD1">
        <w:rPr>
          <w:i/>
          <w:iCs/>
          <w:noProof/>
        </w:rPr>
        <w:t>et al.</w:t>
      </w:r>
      <w:r w:rsidRPr="004F6CD1">
        <w:rPr>
          <w:noProof/>
        </w:rPr>
        <w:t xml:space="preserve"> Quantitative phenotyping via deep barcode sequencing. </w:t>
      </w:r>
      <w:r w:rsidRPr="004F6CD1">
        <w:rPr>
          <w:i/>
          <w:iCs/>
          <w:noProof/>
        </w:rPr>
        <w:t>Genome Res.</w:t>
      </w:r>
      <w:r w:rsidRPr="004F6CD1">
        <w:rPr>
          <w:noProof/>
        </w:rPr>
        <w:t xml:space="preserve"> </w:t>
      </w:r>
      <w:r w:rsidRPr="004F6CD1">
        <w:rPr>
          <w:b/>
          <w:bCs/>
          <w:noProof/>
        </w:rPr>
        <w:t>19,</w:t>
      </w:r>
      <w:r w:rsidRPr="004F6CD1">
        <w:rPr>
          <w:noProof/>
        </w:rPr>
        <w:t xml:space="preserve"> 1836–42 (2009).</w:t>
      </w:r>
    </w:p>
    <w:p w14:paraId="643E6C0B" w14:textId="77777777" w:rsidR="004F6CD1" w:rsidRPr="004F6CD1" w:rsidRDefault="004F6CD1" w:rsidP="004F6CD1">
      <w:pPr>
        <w:widowControl w:val="0"/>
        <w:autoSpaceDE w:val="0"/>
        <w:autoSpaceDN w:val="0"/>
        <w:adjustRightInd w:val="0"/>
        <w:ind w:left="640" w:hanging="640"/>
        <w:rPr>
          <w:noProof/>
        </w:rPr>
      </w:pPr>
      <w:r w:rsidRPr="004F6CD1">
        <w:rPr>
          <w:noProof/>
        </w:rPr>
        <w:t>43.</w:t>
      </w:r>
      <w:r w:rsidRPr="004F6CD1">
        <w:rPr>
          <w:noProof/>
        </w:rPr>
        <w:tab/>
        <w:t xml:space="preserve">Giaever, G. </w:t>
      </w:r>
      <w:r w:rsidRPr="004F6CD1">
        <w:rPr>
          <w:i/>
          <w:iCs/>
          <w:noProof/>
        </w:rPr>
        <w:t>et al.</w:t>
      </w:r>
      <w:r w:rsidRPr="004F6CD1">
        <w:rPr>
          <w:noProof/>
        </w:rPr>
        <w:t xml:space="preserve"> Functional profiling of the Saccharomyces cerevisiae genome. </w:t>
      </w:r>
      <w:r w:rsidRPr="004F6CD1">
        <w:rPr>
          <w:i/>
          <w:iCs/>
          <w:noProof/>
        </w:rPr>
        <w:t>Nature</w:t>
      </w:r>
      <w:r w:rsidRPr="004F6CD1">
        <w:rPr>
          <w:noProof/>
        </w:rPr>
        <w:t xml:space="preserve"> </w:t>
      </w:r>
      <w:r w:rsidRPr="004F6CD1">
        <w:rPr>
          <w:b/>
          <w:bCs/>
          <w:noProof/>
        </w:rPr>
        <w:t>418,</w:t>
      </w:r>
      <w:r w:rsidRPr="004F6CD1">
        <w:rPr>
          <w:noProof/>
        </w:rPr>
        <w:t xml:space="preserve"> 387–391 (2002).</w:t>
      </w:r>
    </w:p>
    <w:p w14:paraId="49C3D10A" w14:textId="77777777" w:rsidR="004F6CD1" w:rsidRPr="004F6CD1" w:rsidRDefault="004F6CD1" w:rsidP="004F6CD1">
      <w:pPr>
        <w:widowControl w:val="0"/>
        <w:autoSpaceDE w:val="0"/>
        <w:autoSpaceDN w:val="0"/>
        <w:adjustRightInd w:val="0"/>
        <w:ind w:left="640" w:hanging="640"/>
        <w:rPr>
          <w:noProof/>
        </w:rPr>
      </w:pPr>
      <w:r w:rsidRPr="004F6CD1">
        <w:rPr>
          <w:noProof/>
        </w:rPr>
        <w:t>44.</w:t>
      </w:r>
      <w:r w:rsidRPr="004F6CD1">
        <w:rPr>
          <w:noProof/>
        </w:rPr>
        <w:tab/>
        <w:t xml:space="preserve">Yachie, N. </w:t>
      </w:r>
      <w:r w:rsidRPr="004F6CD1">
        <w:rPr>
          <w:i/>
          <w:iCs/>
          <w:noProof/>
        </w:rPr>
        <w:t>et al.</w:t>
      </w:r>
      <w:r w:rsidRPr="004F6CD1">
        <w:rPr>
          <w:noProof/>
        </w:rPr>
        <w:t xml:space="preserve"> Pooled-matrix protein interaction screens using Barcode Fusion Genetics. </w:t>
      </w:r>
      <w:r w:rsidRPr="004F6CD1">
        <w:rPr>
          <w:i/>
          <w:iCs/>
          <w:noProof/>
        </w:rPr>
        <w:t>Mol. Syst. Biol.</w:t>
      </w:r>
      <w:r w:rsidRPr="004F6CD1">
        <w:rPr>
          <w:noProof/>
        </w:rPr>
        <w:t xml:space="preserve"> </w:t>
      </w:r>
      <w:r w:rsidRPr="004F6CD1">
        <w:rPr>
          <w:b/>
          <w:bCs/>
          <w:noProof/>
        </w:rPr>
        <w:t>12,</w:t>
      </w:r>
      <w:r w:rsidRPr="004F6CD1">
        <w:rPr>
          <w:noProof/>
        </w:rPr>
        <w:t xml:space="preserve"> 863 (2016).</w:t>
      </w:r>
    </w:p>
    <w:p w14:paraId="78374DD0" w14:textId="77777777" w:rsidR="004F6CD1" w:rsidRPr="004F6CD1" w:rsidRDefault="004F6CD1" w:rsidP="004F6CD1">
      <w:pPr>
        <w:widowControl w:val="0"/>
        <w:autoSpaceDE w:val="0"/>
        <w:autoSpaceDN w:val="0"/>
        <w:adjustRightInd w:val="0"/>
        <w:ind w:left="640" w:hanging="640"/>
        <w:rPr>
          <w:noProof/>
        </w:rPr>
      </w:pPr>
      <w:r w:rsidRPr="004F6CD1">
        <w:rPr>
          <w:noProof/>
        </w:rPr>
        <w:t>45.</w:t>
      </w:r>
      <w:r w:rsidRPr="004F6CD1">
        <w:rPr>
          <w:noProof/>
        </w:rPr>
        <w:tab/>
        <w:t xml:space="preserve">Smith, A. M. </w:t>
      </w:r>
      <w:r w:rsidRPr="004F6CD1">
        <w:rPr>
          <w:i/>
          <w:iCs/>
          <w:noProof/>
        </w:rPr>
        <w:t>et al.</w:t>
      </w:r>
      <w:r w:rsidRPr="004F6CD1">
        <w:rPr>
          <w:noProof/>
        </w:rPr>
        <w:t xml:space="preserve"> Highly-multiplexed barcode sequencing: an efficient method for parallel analysis of pooled samples. </w:t>
      </w:r>
      <w:r w:rsidRPr="004F6CD1">
        <w:rPr>
          <w:i/>
          <w:iCs/>
          <w:noProof/>
        </w:rPr>
        <w:t>Nucleic Acids Res.</w:t>
      </w:r>
      <w:r w:rsidRPr="004F6CD1">
        <w:rPr>
          <w:noProof/>
        </w:rPr>
        <w:t xml:space="preserve"> </w:t>
      </w:r>
      <w:r w:rsidRPr="004F6CD1">
        <w:rPr>
          <w:b/>
          <w:bCs/>
          <w:noProof/>
        </w:rPr>
        <w:t>38,</w:t>
      </w:r>
      <w:r w:rsidRPr="004F6CD1">
        <w:rPr>
          <w:noProof/>
        </w:rPr>
        <w:t xml:space="preserve"> e142 (2010).</w:t>
      </w:r>
    </w:p>
    <w:p w14:paraId="7CB114F4" w14:textId="77777777" w:rsidR="004F6CD1" w:rsidRPr="004F6CD1" w:rsidRDefault="004F6CD1" w:rsidP="004F6CD1">
      <w:pPr>
        <w:widowControl w:val="0"/>
        <w:autoSpaceDE w:val="0"/>
        <w:autoSpaceDN w:val="0"/>
        <w:adjustRightInd w:val="0"/>
        <w:ind w:left="640" w:hanging="640"/>
        <w:rPr>
          <w:noProof/>
        </w:rPr>
      </w:pPr>
      <w:r w:rsidRPr="004F6CD1">
        <w:rPr>
          <w:noProof/>
        </w:rPr>
        <w:t>46.</w:t>
      </w:r>
      <w:r w:rsidRPr="004F6CD1">
        <w:rPr>
          <w:noProof/>
        </w:rPr>
        <w:tab/>
        <w:t xml:space="preserve">KOLACZKOWSKI, M., KOLACZKOWSKA, A., LUCZYNSKI, J., WITEK, S. &amp; GOFFEAU, A. </w:t>
      </w:r>
      <w:r w:rsidRPr="004F6CD1">
        <w:rPr>
          <w:i/>
          <w:iCs/>
          <w:noProof/>
        </w:rPr>
        <w:t>In Vivo</w:t>
      </w:r>
      <w:r w:rsidRPr="004F6CD1">
        <w:rPr>
          <w:noProof/>
        </w:rPr>
        <w:t xml:space="preserve"> Characterization of the Drug Resistance Profile of the Major ABC Transporters and Other Components of the Yeast Pleiotropic Drug Resistance Network. </w:t>
      </w:r>
      <w:r w:rsidRPr="004F6CD1">
        <w:rPr>
          <w:i/>
          <w:iCs/>
          <w:noProof/>
        </w:rPr>
        <w:t>Microb. Drug Resist.</w:t>
      </w:r>
      <w:r w:rsidRPr="004F6CD1">
        <w:rPr>
          <w:noProof/>
        </w:rPr>
        <w:t xml:space="preserve"> </w:t>
      </w:r>
      <w:r w:rsidRPr="004F6CD1">
        <w:rPr>
          <w:b/>
          <w:bCs/>
          <w:noProof/>
        </w:rPr>
        <w:t>4,</w:t>
      </w:r>
      <w:r w:rsidRPr="004F6CD1">
        <w:rPr>
          <w:noProof/>
        </w:rPr>
        <w:t xml:space="preserve"> 143–158 (1998).</w:t>
      </w:r>
    </w:p>
    <w:p w14:paraId="307DC02A" w14:textId="77777777" w:rsidR="004F6CD1" w:rsidRPr="004F6CD1" w:rsidRDefault="004F6CD1" w:rsidP="004F6CD1">
      <w:pPr>
        <w:widowControl w:val="0"/>
        <w:autoSpaceDE w:val="0"/>
        <w:autoSpaceDN w:val="0"/>
        <w:adjustRightInd w:val="0"/>
        <w:ind w:left="640" w:hanging="640"/>
        <w:rPr>
          <w:noProof/>
        </w:rPr>
      </w:pPr>
      <w:r w:rsidRPr="004F6CD1">
        <w:rPr>
          <w:noProof/>
        </w:rPr>
        <w:t>47.</w:t>
      </w:r>
      <w:r w:rsidRPr="004F6CD1">
        <w:rPr>
          <w:noProof/>
        </w:rPr>
        <w:tab/>
        <w:t xml:space="preserve">Shekhar-Guturja, T. </w:t>
      </w:r>
      <w:r w:rsidRPr="004F6CD1">
        <w:rPr>
          <w:i/>
          <w:iCs/>
          <w:noProof/>
        </w:rPr>
        <w:t>et al.</w:t>
      </w:r>
      <w:r w:rsidRPr="004F6CD1">
        <w:rPr>
          <w:noProof/>
        </w:rPr>
        <w:t xml:space="preserve"> Beauvericin Potentiates Azole Activity via Inhibition of Multidrug Efflux, Blocks </w:t>
      </w:r>
      <w:r w:rsidRPr="004F6CD1">
        <w:rPr>
          <w:i/>
          <w:iCs/>
          <w:noProof/>
        </w:rPr>
        <w:t>C. albicans</w:t>
      </w:r>
      <w:r w:rsidRPr="004F6CD1">
        <w:rPr>
          <w:noProof/>
        </w:rPr>
        <w:t xml:space="preserve"> Morphogenesis, and is Effluxed via Yor1 and Circuitry Controlled by Zcf29. </w:t>
      </w:r>
      <w:r w:rsidRPr="004F6CD1">
        <w:rPr>
          <w:i/>
          <w:iCs/>
          <w:noProof/>
        </w:rPr>
        <w:t>Antimicrob. Agents Chemother.</w:t>
      </w:r>
      <w:r w:rsidRPr="004F6CD1">
        <w:rPr>
          <w:noProof/>
        </w:rPr>
        <w:t xml:space="preserve"> </w:t>
      </w:r>
      <w:r w:rsidRPr="004F6CD1">
        <w:rPr>
          <w:b/>
          <w:bCs/>
          <w:noProof/>
        </w:rPr>
        <w:t>60,</w:t>
      </w:r>
      <w:r w:rsidRPr="004F6CD1">
        <w:rPr>
          <w:noProof/>
        </w:rPr>
        <w:t xml:space="preserve"> AAC.01959-16 (2016).</w:t>
      </w:r>
    </w:p>
    <w:p w14:paraId="6341D7E8" w14:textId="77777777" w:rsidR="004F6CD1" w:rsidRPr="004F6CD1" w:rsidRDefault="004F6CD1" w:rsidP="004F6CD1">
      <w:pPr>
        <w:widowControl w:val="0"/>
        <w:autoSpaceDE w:val="0"/>
        <w:autoSpaceDN w:val="0"/>
        <w:adjustRightInd w:val="0"/>
        <w:ind w:left="640" w:hanging="640"/>
        <w:rPr>
          <w:noProof/>
        </w:rPr>
      </w:pPr>
      <w:r w:rsidRPr="004F6CD1">
        <w:rPr>
          <w:noProof/>
        </w:rPr>
        <w:t>48.</w:t>
      </w:r>
      <w:r w:rsidRPr="004F6CD1">
        <w:rPr>
          <w:noProof/>
        </w:rPr>
        <w:tab/>
        <w:t xml:space="preserve">Katzmann, D. J., Burnett, P. E., Golin, J., Mahé, Y. &amp; Moye-Rowley, W. S. Transcriptional control of the yeast PDR5 gene by the PDR3 gene product. </w:t>
      </w:r>
      <w:r w:rsidRPr="004F6CD1">
        <w:rPr>
          <w:i/>
          <w:iCs/>
          <w:noProof/>
        </w:rPr>
        <w:t>Mol. Cell. Biol.</w:t>
      </w:r>
      <w:r w:rsidRPr="004F6CD1">
        <w:rPr>
          <w:noProof/>
        </w:rPr>
        <w:t xml:space="preserve"> </w:t>
      </w:r>
      <w:r w:rsidRPr="004F6CD1">
        <w:rPr>
          <w:b/>
          <w:bCs/>
          <w:noProof/>
        </w:rPr>
        <w:t>14,</w:t>
      </w:r>
      <w:r w:rsidRPr="004F6CD1">
        <w:rPr>
          <w:noProof/>
        </w:rPr>
        <w:t xml:space="preserve"> 4653–61 (1994).</w:t>
      </w:r>
    </w:p>
    <w:p w14:paraId="7004D883" w14:textId="77777777" w:rsidR="004F6CD1" w:rsidRPr="004F6CD1" w:rsidRDefault="004F6CD1" w:rsidP="004F6CD1">
      <w:pPr>
        <w:widowControl w:val="0"/>
        <w:autoSpaceDE w:val="0"/>
        <w:autoSpaceDN w:val="0"/>
        <w:adjustRightInd w:val="0"/>
        <w:ind w:left="640" w:hanging="640"/>
        <w:rPr>
          <w:noProof/>
        </w:rPr>
      </w:pPr>
      <w:r w:rsidRPr="004F6CD1">
        <w:rPr>
          <w:noProof/>
        </w:rPr>
        <w:t>49.</w:t>
      </w:r>
      <w:r w:rsidRPr="004F6CD1">
        <w:rPr>
          <w:noProof/>
        </w:rPr>
        <w:tab/>
        <w:t xml:space="preserve">Ernst, R. </w:t>
      </w:r>
      <w:r w:rsidRPr="004F6CD1">
        <w:rPr>
          <w:i/>
          <w:iCs/>
          <w:noProof/>
        </w:rPr>
        <w:t>et al.</w:t>
      </w:r>
      <w:r w:rsidRPr="004F6CD1">
        <w:rPr>
          <w:noProof/>
        </w:rPr>
        <w:t xml:space="preserve"> A mutation of the H-loop selectively affects rhodamine transport by the yeast multidrug ABC transporter Pdr5. </w:t>
      </w:r>
      <w:r w:rsidRPr="004F6CD1">
        <w:rPr>
          <w:i/>
          <w:iCs/>
          <w:noProof/>
        </w:rPr>
        <w:t>Proc. Natl. Acad. Sci.</w:t>
      </w:r>
      <w:r w:rsidRPr="004F6CD1">
        <w:rPr>
          <w:noProof/>
        </w:rPr>
        <w:t xml:space="preserve"> </w:t>
      </w:r>
      <w:r w:rsidRPr="004F6CD1">
        <w:rPr>
          <w:b/>
          <w:bCs/>
          <w:noProof/>
        </w:rPr>
        <w:t>105,</w:t>
      </w:r>
      <w:r w:rsidRPr="004F6CD1">
        <w:rPr>
          <w:noProof/>
        </w:rPr>
        <w:t xml:space="preserve"> 5069–5074 (2008).</w:t>
      </w:r>
    </w:p>
    <w:p w14:paraId="04F315C0" w14:textId="77777777" w:rsidR="004F6CD1" w:rsidRPr="004F6CD1" w:rsidRDefault="004F6CD1" w:rsidP="004F6CD1">
      <w:pPr>
        <w:widowControl w:val="0"/>
        <w:autoSpaceDE w:val="0"/>
        <w:autoSpaceDN w:val="0"/>
        <w:adjustRightInd w:val="0"/>
        <w:ind w:left="640" w:hanging="640"/>
        <w:rPr>
          <w:noProof/>
        </w:rPr>
      </w:pPr>
      <w:r w:rsidRPr="004F6CD1">
        <w:rPr>
          <w:noProof/>
        </w:rPr>
        <w:t>50.</w:t>
      </w:r>
      <w:r w:rsidRPr="004F6CD1">
        <w:rPr>
          <w:noProof/>
        </w:rPr>
        <w:tab/>
        <w:t xml:space="preserve">Khakhina, S. </w:t>
      </w:r>
      <w:r w:rsidRPr="004F6CD1">
        <w:rPr>
          <w:i/>
          <w:iCs/>
          <w:noProof/>
        </w:rPr>
        <w:t>et al.</w:t>
      </w:r>
      <w:r w:rsidRPr="004F6CD1">
        <w:rPr>
          <w:noProof/>
        </w:rPr>
        <w:t xml:space="preserve"> Control of Plasma Membrane Permeability by ABC Transporters. </w:t>
      </w:r>
      <w:r w:rsidRPr="004F6CD1">
        <w:rPr>
          <w:i/>
          <w:iCs/>
          <w:noProof/>
        </w:rPr>
        <w:t>Eukaryot. Cell</w:t>
      </w:r>
      <w:r w:rsidRPr="004F6CD1">
        <w:rPr>
          <w:noProof/>
        </w:rPr>
        <w:t xml:space="preserve"> </w:t>
      </w:r>
      <w:r w:rsidRPr="004F6CD1">
        <w:rPr>
          <w:b/>
          <w:bCs/>
          <w:noProof/>
        </w:rPr>
        <w:t>14,</w:t>
      </w:r>
      <w:r w:rsidRPr="004F6CD1">
        <w:rPr>
          <w:noProof/>
        </w:rPr>
        <w:t xml:space="preserve"> 442–453 (2015).</w:t>
      </w:r>
    </w:p>
    <w:p w14:paraId="7C961979" w14:textId="77777777" w:rsidR="004F6CD1" w:rsidRPr="004F6CD1" w:rsidRDefault="004F6CD1" w:rsidP="004F6CD1">
      <w:pPr>
        <w:widowControl w:val="0"/>
        <w:autoSpaceDE w:val="0"/>
        <w:autoSpaceDN w:val="0"/>
        <w:adjustRightInd w:val="0"/>
        <w:ind w:left="640" w:hanging="640"/>
        <w:rPr>
          <w:noProof/>
        </w:rPr>
      </w:pPr>
      <w:r w:rsidRPr="004F6CD1">
        <w:rPr>
          <w:noProof/>
        </w:rPr>
        <w:t>51.</w:t>
      </w:r>
      <w:r w:rsidRPr="004F6CD1">
        <w:rPr>
          <w:noProof/>
        </w:rPr>
        <w:tab/>
        <w:t xml:space="preserve">Tarassov, K. </w:t>
      </w:r>
      <w:r w:rsidRPr="004F6CD1">
        <w:rPr>
          <w:i/>
          <w:iCs/>
          <w:noProof/>
        </w:rPr>
        <w:t>et al.</w:t>
      </w:r>
      <w:r w:rsidRPr="004F6CD1">
        <w:rPr>
          <w:noProof/>
        </w:rPr>
        <w:t xml:space="preserve"> An in vivo map of the yeast protein interactome. </w:t>
      </w:r>
      <w:r w:rsidRPr="004F6CD1">
        <w:rPr>
          <w:i/>
          <w:iCs/>
          <w:noProof/>
        </w:rPr>
        <w:t>Science</w:t>
      </w:r>
      <w:r w:rsidRPr="004F6CD1">
        <w:rPr>
          <w:noProof/>
        </w:rPr>
        <w:t xml:space="preserve"> </w:t>
      </w:r>
      <w:r w:rsidRPr="004F6CD1">
        <w:rPr>
          <w:b/>
          <w:bCs/>
          <w:noProof/>
        </w:rPr>
        <w:t>320,</w:t>
      </w:r>
      <w:r w:rsidRPr="004F6CD1">
        <w:rPr>
          <w:noProof/>
        </w:rPr>
        <w:t xml:space="preserve"> 1465–70 (2008).</w:t>
      </w:r>
    </w:p>
    <w:p w14:paraId="255C360A" w14:textId="77777777" w:rsidR="004F6CD1" w:rsidRPr="004F6CD1" w:rsidRDefault="004F6CD1" w:rsidP="004F6CD1">
      <w:pPr>
        <w:widowControl w:val="0"/>
        <w:autoSpaceDE w:val="0"/>
        <w:autoSpaceDN w:val="0"/>
        <w:adjustRightInd w:val="0"/>
        <w:ind w:left="640" w:hanging="640"/>
        <w:rPr>
          <w:noProof/>
        </w:rPr>
      </w:pPr>
      <w:r w:rsidRPr="004F6CD1">
        <w:rPr>
          <w:noProof/>
        </w:rPr>
        <w:t>52.</w:t>
      </w:r>
      <w:r w:rsidRPr="004F6CD1">
        <w:rPr>
          <w:noProof/>
        </w:rPr>
        <w:tab/>
        <w:t xml:space="preserve">Braun, P. </w:t>
      </w:r>
      <w:r w:rsidRPr="004F6CD1">
        <w:rPr>
          <w:i/>
          <w:iCs/>
          <w:noProof/>
        </w:rPr>
        <w:t>et al.</w:t>
      </w:r>
      <w:r w:rsidRPr="004F6CD1">
        <w:rPr>
          <w:noProof/>
        </w:rPr>
        <w:t xml:space="preserve"> An experimentally derived confidence score for binary protein-protein interactions. </w:t>
      </w:r>
      <w:r w:rsidRPr="004F6CD1">
        <w:rPr>
          <w:i/>
          <w:iCs/>
          <w:noProof/>
        </w:rPr>
        <w:t>Nat. Methods</w:t>
      </w:r>
      <w:r w:rsidRPr="004F6CD1">
        <w:rPr>
          <w:noProof/>
        </w:rPr>
        <w:t xml:space="preserve"> </w:t>
      </w:r>
      <w:r w:rsidRPr="004F6CD1">
        <w:rPr>
          <w:b/>
          <w:bCs/>
          <w:noProof/>
        </w:rPr>
        <w:t>6,</w:t>
      </w:r>
      <w:r w:rsidRPr="004F6CD1">
        <w:rPr>
          <w:noProof/>
        </w:rPr>
        <w:t xml:space="preserve"> 91–97 (2009).</w:t>
      </w:r>
    </w:p>
    <w:p w14:paraId="5D91D381" w14:textId="77777777" w:rsidR="004F6CD1" w:rsidRPr="004F6CD1" w:rsidRDefault="004F6CD1" w:rsidP="004F6CD1">
      <w:pPr>
        <w:widowControl w:val="0"/>
        <w:autoSpaceDE w:val="0"/>
        <w:autoSpaceDN w:val="0"/>
        <w:adjustRightInd w:val="0"/>
        <w:ind w:left="640" w:hanging="640"/>
        <w:rPr>
          <w:noProof/>
        </w:rPr>
      </w:pPr>
      <w:r w:rsidRPr="004F6CD1">
        <w:rPr>
          <w:noProof/>
        </w:rPr>
        <w:t>53.</w:t>
      </w:r>
      <w:r w:rsidRPr="004F6CD1">
        <w:rPr>
          <w:noProof/>
        </w:rPr>
        <w:tab/>
        <w:t xml:space="preserve">Newman, J. R. S. </w:t>
      </w:r>
      <w:r w:rsidRPr="004F6CD1">
        <w:rPr>
          <w:i/>
          <w:iCs/>
          <w:noProof/>
        </w:rPr>
        <w:t>et al.</w:t>
      </w:r>
      <w:r w:rsidRPr="004F6CD1">
        <w:rPr>
          <w:noProof/>
        </w:rPr>
        <w:t xml:space="preserve"> Single-cell proteomic analysis of S. cerevisiae reveals the architecture of biological noise. </w:t>
      </w:r>
      <w:r w:rsidRPr="004F6CD1">
        <w:rPr>
          <w:i/>
          <w:iCs/>
          <w:noProof/>
        </w:rPr>
        <w:t>Nature</w:t>
      </w:r>
      <w:r w:rsidRPr="004F6CD1">
        <w:rPr>
          <w:noProof/>
        </w:rPr>
        <w:t xml:space="preserve"> </w:t>
      </w:r>
      <w:r w:rsidRPr="004F6CD1">
        <w:rPr>
          <w:b/>
          <w:bCs/>
          <w:noProof/>
        </w:rPr>
        <w:t>441,</w:t>
      </w:r>
      <w:r w:rsidRPr="004F6CD1">
        <w:rPr>
          <w:noProof/>
        </w:rPr>
        <w:t xml:space="preserve"> 840–846 (2006).</w:t>
      </w:r>
    </w:p>
    <w:p w14:paraId="3E6BECB5" w14:textId="77777777" w:rsidR="004F6CD1" w:rsidRPr="004F6CD1" w:rsidRDefault="004F6CD1" w:rsidP="004F6CD1">
      <w:pPr>
        <w:widowControl w:val="0"/>
        <w:autoSpaceDE w:val="0"/>
        <w:autoSpaceDN w:val="0"/>
        <w:adjustRightInd w:val="0"/>
        <w:ind w:left="640" w:hanging="640"/>
        <w:rPr>
          <w:noProof/>
        </w:rPr>
      </w:pPr>
      <w:r w:rsidRPr="004F6CD1">
        <w:rPr>
          <w:noProof/>
        </w:rPr>
        <w:t>54.</w:t>
      </w:r>
      <w:r w:rsidRPr="004F6CD1">
        <w:rPr>
          <w:noProof/>
        </w:rPr>
        <w:tab/>
        <w:t xml:space="preserve">Shaw, W. M. </w:t>
      </w:r>
      <w:r w:rsidRPr="004F6CD1">
        <w:rPr>
          <w:i/>
          <w:iCs/>
          <w:noProof/>
        </w:rPr>
        <w:t>et al.</w:t>
      </w:r>
      <w:r w:rsidRPr="004F6CD1">
        <w:rPr>
          <w:noProof/>
        </w:rPr>
        <w:t xml:space="preserve"> Engineering a model cell for rational tuning of GPCR signaling. </w:t>
      </w:r>
      <w:r w:rsidRPr="004F6CD1">
        <w:rPr>
          <w:i/>
          <w:iCs/>
          <w:noProof/>
        </w:rPr>
        <w:t>bioRxiv</w:t>
      </w:r>
      <w:r w:rsidRPr="004F6CD1">
        <w:rPr>
          <w:noProof/>
        </w:rPr>
        <w:t xml:space="preserve"> 390559 (2018). doi:10.1101/390559</w:t>
      </w:r>
    </w:p>
    <w:p w14:paraId="4D64A45C" w14:textId="77777777" w:rsidR="004F6CD1" w:rsidRPr="004F6CD1" w:rsidRDefault="004F6CD1" w:rsidP="004F6CD1">
      <w:pPr>
        <w:widowControl w:val="0"/>
        <w:autoSpaceDE w:val="0"/>
        <w:autoSpaceDN w:val="0"/>
        <w:adjustRightInd w:val="0"/>
        <w:ind w:left="640" w:hanging="640"/>
        <w:rPr>
          <w:noProof/>
        </w:rPr>
      </w:pPr>
      <w:r w:rsidRPr="004F6CD1">
        <w:rPr>
          <w:noProof/>
        </w:rPr>
        <w:t>55.</w:t>
      </w:r>
      <w:r w:rsidRPr="004F6CD1">
        <w:rPr>
          <w:noProof/>
        </w:rPr>
        <w:tab/>
        <w:t xml:space="preserve">C. elegans Deletion Mutant Consortium. Large-Scale Screening for Targeted Knockouts in the Caenorhabditis elegans Genome. </w:t>
      </w:r>
      <w:r w:rsidRPr="004F6CD1">
        <w:rPr>
          <w:i/>
          <w:iCs/>
          <w:noProof/>
        </w:rPr>
        <w:t>G3 Genes,Genomes,Genetics</w:t>
      </w:r>
      <w:r w:rsidRPr="004F6CD1">
        <w:rPr>
          <w:noProof/>
        </w:rPr>
        <w:t xml:space="preserve"> </w:t>
      </w:r>
      <w:r w:rsidRPr="004F6CD1">
        <w:rPr>
          <w:b/>
          <w:bCs/>
          <w:noProof/>
        </w:rPr>
        <w:t>2,</w:t>
      </w:r>
      <w:r w:rsidRPr="004F6CD1">
        <w:rPr>
          <w:noProof/>
        </w:rPr>
        <w:t xml:space="preserve"> 1415–1425 (2012).</w:t>
      </w:r>
    </w:p>
    <w:p w14:paraId="290237A3" w14:textId="77777777" w:rsidR="004F6CD1" w:rsidRPr="004F6CD1" w:rsidRDefault="004F6CD1" w:rsidP="004F6CD1">
      <w:pPr>
        <w:widowControl w:val="0"/>
        <w:autoSpaceDE w:val="0"/>
        <w:autoSpaceDN w:val="0"/>
        <w:adjustRightInd w:val="0"/>
        <w:ind w:left="640" w:hanging="640"/>
        <w:rPr>
          <w:noProof/>
        </w:rPr>
      </w:pPr>
      <w:r w:rsidRPr="004F6CD1">
        <w:rPr>
          <w:noProof/>
        </w:rPr>
        <w:t>56.</w:t>
      </w:r>
      <w:r w:rsidRPr="004F6CD1">
        <w:rPr>
          <w:noProof/>
        </w:rPr>
        <w:tab/>
        <w:t xml:space="preserve">Thompson, O. </w:t>
      </w:r>
      <w:r w:rsidRPr="004F6CD1">
        <w:rPr>
          <w:i/>
          <w:iCs/>
          <w:noProof/>
        </w:rPr>
        <w:t>et al.</w:t>
      </w:r>
      <w:r w:rsidRPr="004F6CD1">
        <w:rPr>
          <w:noProof/>
        </w:rPr>
        <w:t xml:space="preserve"> The million mutation project: A new approach to genetics in Caenorhabditis elegans. </w:t>
      </w:r>
      <w:r w:rsidRPr="004F6CD1">
        <w:rPr>
          <w:i/>
          <w:iCs/>
          <w:noProof/>
        </w:rPr>
        <w:t>Genome Res.</w:t>
      </w:r>
      <w:r w:rsidRPr="004F6CD1">
        <w:rPr>
          <w:noProof/>
        </w:rPr>
        <w:t xml:space="preserve"> </w:t>
      </w:r>
      <w:r w:rsidRPr="004F6CD1">
        <w:rPr>
          <w:b/>
          <w:bCs/>
          <w:noProof/>
        </w:rPr>
        <w:t>23,</w:t>
      </w:r>
      <w:r w:rsidRPr="004F6CD1">
        <w:rPr>
          <w:noProof/>
        </w:rPr>
        <w:t xml:space="preserve"> 1749–1762 (2013).</w:t>
      </w:r>
    </w:p>
    <w:p w14:paraId="551D365D" w14:textId="77777777" w:rsidR="004F6CD1" w:rsidRPr="004F6CD1" w:rsidRDefault="004F6CD1" w:rsidP="004F6CD1">
      <w:pPr>
        <w:widowControl w:val="0"/>
        <w:autoSpaceDE w:val="0"/>
        <w:autoSpaceDN w:val="0"/>
        <w:adjustRightInd w:val="0"/>
        <w:ind w:left="640" w:hanging="640"/>
        <w:rPr>
          <w:noProof/>
        </w:rPr>
      </w:pPr>
      <w:r w:rsidRPr="004F6CD1">
        <w:rPr>
          <w:noProof/>
        </w:rPr>
        <w:t>57.</w:t>
      </w:r>
      <w:r w:rsidRPr="004F6CD1">
        <w:rPr>
          <w:noProof/>
        </w:rPr>
        <w:tab/>
        <w:t xml:space="preserve">Tanay, A. &amp; Regev, A. Scaling single-cell genomics from phenomenology to mechanism. </w:t>
      </w:r>
      <w:r w:rsidRPr="004F6CD1">
        <w:rPr>
          <w:i/>
          <w:iCs/>
          <w:noProof/>
        </w:rPr>
        <w:t>Nature</w:t>
      </w:r>
      <w:r w:rsidRPr="004F6CD1">
        <w:rPr>
          <w:noProof/>
        </w:rPr>
        <w:t xml:space="preserve"> </w:t>
      </w:r>
      <w:r w:rsidRPr="004F6CD1">
        <w:rPr>
          <w:b/>
          <w:bCs/>
          <w:noProof/>
        </w:rPr>
        <w:t>541,</w:t>
      </w:r>
      <w:r w:rsidRPr="004F6CD1">
        <w:rPr>
          <w:noProof/>
        </w:rPr>
        <w:t xml:space="preserve"> 331–338 (2017).</w:t>
      </w:r>
    </w:p>
    <w:p w14:paraId="5CBB78EE" w14:textId="77777777" w:rsidR="004F6CD1" w:rsidRPr="004F6CD1" w:rsidRDefault="004F6CD1" w:rsidP="004F6CD1">
      <w:pPr>
        <w:widowControl w:val="0"/>
        <w:autoSpaceDE w:val="0"/>
        <w:autoSpaceDN w:val="0"/>
        <w:adjustRightInd w:val="0"/>
        <w:ind w:left="640" w:hanging="640"/>
        <w:rPr>
          <w:noProof/>
        </w:rPr>
      </w:pPr>
      <w:r w:rsidRPr="004F6CD1">
        <w:rPr>
          <w:noProof/>
        </w:rPr>
        <w:t>58.</w:t>
      </w:r>
      <w:r w:rsidRPr="004F6CD1">
        <w:rPr>
          <w:noProof/>
        </w:rPr>
        <w:tab/>
        <w:t xml:space="preserve">Zupan, B. </w:t>
      </w:r>
      <w:r w:rsidRPr="004F6CD1">
        <w:rPr>
          <w:i/>
          <w:iCs/>
          <w:noProof/>
        </w:rPr>
        <w:t>et al.</w:t>
      </w:r>
      <w:r w:rsidRPr="004F6CD1">
        <w:rPr>
          <w:noProof/>
        </w:rPr>
        <w:t xml:space="preserve"> GenePath: a system for inference of genetic networks and proposal of genetic experiments. </w:t>
      </w:r>
      <w:r w:rsidRPr="004F6CD1">
        <w:rPr>
          <w:i/>
          <w:iCs/>
          <w:noProof/>
        </w:rPr>
        <w:t>Artif. Intell. Med.</w:t>
      </w:r>
      <w:r w:rsidRPr="004F6CD1">
        <w:rPr>
          <w:noProof/>
        </w:rPr>
        <w:t xml:space="preserve"> </w:t>
      </w:r>
      <w:r w:rsidRPr="004F6CD1">
        <w:rPr>
          <w:b/>
          <w:bCs/>
          <w:noProof/>
        </w:rPr>
        <w:t>29,</w:t>
      </w:r>
      <w:r w:rsidRPr="004F6CD1">
        <w:rPr>
          <w:noProof/>
        </w:rPr>
        <w:t xml:space="preserve"> 107–30</w:t>
      </w:r>
    </w:p>
    <w:p w14:paraId="1F1B38ED" w14:textId="77777777" w:rsidR="004F6CD1" w:rsidRPr="004F6CD1" w:rsidRDefault="004F6CD1" w:rsidP="004F6CD1">
      <w:pPr>
        <w:widowControl w:val="0"/>
        <w:autoSpaceDE w:val="0"/>
        <w:autoSpaceDN w:val="0"/>
        <w:adjustRightInd w:val="0"/>
        <w:ind w:left="640" w:hanging="640"/>
        <w:rPr>
          <w:noProof/>
        </w:rPr>
      </w:pPr>
      <w:r w:rsidRPr="004F6CD1">
        <w:rPr>
          <w:noProof/>
        </w:rPr>
        <w:t>59.</w:t>
      </w:r>
      <w:r w:rsidRPr="004F6CD1">
        <w:rPr>
          <w:noProof/>
        </w:rPr>
        <w:tab/>
        <w:t xml:space="preserve">Ma, J. </w:t>
      </w:r>
      <w:r w:rsidRPr="004F6CD1">
        <w:rPr>
          <w:i/>
          <w:iCs/>
          <w:noProof/>
        </w:rPr>
        <w:t>et al.</w:t>
      </w:r>
      <w:r w:rsidRPr="004F6CD1">
        <w:rPr>
          <w:noProof/>
        </w:rPr>
        <w:t xml:space="preserve"> Using deep learning to model the hierarchical structure and function of a cell. </w:t>
      </w:r>
      <w:r w:rsidRPr="004F6CD1">
        <w:rPr>
          <w:i/>
          <w:iCs/>
          <w:noProof/>
        </w:rPr>
        <w:t>Nat. Methods</w:t>
      </w:r>
      <w:r w:rsidRPr="004F6CD1">
        <w:rPr>
          <w:noProof/>
        </w:rPr>
        <w:t xml:space="preserve"> </w:t>
      </w:r>
      <w:r w:rsidRPr="004F6CD1">
        <w:rPr>
          <w:b/>
          <w:bCs/>
          <w:noProof/>
        </w:rPr>
        <w:t>15,</w:t>
      </w:r>
      <w:r w:rsidRPr="004F6CD1">
        <w:rPr>
          <w:noProof/>
        </w:rPr>
        <w:t xml:space="preserve"> 290–298 (2018).</w:t>
      </w:r>
    </w:p>
    <w:p w14:paraId="7263963D" w14:textId="77777777" w:rsidR="004F6CD1" w:rsidRPr="004F6CD1" w:rsidRDefault="004F6CD1" w:rsidP="004F6CD1">
      <w:pPr>
        <w:widowControl w:val="0"/>
        <w:autoSpaceDE w:val="0"/>
        <w:autoSpaceDN w:val="0"/>
        <w:adjustRightInd w:val="0"/>
        <w:ind w:left="640" w:hanging="640"/>
        <w:rPr>
          <w:noProof/>
        </w:rPr>
      </w:pPr>
      <w:r w:rsidRPr="004F6CD1">
        <w:rPr>
          <w:noProof/>
        </w:rPr>
        <w:t>60.</w:t>
      </w:r>
      <w:r w:rsidRPr="004F6CD1">
        <w:rPr>
          <w:noProof/>
        </w:rPr>
        <w:tab/>
        <w:t xml:space="preserve">Brockmann, M. </w:t>
      </w:r>
      <w:r w:rsidRPr="004F6CD1">
        <w:rPr>
          <w:i/>
          <w:iCs/>
          <w:noProof/>
        </w:rPr>
        <w:t>et al.</w:t>
      </w:r>
      <w:r w:rsidRPr="004F6CD1">
        <w:rPr>
          <w:noProof/>
        </w:rPr>
        <w:t xml:space="preserve"> Genetic wiring maps of single-cell protein states reveal an off-switch for GPCR signalling. </w:t>
      </w:r>
      <w:r w:rsidRPr="004F6CD1">
        <w:rPr>
          <w:i/>
          <w:iCs/>
          <w:noProof/>
        </w:rPr>
        <w:t>Nature</w:t>
      </w:r>
      <w:r w:rsidRPr="004F6CD1">
        <w:rPr>
          <w:noProof/>
        </w:rPr>
        <w:t xml:space="preserve"> </w:t>
      </w:r>
      <w:r w:rsidRPr="004F6CD1">
        <w:rPr>
          <w:b/>
          <w:bCs/>
          <w:noProof/>
        </w:rPr>
        <w:t>546,</w:t>
      </w:r>
      <w:r w:rsidRPr="004F6CD1">
        <w:rPr>
          <w:noProof/>
        </w:rPr>
        <w:t xml:space="preserve"> 307–311 (2017).</w:t>
      </w:r>
    </w:p>
    <w:p w14:paraId="7187A090" w14:textId="77777777" w:rsidR="004F6CD1" w:rsidRPr="004F6CD1" w:rsidRDefault="004F6CD1" w:rsidP="004F6CD1">
      <w:pPr>
        <w:widowControl w:val="0"/>
        <w:autoSpaceDE w:val="0"/>
        <w:autoSpaceDN w:val="0"/>
        <w:adjustRightInd w:val="0"/>
        <w:ind w:left="640" w:hanging="640"/>
        <w:rPr>
          <w:noProof/>
        </w:rPr>
      </w:pPr>
      <w:r w:rsidRPr="004F6CD1">
        <w:rPr>
          <w:noProof/>
        </w:rPr>
        <w:t>61.</w:t>
      </w:r>
      <w:r w:rsidRPr="004F6CD1">
        <w:rPr>
          <w:noProof/>
        </w:rPr>
        <w:tab/>
        <w:t xml:space="preserve">Emanuel, G., Moffitt, J. R. &amp; Zhuang, X. High-throughput, image-based screening of genetic variant libraries. </w:t>
      </w:r>
      <w:r w:rsidRPr="004F6CD1">
        <w:rPr>
          <w:i/>
          <w:iCs/>
          <w:noProof/>
        </w:rPr>
        <w:t>bioRxiv</w:t>
      </w:r>
      <w:r w:rsidRPr="004F6CD1">
        <w:rPr>
          <w:noProof/>
        </w:rPr>
        <w:t xml:space="preserve"> (2017).</w:t>
      </w:r>
    </w:p>
    <w:p w14:paraId="7B279EA2" w14:textId="77777777" w:rsidR="004F6CD1" w:rsidRPr="004F6CD1" w:rsidRDefault="004F6CD1" w:rsidP="004F6CD1">
      <w:pPr>
        <w:widowControl w:val="0"/>
        <w:autoSpaceDE w:val="0"/>
        <w:autoSpaceDN w:val="0"/>
        <w:adjustRightInd w:val="0"/>
        <w:ind w:left="640" w:hanging="640"/>
        <w:rPr>
          <w:noProof/>
        </w:rPr>
      </w:pPr>
      <w:r w:rsidRPr="004F6CD1">
        <w:rPr>
          <w:noProof/>
        </w:rPr>
        <w:t>62.</w:t>
      </w:r>
      <w:r w:rsidRPr="004F6CD1">
        <w:rPr>
          <w:noProof/>
        </w:rPr>
        <w:tab/>
        <w:t xml:space="preserve">Gibson, D. G. </w:t>
      </w:r>
      <w:r w:rsidRPr="004F6CD1">
        <w:rPr>
          <w:i/>
          <w:iCs/>
          <w:noProof/>
        </w:rPr>
        <w:t>et al.</w:t>
      </w:r>
      <w:r w:rsidRPr="004F6CD1">
        <w:rPr>
          <w:noProof/>
        </w:rPr>
        <w:t xml:space="preserve"> Enzymatic assembly of DNA molecules up to several hundred </w:t>
      </w:r>
      <w:r w:rsidRPr="004F6CD1">
        <w:rPr>
          <w:noProof/>
        </w:rPr>
        <w:lastRenderedPageBreak/>
        <w:t xml:space="preserve">kilobases. </w:t>
      </w:r>
      <w:r w:rsidRPr="004F6CD1">
        <w:rPr>
          <w:i/>
          <w:iCs/>
          <w:noProof/>
        </w:rPr>
        <w:t>Nat. Methods</w:t>
      </w:r>
      <w:r w:rsidRPr="004F6CD1">
        <w:rPr>
          <w:noProof/>
        </w:rPr>
        <w:t xml:space="preserve"> </w:t>
      </w:r>
      <w:r w:rsidRPr="004F6CD1">
        <w:rPr>
          <w:b/>
          <w:bCs/>
          <w:noProof/>
        </w:rPr>
        <w:t>6,</w:t>
      </w:r>
      <w:r w:rsidRPr="004F6CD1">
        <w:rPr>
          <w:noProof/>
        </w:rPr>
        <w:t xml:space="preserve"> 343–5 (2009).</w:t>
      </w:r>
    </w:p>
    <w:p w14:paraId="39FDA377" w14:textId="77777777" w:rsidR="004F6CD1" w:rsidRPr="004F6CD1" w:rsidRDefault="004F6CD1" w:rsidP="004F6CD1">
      <w:pPr>
        <w:widowControl w:val="0"/>
        <w:autoSpaceDE w:val="0"/>
        <w:autoSpaceDN w:val="0"/>
        <w:adjustRightInd w:val="0"/>
        <w:ind w:left="640" w:hanging="640"/>
        <w:rPr>
          <w:noProof/>
        </w:rPr>
      </w:pPr>
      <w:r w:rsidRPr="004F6CD1">
        <w:rPr>
          <w:noProof/>
        </w:rPr>
        <w:t>63.</w:t>
      </w:r>
      <w:r w:rsidRPr="004F6CD1">
        <w:rPr>
          <w:noProof/>
        </w:rPr>
        <w:tab/>
        <w:t xml:space="preserve">Gietz, R. D. &amp; Schiestl, R. H. High-efficiency yeast transformation using the LiAc/SS carrier DNA/PEG method. </w:t>
      </w:r>
      <w:r w:rsidRPr="004F6CD1">
        <w:rPr>
          <w:i/>
          <w:iCs/>
          <w:noProof/>
        </w:rPr>
        <w:t>Nat. Protoc.</w:t>
      </w:r>
      <w:r w:rsidRPr="004F6CD1">
        <w:rPr>
          <w:noProof/>
        </w:rPr>
        <w:t xml:space="preserve"> </w:t>
      </w:r>
      <w:r w:rsidRPr="004F6CD1">
        <w:rPr>
          <w:b/>
          <w:bCs/>
          <w:noProof/>
        </w:rPr>
        <w:t>2,</w:t>
      </w:r>
      <w:r w:rsidRPr="004F6CD1">
        <w:rPr>
          <w:noProof/>
        </w:rPr>
        <w:t xml:space="preserve"> 31–34 (2007).</w:t>
      </w:r>
    </w:p>
    <w:p w14:paraId="5274D463" w14:textId="77777777" w:rsidR="004F6CD1" w:rsidRPr="004F6CD1" w:rsidRDefault="004F6CD1" w:rsidP="004F6CD1">
      <w:pPr>
        <w:widowControl w:val="0"/>
        <w:autoSpaceDE w:val="0"/>
        <w:autoSpaceDN w:val="0"/>
        <w:adjustRightInd w:val="0"/>
        <w:ind w:left="640" w:hanging="640"/>
        <w:rPr>
          <w:noProof/>
        </w:rPr>
      </w:pPr>
      <w:r w:rsidRPr="004F6CD1">
        <w:rPr>
          <w:noProof/>
        </w:rPr>
        <w:t>64.</w:t>
      </w:r>
      <w:r w:rsidRPr="004F6CD1">
        <w:rPr>
          <w:noProof/>
        </w:rPr>
        <w:tab/>
        <w:t xml:space="preserve">Proctor, M. </w:t>
      </w:r>
      <w:r w:rsidRPr="004F6CD1">
        <w:rPr>
          <w:i/>
          <w:iCs/>
          <w:noProof/>
        </w:rPr>
        <w:t>et al.</w:t>
      </w:r>
      <w:r w:rsidRPr="004F6CD1">
        <w:rPr>
          <w:noProof/>
        </w:rPr>
        <w:t xml:space="preserve"> in 239–269 (Humana Press, 2011). doi:10.1007/978-1-61779-173-4_15</w:t>
      </w:r>
    </w:p>
    <w:p w14:paraId="6704B0BB" w14:textId="77777777" w:rsidR="004F6CD1" w:rsidRPr="004F6CD1" w:rsidRDefault="004F6CD1" w:rsidP="004F6CD1">
      <w:pPr>
        <w:widowControl w:val="0"/>
        <w:autoSpaceDE w:val="0"/>
        <w:autoSpaceDN w:val="0"/>
        <w:adjustRightInd w:val="0"/>
        <w:ind w:left="640" w:hanging="640"/>
        <w:rPr>
          <w:noProof/>
        </w:rPr>
      </w:pPr>
      <w:r w:rsidRPr="004F6CD1">
        <w:rPr>
          <w:noProof/>
        </w:rPr>
        <w:t>65.</w:t>
      </w:r>
      <w:r w:rsidRPr="004F6CD1">
        <w:rPr>
          <w:noProof/>
        </w:rPr>
        <w:tab/>
        <w:t xml:space="preserve">Mani, R., St Onge, R. P., Hartman, J. L., Giaever, G. &amp; Roth, F. P. Defining genetic interaction. </w:t>
      </w:r>
      <w:r w:rsidRPr="004F6CD1">
        <w:rPr>
          <w:i/>
          <w:iCs/>
          <w:noProof/>
        </w:rPr>
        <w:t>Proc. Natl. Acad. Sci. U. S. A.</w:t>
      </w:r>
      <w:r w:rsidRPr="004F6CD1">
        <w:rPr>
          <w:noProof/>
        </w:rPr>
        <w:t xml:space="preserve"> </w:t>
      </w:r>
      <w:r w:rsidRPr="004F6CD1">
        <w:rPr>
          <w:b/>
          <w:bCs/>
          <w:noProof/>
        </w:rPr>
        <w:t>105,</w:t>
      </w:r>
      <w:r w:rsidRPr="004F6CD1">
        <w:rPr>
          <w:noProof/>
        </w:rPr>
        <w:t xml:space="preserve"> 3461–6 (2008).</w:t>
      </w:r>
    </w:p>
    <w:p w14:paraId="39FCDCD0" w14:textId="77777777" w:rsidR="004F6CD1" w:rsidRPr="004F6CD1" w:rsidRDefault="004F6CD1" w:rsidP="004F6CD1">
      <w:pPr>
        <w:widowControl w:val="0"/>
        <w:autoSpaceDE w:val="0"/>
        <w:autoSpaceDN w:val="0"/>
        <w:adjustRightInd w:val="0"/>
        <w:ind w:left="640" w:hanging="640"/>
        <w:rPr>
          <w:noProof/>
        </w:rPr>
      </w:pPr>
      <w:r w:rsidRPr="004F6CD1">
        <w:rPr>
          <w:noProof/>
        </w:rPr>
        <w:t>66.</w:t>
      </w:r>
      <w:r w:rsidRPr="004F6CD1">
        <w:rPr>
          <w:noProof/>
        </w:rPr>
        <w:tab/>
        <w:t xml:space="preserve">Snider, J. </w:t>
      </w:r>
      <w:r w:rsidRPr="004F6CD1">
        <w:rPr>
          <w:i/>
          <w:iCs/>
          <w:noProof/>
        </w:rPr>
        <w:t>et al.</w:t>
      </w:r>
      <w:r w:rsidRPr="004F6CD1">
        <w:rPr>
          <w:noProof/>
        </w:rPr>
        <w:t xml:space="preserve"> Detecting interactions with membrane proteins using a membrane two-hybrid assay in yeast. </w:t>
      </w:r>
      <w:r w:rsidRPr="004F6CD1">
        <w:rPr>
          <w:i/>
          <w:iCs/>
          <w:noProof/>
        </w:rPr>
        <w:t>Nat. Protoc.</w:t>
      </w:r>
      <w:r w:rsidRPr="004F6CD1">
        <w:rPr>
          <w:noProof/>
        </w:rPr>
        <w:t xml:space="preserve"> </w:t>
      </w:r>
      <w:r w:rsidRPr="004F6CD1">
        <w:rPr>
          <w:b/>
          <w:bCs/>
          <w:noProof/>
        </w:rPr>
        <w:t>5,</w:t>
      </w:r>
      <w:r w:rsidRPr="004F6CD1">
        <w:rPr>
          <w:noProof/>
        </w:rPr>
        <w:t xml:space="preserve"> 1281–1293 (2010).</w:t>
      </w:r>
    </w:p>
    <w:p w14:paraId="5E7D0454" w14:textId="0E21216E" w:rsidR="001F052C" w:rsidRPr="00233F15" w:rsidRDefault="00C1486D" w:rsidP="004F6CD1">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5748A375" w:rsidR="002F52D4" w:rsidRPr="007779DD" w:rsidRDefault="00100CAE" w:rsidP="00224FCB">
      <w:pPr>
        <w:jc w:val="both"/>
      </w:pPr>
      <w:r>
        <w:t>We c</w:t>
      </w:r>
      <w:r w:rsidR="00154026">
        <w:t>reated</w:t>
      </w:r>
      <w:r>
        <w:t xml:space="preserve"> a barcoded wild-type pool (</w:t>
      </w:r>
      <w:r w:rsidR="00EF3DD9">
        <w:t>Fig</w:t>
      </w:r>
      <w:r>
        <w:t xml:space="preserve">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proofErr w:type="spellStart"/>
      <w:r w:rsidR="002E2574">
        <w:rPr>
          <w:i/>
        </w:rPr>
        <w:t>En</w:t>
      </w:r>
      <w:proofErr w:type="spellEnd"/>
      <w:r w:rsidR="002E2574">
        <w:rPr>
          <w:i/>
        </w:rPr>
        <w:t xml:space="preserve">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4F6CD1">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4&lt;/sup&gt;","plainTextFormattedCitation":"44","previouslyFormattedCitation":"&lt;sup&gt;43&lt;/sup&gt;"},"properties":{"noteIndex":0},"schema":"https://github.com/citation-style-language/schema/raw/master/csl-citation.json"}</w:instrText>
      </w:r>
      <w:r w:rsidR="00323193" w:rsidRPr="00233F15">
        <w:fldChar w:fldCharType="separate"/>
      </w:r>
      <w:r w:rsidR="004F6CD1" w:rsidRPr="004F6CD1">
        <w:rPr>
          <w:noProof/>
          <w:vertAlign w:val="superscript"/>
        </w:rPr>
        <w:t>44</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 xml:space="preserve">Strains with a </w:t>
      </w:r>
      <w:proofErr w:type="spellStart"/>
      <w:r w:rsidR="00283198">
        <w:t>sucessfully</w:t>
      </w:r>
      <w:proofErr w:type="spellEnd"/>
      <w:r w:rsidR="00283198">
        <w:t xml:space="preserve"> determined barcode and genotype</w:t>
      </w:r>
      <w:r w:rsidR="00966095">
        <w:t xml:space="preserve"> </w:t>
      </w:r>
      <w:r w:rsidR="00A80755">
        <w:t>are</w:t>
      </w:r>
      <w:r w:rsidR="00966095">
        <w:t xml:space="preserve"> transferred into two liquid pools </w:t>
      </w:r>
      <w:r w:rsidR="00E029E1">
        <w:t xml:space="preserve">based on mating type </w:t>
      </w:r>
      <w:r w:rsidR="00966095">
        <w:t>(</w:t>
      </w:r>
      <w:proofErr w:type="spellStart"/>
      <w:r w:rsidR="00966095">
        <w:t>MAT</w:t>
      </w:r>
      <w:r w:rsidR="00966095" w:rsidRPr="00966095">
        <w:rPr>
          <w:b/>
        </w:rPr>
        <w:t>a</w:t>
      </w:r>
      <w:proofErr w:type="spellEnd"/>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222A0DBC" w:rsidR="006219B8" w:rsidRPr="007A228C" w:rsidRDefault="00E41888" w:rsidP="00224FCB">
      <w:pPr>
        <w:jc w:val="both"/>
      </w:pPr>
      <w:r>
        <w:rPr>
          <w:b/>
        </w:rPr>
        <w:t>A</w:t>
      </w:r>
      <w:r>
        <w:rPr>
          <w:b/>
        </w:rPr>
        <w:tab/>
      </w:r>
      <w:r w:rsidR="007A228C">
        <w:t xml:space="preserve">Comparison of </w:t>
      </w:r>
      <w:proofErr w:type="spellStart"/>
      <w:r w:rsidR="007A228C">
        <w:t>MAT</w:t>
      </w:r>
      <w:r w:rsidR="007A228C" w:rsidRPr="00B96C58">
        <w:rPr>
          <w:b/>
        </w:rPr>
        <w:t>a</w:t>
      </w:r>
      <w:proofErr w:type="spellEnd"/>
      <w:r w:rsidR="007A228C">
        <w:t xml:space="preserve"> and MAT</w:t>
      </w:r>
      <w:r w:rsidR="007A228C" w:rsidRPr="00B96C58">
        <w:rPr>
          <w:b/>
          <w:lang w:val="el-GR"/>
        </w:rPr>
        <w:t>α</w:t>
      </w:r>
      <w:r w:rsidR="007A228C">
        <w:t xml:space="preserve"> group resistance</w:t>
      </w:r>
      <w:r w:rsidR="001F2999">
        <w:t xml:space="preserve"> profiles</w:t>
      </w:r>
      <w:r w:rsidR="009167AA">
        <w:t xml:space="preserve"> in </w:t>
      </w:r>
      <w:proofErr w:type="spellStart"/>
      <w:r w:rsidR="009167AA">
        <w:t>camptothecin</w:t>
      </w:r>
      <w:proofErr w:type="spellEnd"/>
      <w:r w:rsidR="009167AA">
        <w:t xml:space="preserve"> and </w:t>
      </w:r>
      <w:r w:rsidR="003412D0">
        <w:t>ketoconazole</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pdr5∆, snq2∆, ybt1∆,</w:t>
      </w:r>
      <w:r w:rsidR="001032F7">
        <w:rPr>
          <w:i/>
        </w:rPr>
        <w:t xml:space="preserve"> </w:t>
      </w:r>
      <w:r w:rsidRPr="00233F15">
        <w:rPr>
          <w:i/>
        </w:rPr>
        <w:t xml:space="preserve">ycf1∆, </w:t>
      </w:r>
      <w:r w:rsidRPr="00233F15">
        <w:t xml:space="preserve">and </w:t>
      </w:r>
      <w:r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 xml:space="preserve">group in the </w:t>
      </w:r>
      <w:proofErr w:type="spellStart"/>
      <w:r w:rsidR="00B96C58">
        <w:t>MAT</w:t>
      </w:r>
      <w:r w:rsidR="00B96C58" w:rsidRPr="00B96C58">
        <w:rPr>
          <w:b/>
        </w:rPr>
        <w:t>a</w:t>
      </w:r>
      <w:proofErr w:type="spellEnd"/>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EF3DD9">
        <w:t>Fig</w:t>
      </w:r>
      <w:r w:rsidR="00A570A8">
        <w:t xml:space="preserv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 xml:space="preserve">Distribution of </w:t>
      </w:r>
      <w:proofErr w:type="spellStart"/>
      <w:r w:rsidR="00B96C58">
        <w:t>MAT</w:t>
      </w:r>
      <w:r w:rsidR="00B96C58" w:rsidRPr="00B96C58">
        <w:rPr>
          <w:b/>
        </w:rPr>
        <w:t>a</w:t>
      </w:r>
      <w:proofErr w:type="spellEnd"/>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3CCC1430" w:rsidR="006C19FF" w:rsidRPr="00233F15" w:rsidRDefault="00E41888" w:rsidP="00224FCB">
      <w:pPr>
        <w:jc w:val="both"/>
      </w:pPr>
      <w:r>
        <w:rPr>
          <w:b/>
        </w:rPr>
        <w:t>C</w:t>
      </w:r>
      <w:r w:rsidR="003545B6" w:rsidRPr="00233F15">
        <w:rPr>
          <w:b/>
        </w:rPr>
        <w:tab/>
      </w:r>
      <w:r w:rsidR="007A228C">
        <w:t xml:space="preserve">A radial landscape of benomyl resistanc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w:t>
      </w:r>
      <w:proofErr w:type="spellStart"/>
      <w:r w:rsidR="0085454E">
        <w:t>coloured</w:t>
      </w:r>
      <w:proofErr w:type="spellEnd"/>
      <w:r w:rsidR="0085454E">
        <w:t xml:space="preserve">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w:t>
      </w:r>
      <w:proofErr w:type="spellStart"/>
      <w:r w:rsidR="0035118B">
        <w:t>coloured</w:t>
      </w:r>
      <w:proofErr w:type="spellEnd"/>
      <w:r w:rsidR="0035118B">
        <w:t xml:space="preserve">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w:t>
      </w:r>
      <w:proofErr w:type="spellStart"/>
      <w:r w:rsidR="002F4277">
        <w:t>colour</w:t>
      </w:r>
      <w:proofErr w:type="spellEnd"/>
      <w:r w:rsidR="002F4277">
        <w:t xml:space="preserve">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5D326F47" w:rsidR="00CB62BD" w:rsidRPr="00233F15" w:rsidRDefault="00E41888" w:rsidP="00224FCB">
      <w:pPr>
        <w:jc w:val="both"/>
      </w:pPr>
      <w:r>
        <w:rPr>
          <w:b/>
        </w:rPr>
        <w:lastRenderedPageBreak/>
        <w:t>D</w:t>
      </w:r>
      <w:r w:rsidR="00F10D4E" w:rsidRPr="00233F15">
        <w:rPr>
          <w:b/>
        </w:rPr>
        <w:tab/>
      </w:r>
      <w:r w:rsidR="00F10D4E" w:rsidRPr="00233F15">
        <w:t>As in B, showing radial fitness landscapes for 10 additional drugs.</w:t>
      </w:r>
      <w:r w:rsidR="00885680">
        <w:t xml:space="preserve">  The remaining 5 drugs are shown in </w:t>
      </w:r>
      <w:r w:rsidR="00EF3DD9">
        <w:t>Fig</w:t>
      </w:r>
      <w:r w:rsidR="00885680">
        <w:t xml:space="preserve"> 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0F24D3D8" w:rsidR="00FD042D" w:rsidRPr="00803577" w:rsidRDefault="00FD042D" w:rsidP="00224FCB">
      <w:pPr>
        <w:jc w:val="both"/>
      </w:pPr>
      <w:r w:rsidRPr="00233F15">
        <w:rPr>
          <w:b/>
        </w:rPr>
        <w:t>A</w:t>
      </w:r>
      <w:r w:rsidRPr="00233F15">
        <w:rPr>
          <w:b/>
        </w:rPr>
        <w:tab/>
      </w:r>
      <w:proofErr w:type="spellStart"/>
      <w:r>
        <w:t>A</w:t>
      </w:r>
      <w:proofErr w:type="spellEnd"/>
      <w:r>
        <w:t xml:space="preserve"> linear landscape of </w:t>
      </w:r>
      <w:r w:rsidR="00803577">
        <w:t xml:space="preserve">resistance to </w:t>
      </w:r>
      <w:r w:rsidR="00363EC3" w:rsidRPr="00233F15">
        <w:t xml:space="preserve">benomyl, </w:t>
      </w:r>
      <w:r w:rsidR="00803577">
        <w:t>mitoxantrone</w:t>
      </w:r>
      <w:r w:rsidRPr="00233F15">
        <w:t xml:space="preserve">, and </w:t>
      </w:r>
      <w:r w:rsidR="00803577">
        <w:t>fluconazole</w:t>
      </w:r>
      <w:r w:rsidRPr="00233F15">
        <w:t xml:space="preserve"> </w:t>
      </w:r>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EF3DD9">
        <w:t>Fig</w:t>
      </w:r>
      <w:r>
        <w:t xml:space="preserve"> </w:t>
      </w:r>
      <w:r w:rsidR="007E2236">
        <w:t>S</w:t>
      </w:r>
      <w:r w:rsidR="00BB089C">
        <w:t>7</w:t>
      </w:r>
      <w:r>
        <w:t>.</w:t>
      </w:r>
    </w:p>
    <w:p w14:paraId="5A4BC04E" w14:textId="390319A2"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0D37D02A"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w:t>
      </w:r>
      <w:proofErr w:type="spellStart"/>
      <w:r w:rsidR="00E90256">
        <w:t>coloured</w:t>
      </w:r>
      <w:proofErr w:type="spellEnd"/>
      <w:r w:rsidR="00E90256">
        <w:t xml:space="preserve"> according the legend on the left.  </w:t>
      </w:r>
      <w:r w:rsidR="00DA6783">
        <w:t xml:space="preserve">Other terms are </w:t>
      </w:r>
      <w:proofErr w:type="spellStart"/>
      <w:r w:rsidR="00DA6783">
        <w:t>coloured</w:t>
      </w:r>
      <w:proofErr w:type="spellEnd"/>
      <w:r w:rsidR="00DA6783">
        <w:t xml:space="preserve">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proofErr w:type="spellStart"/>
      <w:r w:rsidR="00EA1649" w:rsidRPr="00233F15">
        <w:t>Coefficents</w:t>
      </w:r>
      <w:proofErr w:type="spellEnd"/>
      <w:r w:rsidR="00EA1649" w:rsidRPr="00233F15">
        <w:t xml:space="preserve"> are sorted by </w:t>
      </w:r>
      <w:r w:rsidR="007153D9">
        <w:t>term complexity.  Term complexity</w:t>
      </w:r>
      <w:r w:rsidR="00DA6783">
        <w:t xml:space="preserve"> i</w:t>
      </w:r>
      <w:r w:rsidR="00D448AE">
        <w:t xml:space="preserve">s also indicated by the </w:t>
      </w:r>
      <w:r w:rsidR="005358A0">
        <w:t xml:space="preserve">grey </w:t>
      </w:r>
      <w:proofErr w:type="spellStart"/>
      <w:r w:rsidR="00D448AE">
        <w:t>colour</w:t>
      </w:r>
      <w:proofErr w:type="spellEnd"/>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proofErr w:type="spellStart"/>
      <w:r w:rsidR="00BD0859">
        <w:t>A</w:t>
      </w:r>
      <w:proofErr w:type="spellEnd"/>
      <w:r w:rsidR="00BD0859">
        <w:t xml:space="preserve">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w:t>
      </w:r>
      <w:proofErr w:type="gramStart"/>
      <w:r w:rsidR="00831999">
        <w:t xml:space="preserve">) </w:t>
      </w:r>
      <w:r w:rsidR="003C2082">
        <w:t>,</w:t>
      </w:r>
      <w:proofErr w:type="gramEnd"/>
      <w:r w:rsidR="003C2082">
        <w:t xml:space="preserve">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proofErr w:type="gramStart"/>
      <w:r w:rsidR="00B80B34">
        <w:rPr>
          <w:color w:val="000000" w:themeColor="text1"/>
        </w:rPr>
        <w:t>weights</w:t>
      </w:r>
      <w:proofErr w:type="gramEnd"/>
      <w:r w:rsidR="00B80B34">
        <w:rPr>
          <w:color w:val="000000" w:themeColor="text1"/>
        </w:rPr>
        <w:t xml:space="preserve"> learned by the model were negative.</w:t>
      </w:r>
    </w:p>
    <w:p w14:paraId="141BBA8A" w14:textId="1ED1674B" w:rsidR="00264456" w:rsidRDefault="00B80B34" w:rsidP="00224FCB">
      <w:pPr>
        <w:jc w:val="both"/>
        <w:rPr>
          <w:color w:val="000000" w:themeColor="text1"/>
        </w:rPr>
      </w:pPr>
      <w:r>
        <w:rPr>
          <w:b/>
          <w:color w:val="000000" w:themeColor="text1"/>
        </w:rPr>
        <w:t>C</w:t>
      </w:r>
      <w:r>
        <w:rPr>
          <w:b/>
          <w:color w:val="000000" w:themeColor="text1"/>
        </w:rPr>
        <w:tab/>
      </w:r>
      <w:r>
        <w:rPr>
          <w:color w:val="000000" w:themeColor="text1"/>
        </w:rPr>
        <w:t xml:space="preserve">Comparing the normalized resistance of each strain measured by engineered population profiling to resistances </w:t>
      </w:r>
      <w:r w:rsidR="00264456">
        <w:rPr>
          <w:color w:val="000000" w:themeColor="text1"/>
        </w:rPr>
        <w:t>modelled by the neural network.</w:t>
      </w:r>
    </w:p>
    <w:p w14:paraId="2207A608" w14:textId="6F4873D1"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2609B39F"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 xml:space="preserve">was measured using </w:t>
      </w:r>
      <w:proofErr w:type="spellStart"/>
      <w:r w:rsidR="00AF5300">
        <w:rPr>
          <w:color w:val="000000" w:themeColor="text1"/>
        </w:rPr>
        <w:t>qRT</w:t>
      </w:r>
      <w:proofErr w:type="spellEnd"/>
      <w:r w:rsidR="00AF5300">
        <w:rPr>
          <w:color w:val="000000" w:themeColor="text1"/>
        </w:rPr>
        <w: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p>
    <w:p w14:paraId="02F9FF7B" w14:textId="7C1AC29E" w:rsidR="00EE2C67" w:rsidRPr="00D01BD8"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proofErr w:type="spellStart"/>
      <w:r w:rsidR="005A78CA">
        <w:rPr>
          <w:color w:val="000000" w:themeColor="text1"/>
        </w:rPr>
        <w:t>with</w:t>
      </w:r>
      <w:proofErr w:type="spellEnd"/>
      <w:r w:rsidR="005A78CA">
        <w:rPr>
          <w:color w:val="000000" w:themeColor="text1"/>
        </w:rPr>
        <w:t xml:space="preserve">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EF3DD9">
        <w:rPr>
          <w:color w:val="000000" w:themeColor="text1"/>
        </w:rPr>
        <w:t>Fig</w:t>
      </w:r>
      <w:r w:rsidR="009747F9">
        <w:rPr>
          <w:color w:val="000000" w:themeColor="text1"/>
        </w:rPr>
        <w:t xml:space="preserve"> S11, S12) and previous studies</w:t>
      </w:r>
      <w:r w:rsidR="005D6C8D">
        <w:rPr>
          <w:color w:val="000000" w:themeColor="text1"/>
        </w:rPr>
        <w:fldChar w:fldCharType="begin" w:fldLock="1"/>
      </w:r>
      <w:r w:rsidR="004F6CD1">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2,51&lt;/sup&gt;","plainTextFormattedCitation":"32,51","previouslyFormattedCitation":"&lt;sup&gt;34,50&lt;/sup&gt;"},"properties":{"noteIndex":0},"schema":"https://github.com/citation-style-language/schema/raw/master/csl-citation.json"}</w:instrText>
      </w:r>
      <w:r w:rsidR="005D6C8D">
        <w:rPr>
          <w:color w:val="000000" w:themeColor="text1"/>
        </w:rPr>
        <w:fldChar w:fldCharType="separate"/>
      </w:r>
      <w:r w:rsidR="004F6CD1" w:rsidRPr="004F6CD1">
        <w:rPr>
          <w:noProof/>
          <w:color w:val="000000" w:themeColor="text1"/>
          <w:vertAlign w:val="superscript"/>
        </w:rPr>
        <w:t>32,51</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t>
      </w:r>
      <w:proofErr w:type="gramStart"/>
      <w:r w:rsidR="00D01BD8">
        <w:rPr>
          <w:color w:val="000000" w:themeColor="text1"/>
        </w:rPr>
        <w:t>weights</w:t>
      </w:r>
      <w:proofErr w:type="gramEnd"/>
      <w:r w:rsidR="00D01BD8">
        <w:rPr>
          <w:color w:val="000000" w:themeColor="text1"/>
        </w:rPr>
        <w:t xml:space="preserve">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w:t>
      </w:r>
      <w:proofErr w:type="spellStart"/>
      <w:r w:rsidR="004972DD">
        <w:t>barcoder</w:t>
      </w:r>
      <w:proofErr w:type="spellEnd"/>
      <w:r>
        <w:t xml:space="preserve"> pool</w:t>
      </w:r>
      <w:r w:rsidRPr="00233F15">
        <w:t>.</w:t>
      </w:r>
    </w:p>
    <w:p w14:paraId="16F95FC7" w14:textId="442E9316" w:rsidR="00B712A0" w:rsidRDefault="00212AC7" w:rsidP="00224FCB">
      <w:pPr>
        <w:jc w:val="both"/>
      </w:pPr>
      <w:proofErr w:type="gramStart"/>
      <w:r w:rsidRPr="00212AC7">
        <w:rPr>
          <w:b/>
        </w:rPr>
        <w:t>A</w:t>
      </w:r>
      <w:proofErr w:type="gramEnd"/>
      <w:r>
        <w:rPr>
          <w:b/>
        </w:rPr>
        <w:tab/>
      </w:r>
      <w:r w:rsidR="007A4005">
        <w:t xml:space="preserve">Engineering </w:t>
      </w:r>
      <w:r w:rsidR="00E65EB1">
        <w:t xml:space="preserve">of a </w:t>
      </w:r>
      <w:proofErr w:type="spellStart"/>
      <w:r w:rsidR="00E65EB1">
        <w:t>barcoder</w:t>
      </w:r>
      <w:proofErr w:type="spellEnd"/>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proofErr w:type="spellStart"/>
      <w:r w:rsidR="00EB7C56">
        <w:t>LoxP</w:t>
      </w:r>
      <w:proofErr w:type="spellEnd"/>
      <w:r w:rsidR="00EB7C56">
        <w:t xml:space="preserve">/Lox2272 sites, and homology to the pSH47 </w:t>
      </w:r>
      <w:proofErr w:type="spellStart"/>
      <w:r w:rsidR="00EB7C56">
        <w:t>SacI</w:t>
      </w:r>
      <w:proofErr w:type="spellEnd"/>
      <w:r w:rsidR="00EB7C56">
        <w:t xml:space="preserve">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 xml:space="preserve">l of </w:t>
      </w:r>
      <w:proofErr w:type="spellStart"/>
      <w:r w:rsidR="002F24EE">
        <w:t>barcoder</w:t>
      </w:r>
      <w:proofErr w:type="spellEnd"/>
      <w:r w:rsidR="002F24EE">
        <w:t xml:space="preserve"> parents.  RY0148 was modified to add</w:t>
      </w:r>
      <w:r w:rsidR="00385C73">
        <w:t xml:space="preserve"> a LoxP-URA3-Lox2272 site</w:t>
      </w:r>
      <w:r w:rsidR="002F24EE">
        <w:t xml:space="preserve"> and</w:t>
      </w:r>
      <w:r w:rsidR="00385C73">
        <w:t xml:space="preserve"> was</w:t>
      </w:r>
      <w:r w:rsidR="00BB4B3D">
        <w:t xml:space="preserve"> co-transformed with the </w:t>
      </w:r>
      <w:proofErr w:type="spellStart"/>
      <w:r w:rsidR="00BB4B3D">
        <w:t>barcoder</w:t>
      </w:r>
      <w:proofErr w:type="spellEnd"/>
      <w:r w:rsidR="00BB4B3D">
        <w:t xml:space="preserve"> </w:t>
      </w:r>
      <w:r w:rsidR="00B908B8">
        <w:t xml:space="preserve">pool </w:t>
      </w:r>
      <w:r w:rsidR="00BB4B3D">
        <w:t xml:space="preserve">cassette and </w:t>
      </w:r>
      <w:proofErr w:type="spellStart"/>
      <w:r w:rsidR="00BB4B3D">
        <w:t>SacI</w:t>
      </w:r>
      <w:proofErr w:type="spellEnd"/>
      <w:r w:rsidR="00B15603">
        <w:t xml:space="preserve">-digested pSH47 to </w:t>
      </w:r>
      <w:r w:rsidR="009D2433">
        <w:t>enable</w:t>
      </w:r>
      <w:r w:rsidR="00683305">
        <w:t xml:space="preserve"> reconstitution of a pSH47-</w:t>
      </w:r>
      <w:r w:rsidR="00145810">
        <w:t xml:space="preserve">based </w:t>
      </w:r>
      <w:proofErr w:type="spellStart"/>
      <w:r w:rsidR="00683305">
        <w:t>barcoder</w:t>
      </w:r>
      <w:proofErr w:type="spellEnd"/>
      <w:r w:rsidR="00683305">
        <w:t xml:space="preserve"> plasmid construct through in-yeast assembly.</w:t>
      </w:r>
      <w:r w:rsidR="00145810">
        <w:t xml:space="preserve">  </w:t>
      </w:r>
      <w:r w:rsidR="00654C76">
        <w:t>Transformants we</w:t>
      </w:r>
      <w:r w:rsidR="00FC1173">
        <w:t>re selected by growth</w:t>
      </w:r>
      <w:r w:rsidR="00BB4B3D">
        <w:t xml:space="preserve"> in YPG +</w:t>
      </w:r>
      <w:proofErr w:type="spellStart"/>
      <w:r w:rsidR="00BB4B3D">
        <w:t>Hyg</w:t>
      </w:r>
      <w:proofErr w:type="spellEnd"/>
      <w:r w:rsidR="00BB4B3D">
        <w:t xml:space="preserve">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 xml:space="preserve">induction of </w:t>
      </w:r>
      <w:proofErr w:type="spellStart"/>
      <w:r w:rsidR="00A40130">
        <w:t>Cre</w:t>
      </w:r>
      <w:proofErr w:type="spellEnd"/>
      <w:r w:rsidR="00A40130">
        <w:t xml:space="preserve"> to enable</w:t>
      </w:r>
      <w:r w:rsidR="00BB4B3D">
        <w:t xml:space="preserve"> recombination and replacement of URA3 with the </w:t>
      </w:r>
      <w:proofErr w:type="spellStart"/>
      <w:r w:rsidR="00BB4B3D">
        <w:t>barcoder</w:t>
      </w:r>
      <w:proofErr w:type="spellEnd"/>
      <w:r w:rsidR="00BB4B3D">
        <w:t xml:space="preserve"> </w:t>
      </w:r>
      <w:r w:rsidR="007A2070">
        <w:t xml:space="preserve">pool </w:t>
      </w:r>
      <w:r w:rsidR="00BB4B3D">
        <w:t xml:space="preserve">cassette.  Loss of URA3 </w:t>
      </w:r>
      <w:r w:rsidR="00A96AE4">
        <w:t xml:space="preserve">through </w:t>
      </w:r>
      <w:proofErr w:type="spellStart"/>
      <w:r w:rsidR="00A96AE4">
        <w:t>Cre</w:t>
      </w:r>
      <w:proofErr w:type="spellEnd"/>
      <w:r w:rsidR="00A96AE4">
        <w:t xml:space="preserv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2E957B47" w:rsidR="00BB1522" w:rsidRDefault="008236EB" w:rsidP="00224FCB">
      <w:pPr>
        <w:jc w:val="both"/>
      </w:pPr>
      <w:proofErr w:type="spellStart"/>
      <w:proofErr w:type="gramStart"/>
      <w:r w:rsidRPr="00233F15">
        <w:rPr>
          <w:b/>
        </w:rPr>
        <w:t>A</w:t>
      </w:r>
      <w:proofErr w:type="spellEnd"/>
      <w:proofErr w:type="gramEnd"/>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D801EA">
        <w:t>RCP-PCR</w:t>
      </w:r>
      <w:r w:rsidR="00BB1522">
        <w:t xml:space="preserve"> genotyping pr</w:t>
      </w:r>
      <w:r w:rsidR="00D13C8A">
        <w:t>otocol</w:t>
      </w:r>
      <w:r w:rsidR="00BB1522">
        <w:t xml:space="preserve"> on a set of known reference strains (Methods, Data S2).</w:t>
      </w:r>
    </w:p>
    <w:p w14:paraId="640D95DB" w14:textId="5EE9B0ED" w:rsidR="00256026" w:rsidRDefault="00256026" w:rsidP="00224FCB">
      <w:pPr>
        <w:jc w:val="both"/>
      </w:pPr>
      <w:r>
        <w:rPr>
          <w:b/>
        </w:rPr>
        <w:t>B</w:t>
      </w:r>
      <w:r w:rsidRPr="00233F15">
        <w:rPr>
          <w:b/>
        </w:rPr>
        <w:tab/>
      </w:r>
      <w:r w:rsidRPr="00233F15">
        <w:t xml:space="preserve">Distribution of knockouts in the combined </w:t>
      </w:r>
      <w:proofErr w:type="spellStart"/>
      <w:r w:rsidRPr="00233F15">
        <w:t>MAT</w:t>
      </w:r>
      <w:r w:rsidRPr="00233F15">
        <w:rPr>
          <w:b/>
        </w:rPr>
        <w:t>a</w:t>
      </w:r>
      <w:proofErr w:type="spellEnd"/>
      <w:r w:rsidRPr="00233F15">
        <w:rPr>
          <w:b/>
        </w:rPr>
        <w:t xml:space="preserve">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82D3DA7" w14:textId="0AB8CB4A" w:rsidR="000A0E42" w:rsidRPr="00233F15" w:rsidRDefault="00256026" w:rsidP="00224FCB">
      <w:pPr>
        <w:jc w:val="both"/>
      </w:pPr>
      <w:r>
        <w:rPr>
          <w:b/>
        </w:rPr>
        <w:t>C</w:t>
      </w:r>
      <w:r w:rsidR="000A0E42" w:rsidRPr="00233F15">
        <w:rPr>
          <w:b/>
        </w:rPr>
        <w:tab/>
      </w:r>
      <w:r w:rsidR="00645AB8">
        <w:t>Tests of gene</w:t>
      </w:r>
      <w:r w:rsidR="000A0E42" w:rsidRPr="00233F15">
        <w:t xml:space="preserve"> linkage within the </w:t>
      </w:r>
      <w:proofErr w:type="spellStart"/>
      <w:r w:rsidR="000A0E42" w:rsidRPr="00233F15">
        <w:t>MAT</w:t>
      </w:r>
      <w:r w:rsidR="000A0E42" w:rsidRPr="00233F15">
        <w:rPr>
          <w:b/>
        </w:rPr>
        <w:t>a</w:t>
      </w:r>
      <w:proofErr w:type="spellEnd"/>
      <w:r w:rsidR="000A0E42" w:rsidRPr="00233F15">
        <w:rPr>
          <w:b/>
        </w:rPr>
        <w:t xml:space="preserve"> </w:t>
      </w:r>
      <w:r w:rsidR="001D0DD4">
        <w:t xml:space="preserve">pools </w:t>
      </w:r>
      <w:r w:rsidR="000A0E42" w:rsidRPr="00233F15">
        <w:t>(upper triangle) and MAT</w:t>
      </w:r>
      <w:r w:rsidR="000A0E42" w:rsidRPr="00233F15">
        <w:rPr>
          <w:b/>
          <w:lang w:val="el-GR"/>
        </w:rPr>
        <w:t>α</w:t>
      </w:r>
      <w:r w:rsidR="000A0E42" w:rsidRPr="00233F15">
        <w:rPr>
          <w:b/>
          <w:lang w:val="en-CA"/>
        </w:rPr>
        <w:t xml:space="preserve"> </w:t>
      </w:r>
      <w:r w:rsidR="000A0E42" w:rsidRPr="00233F15">
        <w:t xml:space="preserve">pools (lower triangle).  </w:t>
      </w:r>
      <w:r w:rsidR="000047EF">
        <w:t xml:space="preserve"> </w:t>
      </w:r>
      <w:r w:rsidR="002B6D8D">
        <w:t>T</w:t>
      </w:r>
      <w:r w:rsidR="004522E6" w:rsidRPr="00233F15">
        <w:t>he</w:t>
      </w:r>
      <w:r w:rsidR="000A0E42" w:rsidRPr="00233F15">
        <w:t xml:space="preserve"> Pearson correlation </w:t>
      </w:r>
      <w:r w:rsidR="004522E6" w:rsidRPr="00233F15">
        <w:t xml:space="preserve">coefficient of </w:t>
      </w:r>
      <w:r w:rsidR="000A0E42"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000A0E42" w:rsidRPr="00233F15">
        <w:t xml:space="preserve">airs without significant correlation (Bonferroni-corrected </w:t>
      </w:r>
      <w:r w:rsidR="00AC7F48" w:rsidRPr="00AC7F48">
        <w:rPr>
          <w:i/>
        </w:rPr>
        <w:t>p</w:t>
      </w:r>
      <w:r w:rsidR="000A0E42" w:rsidRPr="00233F15">
        <w:t xml:space="preserve"> value </w:t>
      </w:r>
      <w:r w:rsidR="008009D6" w:rsidRPr="008009D6">
        <w:t>≥</w:t>
      </w:r>
      <w:r w:rsidR="0064155B">
        <w:t xml:space="preserve"> 0.05) are shaded</w:t>
      </w:r>
      <w:r w:rsidR="000A0E42" w:rsidRPr="00233F15">
        <w:t xml:space="preserve"> in grey.</w:t>
      </w:r>
    </w:p>
    <w:p w14:paraId="4827B7C1" w14:textId="77777777" w:rsidR="00B44621" w:rsidRPr="00233F15" w:rsidRDefault="00B44621" w:rsidP="00224FCB">
      <w:pPr>
        <w:rPr>
          <w:lang w:val="en-CA"/>
        </w:rPr>
      </w:pPr>
    </w:p>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67AB96DD" w14:textId="77777777" w:rsidR="00446A27" w:rsidRDefault="00446A27" w:rsidP="00224FCB"/>
    <w:p w14:paraId="516A4AA7" w14:textId="2B253EB1" w:rsidR="00E6797C" w:rsidRPr="00233F15" w:rsidRDefault="00E6797C" w:rsidP="00224FCB">
      <w:r>
        <w:rPr>
          <w:b/>
        </w:rPr>
        <w:t xml:space="preserve">Figure </w:t>
      </w:r>
      <w:r w:rsidR="007E2236">
        <w:rPr>
          <w:b/>
        </w:rPr>
        <w:t>S</w:t>
      </w:r>
      <w:r w:rsidR="00A5541A">
        <w:rPr>
          <w:b/>
        </w:rPr>
        <w:t>5</w:t>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w:t>
      </w:r>
      <w:proofErr w:type="spellStart"/>
      <w:r>
        <w:t>MAT</w:t>
      </w:r>
      <w:r w:rsidRPr="00B96C58">
        <w:rPr>
          <w:b/>
        </w:rPr>
        <w:t>a</w:t>
      </w:r>
      <w:proofErr w:type="spellEnd"/>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lastRenderedPageBreak/>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w:t>
      </w:r>
      <w:proofErr w:type="spellStart"/>
      <w:r w:rsidR="00A80B8C">
        <w:t>coloured</w:t>
      </w:r>
      <w:proofErr w:type="spellEnd"/>
      <w:r w:rsidR="00A80B8C">
        <w:t xml:space="preserve">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w:t>
      </w:r>
      <w:proofErr w:type="spellStart"/>
      <w:r w:rsidR="00A80B8C">
        <w:t>coloured</w:t>
      </w:r>
      <w:proofErr w:type="spellEnd"/>
      <w:r w:rsidR="00A80B8C">
        <w:t xml:space="preserve">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 xml:space="preserve">The </w:t>
      </w:r>
      <w:proofErr w:type="spellStart"/>
      <w:r w:rsidR="008306E2">
        <w:t>colour</w:t>
      </w:r>
      <w:proofErr w:type="spellEnd"/>
      <w:r w:rsidR="008306E2">
        <w:t xml:space="preserve">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proofErr w:type="spellStart"/>
      <w:r w:rsidR="009F546D">
        <w:t>A</w:t>
      </w:r>
      <w:proofErr w:type="spellEnd"/>
      <w:r w:rsidR="009F546D">
        <w:t xml:space="preserve">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proofErr w:type="gramStart"/>
      <w:r w:rsidR="002E141B">
        <w:rPr>
          <w:bCs/>
          <w:iCs/>
          <w:color w:val="000000" w:themeColor="text1"/>
          <w:lang w:val="en-CA"/>
        </w:rPr>
        <w:t>As</w:t>
      </w:r>
      <w:proofErr w:type="gramEnd"/>
      <w:r w:rsidR="002E141B">
        <w:rPr>
          <w:bCs/>
          <w:iCs/>
          <w:color w:val="000000" w:themeColor="text1"/>
          <w:lang w:val="en-CA"/>
        </w:rPr>
        <w:t xml:space="preserve">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modelled by the neural network.  Results are shown when the network is trained 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xml:space="preserve">, and then tested on either the </w:t>
      </w:r>
      <w:proofErr w:type="spellStart"/>
      <w:r w:rsidR="00A577BB">
        <w:rPr>
          <w:color w:val="000000" w:themeColor="text1"/>
        </w:rPr>
        <w:t>MAT</w:t>
      </w:r>
      <w:r w:rsidR="00A577BB" w:rsidRPr="002E141B">
        <w:rPr>
          <w:b/>
          <w:color w:val="000000" w:themeColor="text1"/>
        </w:rPr>
        <w:t>a</w:t>
      </w:r>
      <w:proofErr w:type="spellEnd"/>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 xml:space="preserve">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6B8599CC" w14:textId="4BA41455" w:rsidR="00A85652" w:rsidRDefault="00A85652" w:rsidP="00224FCB">
      <w:pPr>
        <w:widowControl w:val="0"/>
        <w:autoSpaceDE w:val="0"/>
        <w:autoSpaceDN w:val="0"/>
        <w:adjustRightInd w:val="0"/>
        <w:rPr>
          <w:bCs/>
          <w:iCs/>
          <w:color w:val="000000" w:themeColor="text1"/>
        </w:rPr>
      </w:pPr>
      <w:r>
        <w:rPr>
          <w:b/>
          <w:bCs/>
          <w:iCs/>
          <w:color w:val="000000" w:themeColor="text1"/>
        </w:rPr>
        <w:t xml:space="preserve">Figure S9. </w:t>
      </w:r>
      <w:r>
        <w:rPr>
          <w:bCs/>
          <w:iCs/>
          <w:color w:val="000000" w:themeColor="text1"/>
        </w:rPr>
        <w:t>Neural network performance for single drugs</w:t>
      </w:r>
    </w:p>
    <w:p w14:paraId="70ACED86" w14:textId="33BD6971"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r>
        <w:t xml:space="preserve">.  </w:t>
      </w:r>
      <w:r w:rsidR="00584318">
        <w:t xml:space="preserve">Correlation in the top left is shown for all data, then only for the 5-locus </w:t>
      </w:r>
      <w:r w:rsidR="00645182">
        <w:t>groups in parentheses.</w:t>
      </w:r>
    </w:p>
    <w:p w14:paraId="0AFFCD60" w14:textId="12769CEA" w:rsidR="00B679A9" w:rsidRDefault="00B679A9" w:rsidP="00224FCB">
      <w:pPr>
        <w:widowControl w:val="0"/>
        <w:autoSpaceDE w:val="0"/>
        <w:autoSpaceDN w:val="0"/>
        <w:adjustRightInd w:val="0"/>
        <w:rPr>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0482E74D" w:rsidR="00E83CB0" w:rsidRDefault="00E83CB0" w:rsidP="00E83CB0">
      <w:pPr>
        <w:widowControl w:val="0"/>
        <w:autoSpaceDE w:val="0"/>
        <w:autoSpaceDN w:val="0"/>
        <w:adjustRightInd w:val="0"/>
        <w:rPr>
          <w:bCs/>
          <w:iCs/>
          <w:color w:val="000000" w:themeColor="text1"/>
        </w:rPr>
      </w:pPr>
      <w:r>
        <w:rPr>
          <w:b/>
          <w:bCs/>
          <w:iCs/>
          <w:color w:val="000000" w:themeColor="text1"/>
        </w:rPr>
        <w:t xml:space="preserve">Figure S10. </w:t>
      </w:r>
      <w:r>
        <w:rPr>
          <w:bCs/>
          <w:iCs/>
          <w:color w:val="000000" w:themeColor="text1"/>
        </w:rPr>
        <w:t>Neural network extension</w:t>
      </w:r>
      <w:r w:rsidR="00645182">
        <w:rPr>
          <w:bCs/>
          <w:iCs/>
          <w:color w:val="000000" w:themeColor="text1"/>
        </w:rPr>
        <w:t>s</w:t>
      </w:r>
    </w:p>
    <w:p w14:paraId="78E8836C" w14:textId="0318364A" w:rsidR="00EC5530" w:rsidRDefault="00EC5530" w:rsidP="00EC5530">
      <w:pPr>
        <w:widowControl w:val="0"/>
        <w:autoSpaceDE w:val="0"/>
        <w:autoSpaceDN w:val="0"/>
        <w:adjustRightInd w:val="0"/>
      </w:pPr>
      <w:r>
        <w:rPr>
          <w:b/>
          <w:bCs/>
          <w:iCs/>
          <w:color w:val="000000" w:themeColor="text1"/>
        </w:rPr>
        <w:t xml:space="preserve">A </w:t>
      </w: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 xml:space="preserve">legend, either as modeled by the neural network (x-axis) or as measured in the data (y-axis).  Correlation in the top left is shown for all data, then only for the 5-locus groups in parentheses.  The neural network was trained separately </w:t>
      </w:r>
      <w:r w:rsidR="00890971">
        <w:t>in fluconazole, and the corresponding weights are shown in the right.</w:t>
      </w:r>
    </w:p>
    <w:p w14:paraId="77903151" w14:textId="70F89F6C" w:rsidR="00890971" w:rsidRPr="00890971" w:rsidRDefault="00890971" w:rsidP="00EC5530">
      <w:pPr>
        <w:widowControl w:val="0"/>
        <w:autoSpaceDE w:val="0"/>
        <w:autoSpaceDN w:val="0"/>
        <w:adjustRightInd w:val="0"/>
        <w:rPr>
          <w:bCs/>
          <w:iCs/>
          <w:color w:val="000000" w:themeColor="text1"/>
        </w:rPr>
      </w:pPr>
      <w:r>
        <w:rPr>
          <w:b/>
          <w:bCs/>
          <w:iCs/>
          <w:color w:val="000000" w:themeColor="text1"/>
        </w:rPr>
        <w:t xml:space="preserve">B </w:t>
      </w:r>
      <w:r>
        <w:rPr>
          <w:bCs/>
          <w:iCs/>
          <w:color w:val="000000" w:themeColor="text1"/>
        </w:rPr>
        <w:t xml:space="preserve">As in A, </w:t>
      </w:r>
    </w:p>
    <w:p w14:paraId="62CC2B99" w14:textId="1557D116" w:rsidR="00A85652" w:rsidRPr="00EC5530" w:rsidRDefault="00A85652" w:rsidP="00224FCB">
      <w:pPr>
        <w:widowControl w:val="0"/>
        <w:autoSpaceDE w:val="0"/>
        <w:autoSpaceDN w:val="0"/>
        <w:adjustRightInd w:val="0"/>
        <w:rPr>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33437A1F" w:rsidR="002E0653" w:rsidRDefault="0092493A" w:rsidP="00EA645D">
      <w:pPr>
        <w:jc w:val="both"/>
        <w:rPr>
          <w:color w:val="000000" w:themeColor="text1"/>
        </w:rPr>
      </w:pPr>
      <w:r w:rsidRPr="003643C4">
        <w:rPr>
          <w:b/>
          <w:bCs/>
          <w:iCs/>
          <w:color w:val="000000" w:themeColor="text1"/>
        </w:rPr>
        <w:t>Figure S1</w:t>
      </w:r>
      <w:r w:rsidR="006C55BE">
        <w:rPr>
          <w:b/>
          <w:bCs/>
          <w:iCs/>
          <w:color w:val="000000" w:themeColor="text1"/>
        </w:rPr>
        <w:t>1</w:t>
      </w:r>
      <w:r w:rsidRPr="003643C4">
        <w:rPr>
          <w:b/>
          <w:bCs/>
          <w:iCs/>
          <w:color w:val="000000" w:themeColor="text1"/>
        </w:rPr>
        <w:t xml:space="preserve">.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w:t>
      </w:r>
      <w:proofErr w:type="gramStart"/>
      <w:r>
        <w:rPr>
          <w:color w:val="000000" w:themeColor="text1"/>
        </w:rPr>
        <w:t xml:space="preserve">of </w:t>
      </w:r>
      <w:r w:rsidR="00C627CC" w:rsidRPr="003643C4">
        <w:rPr>
          <w:color w:val="000000" w:themeColor="text1"/>
        </w:rPr>
        <w:t xml:space="preserve"> </w:t>
      </w:r>
      <w:r w:rsidR="0004126E">
        <w:rPr>
          <w:color w:val="000000" w:themeColor="text1"/>
        </w:rPr>
        <w:t>individual</w:t>
      </w:r>
      <w:proofErr w:type="gramEnd"/>
      <w:r w:rsidR="0004126E">
        <w:rPr>
          <w:color w:val="000000" w:themeColor="text1"/>
        </w:rPr>
        <w:t xml:space="preserve">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proofErr w:type="spellStart"/>
      <w:r w:rsidR="0004126E">
        <w:rPr>
          <w:color w:val="000000" w:themeColor="text1"/>
        </w:rPr>
        <w:t>MAT</w:t>
      </w:r>
      <w:r w:rsidR="0004126E" w:rsidRPr="00EA717D">
        <w:rPr>
          <w:b/>
          <w:color w:val="000000" w:themeColor="text1"/>
        </w:rPr>
        <w:t>a</w:t>
      </w:r>
      <w:proofErr w:type="spellEnd"/>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 xml:space="preserve">interactions between Pdr5, Snq2, and Yor1 using </w:t>
      </w:r>
      <w:proofErr w:type="spellStart"/>
      <w:r w:rsidRPr="003643C4">
        <w:rPr>
          <w:bCs/>
          <w:iCs/>
          <w:color w:val="000000" w:themeColor="text1"/>
        </w:rPr>
        <w:t>mDHFR</w:t>
      </w:r>
      <w:proofErr w:type="spellEnd"/>
      <w:r w:rsidRPr="003643C4">
        <w:rPr>
          <w:bCs/>
          <w:iCs/>
          <w:color w:val="000000" w:themeColor="text1"/>
        </w:rPr>
        <w:t xml:space="preserve"> PCA.</w:t>
      </w:r>
    </w:p>
    <w:p w14:paraId="2B568150" w14:textId="4A025808"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proofErr w:type="spellStart"/>
      <w:r w:rsidRPr="00652936">
        <w:t>MAT</w:t>
      </w:r>
      <w:r w:rsidRPr="00652936">
        <w:rPr>
          <w:b/>
        </w:rPr>
        <w:t>a</w:t>
      </w:r>
      <w:proofErr w:type="spellEnd"/>
      <w:r>
        <w:t xml:space="preserve"> (</w:t>
      </w:r>
      <w:proofErr w:type="spellStart"/>
      <w:r>
        <w:t>mDHFR</w:t>
      </w:r>
      <w:proofErr w:type="spellEnd"/>
      <w:r>
        <w:t>-</w:t>
      </w:r>
      <w:r w:rsidRPr="00B44B74">
        <w:t>F[1,2]</w:t>
      </w:r>
      <w:r>
        <w:t>-</w:t>
      </w:r>
      <w:proofErr w:type="spellStart"/>
      <w:r>
        <w:t>NatMX</w:t>
      </w:r>
      <w:proofErr w:type="spellEnd"/>
      <w:r w:rsidRPr="00B44B74">
        <w:t xml:space="preserve"> fusions) and </w:t>
      </w:r>
      <w:r w:rsidRPr="00652936">
        <w:t>MAT</w:t>
      </w:r>
      <w:r w:rsidRPr="00652936">
        <w:rPr>
          <w:b/>
        </w:rPr>
        <w:t>α</w:t>
      </w:r>
      <w:r>
        <w:t xml:space="preserve"> (</w:t>
      </w:r>
      <w:proofErr w:type="spellStart"/>
      <w:r>
        <w:t>mDHFR</w:t>
      </w:r>
      <w:proofErr w:type="spellEnd"/>
      <w:r>
        <w:t>-</w:t>
      </w:r>
      <w:r w:rsidRPr="00B44B74">
        <w:t>F[3]</w:t>
      </w:r>
      <w:r>
        <w:t>-</w:t>
      </w:r>
      <w:proofErr w:type="spellStart"/>
      <w:r>
        <w:t>HphMX</w:t>
      </w:r>
      <w:proofErr w:type="spellEnd"/>
      <w:r w:rsidRPr="00B44B74">
        <w:t xml:space="preserve"> fusions) </w:t>
      </w:r>
      <w:r>
        <w:t xml:space="preserve">PCA </w:t>
      </w:r>
      <w:r w:rsidRPr="00B44B74">
        <w:t>strains</w:t>
      </w:r>
      <w:r>
        <w:t xml:space="preserve"> were obtained from a previous genome-wide screen</w:t>
      </w:r>
      <w:r>
        <w:fldChar w:fldCharType="begin" w:fldLock="1"/>
      </w:r>
      <w:r w:rsidR="004F6CD1">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1&lt;/sup&gt;","plainTextFormattedCitation":"51","previouslyFormattedCitation":"&lt;sup&gt;50&lt;/sup&gt;"},"properties":{"noteIndex":0},"schema":"https://github.com/citation-style-language/schema/raw/master/csl-citation.json"}</w:instrText>
      </w:r>
      <w:r>
        <w:fldChar w:fldCharType="separate"/>
      </w:r>
      <w:r w:rsidR="004F6CD1" w:rsidRPr="004F6CD1">
        <w:rPr>
          <w:noProof/>
          <w:vertAlign w:val="superscript"/>
        </w:rPr>
        <w:t>51</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w:t>
      </w:r>
      <w:proofErr w:type="spellStart"/>
      <w:r w:rsidR="00C92A87">
        <w:rPr>
          <w:bCs/>
          <w:iCs/>
          <w:color w:val="000000" w:themeColor="text1"/>
        </w:rPr>
        <w:t>mDHFR</w:t>
      </w:r>
      <w:proofErr w:type="spellEnd"/>
      <w:r w:rsidR="00C92A87">
        <w:rPr>
          <w:bCs/>
          <w:iCs/>
          <w:color w:val="000000" w:themeColor="text1"/>
        </w:rPr>
        <w:t xml:space="preserve"> from </w:t>
      </w:r>
      <w:r w:rsidR="004A677B">
        <w:rPr>
          <w:bCs/>
          <w:iCs/>
          <w:color w:val="000000" w:themeColor="text1"/>
        </w:rPr>
        <w:t xml:space="preserve">the </w:t>
      </w:r>
      <w:proofErr w:type="gramStart"/>
      <w:r w:rsidR="004A677B">
        <w:rPr>
          <w:bCs/>
          <w:iCs/>
          <w:color w:val="000000" w:themeColor="text1"/>
        </w:rPr>
        <w:t>F[</w:t>
      </w:r>
      <w:proofErr w:type="gramEnd"/>
      <w:r w:rsidR="004A677B">
        <w:rPr>
          <w:bCs/>
          <w:iCs/>
          <w:color w:val="000000" w:themeColor="text1"/>
        </w:rPr>
        <w:t>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w:t>
      </w:r>
      <w:proofErr w:type="gramStart"/>
      <w:r w:rsidR="00364FDB">
        <w:rPr>
          <w:bCs/>
          <w:iCs/>
          <w:color w:val="000000" w:themeColor="text1"/>
        </w:rPr>
        <w:t>F[</w:t>
      </w:r>
      <w:proofErr w:type="gramEnd"/>
      <w:r w:rsidR="00364FDB">
        <w:rPr>
          <w:bCs/>
          <w:iCs/>
          <w:color w:val="000000" w:themeColor="text1"/>
        </w:rPr>
        <w:t>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w:t>
      </w:r>
      <w:proofErr w:type="spellStart"/>
      <w:r w:rsidR="00364FDB">
        <w:rPr>
          <w:bCs/>
          <w:iCs/>
          <w:color w:val="000000" w:themeColor="text1"/>
        </w:rPr>
        <w:t>mDHFR</w:t>
      </w:r>
      <w:proofErr w:type="spellEnd"/>
      <w:r w:rsidR="00364FDB">
        <w:rPr>
          <w:bCs/>
          <w:iCs/>
          <w:color w:val="000000" w:themeColor="text1"/>
        </w:rPr>
        <w:t xml:space="preserve"> fragments.   </w:t>
      </w:r>
      <w:r w:rsidR="002336C0">
        <w:rPr>
          <w:bCs/>
          <w:iCs/>
          <w:color w:val="000000" w:themeColor="text1"/>
        </w:rPr>
        <w:t>Zip-</w:t>
      </w:r>
      <w:proofErr w:type="gramStart"/>
      <w:r w:rsidR="002336C0">
        <w:rPr>
          <w:bCs/>
          <w:iCs/>
          <w:color w:val="000000" w:themeColor="text1"/>
        </w:rPr>
        <w:t>F[</w:t>
      </w:r>
      <w:proofErr w:type="gramEnd"/>
      <w:r w:rsidR="002336C0">
        <w:rPr>
          <w:bCs/>
          <w:iCs/>
          <w:color w:val="000000" w:themeColor="text1"/>
        </w:rPr>
        <w:t>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w:t>
      </w:r>
      <w:proofErr w:type="spellStart"/>
      <w:r w:rsidR="00F37EFE">
        <w:rPr>
          <w:rFonts w:eastAsia="Times New Roman"/>
        </w:rPr>
        <w:t>mDHFR</w:t>
      </w:r>
      <w:proofErr w:type="spellEnd"/>
      <w:r w:rsidR="00F37EFE">
        <w:rPr>
          <w:rFonts w:eastAsia="Times New Roman"/>
        </w:rPr>
        <w:t xml:space="preserve">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09CE1EB"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r w:rsidR="006C55BE">
        <w:rPr>
          <w:b/>
          <w:bCs/>
          <w:iCs/>
          <w:color w:val="000000" w:themeColor="text1"/>
        </w:rPr>
        <w:t>3</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proofErr w:type="spellStart"/>
      <w:r w:rsidR="000520FE" w:rsidRPr="00662D0E">
        <w:rPr>
          <w:bCs/>
          <w:iCs/>
          <w:color w:val="000000" w:themeColor="text1"/>
        </w:rPr>
        <w:t>NubI</w:t>
      </w:r>
      <w:proofErr w:type="spellEnd"/>
      <w:r w:rsidR="000520FE" w:rsidRPr="00662D0E">
        <w:rPr>
          <w:bCs/>
          <w:iCs/>
          <w:color w:val="000000" w:themeColor="text1"/>
        </w:rPr>
        <w:t xml:space="preserve">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xml:space="preserve">, while </w:t>
      </w:r>
      <w:proofErr w:type="spellStart"/>
      <w:r w:rsidR="004F771C">
        <w:rPr>
          <w:bCs/>
          <w:iCs/>
          <w:color w:val="000000" w:themeColor="text1"/>
        </w:rPr>
        <w:t>NubG</w:t>
      </w:r>
      <w:proofErr w:type="spellEnd"/>
      <w:r w:rsidR="004F771C">
        <w:rPr>
          <w:bCs/>
          <w:iCs/>
          <w:color w:val="000000" w:themeColor="text1"/>
        </w:rPr>
        <w:t xml:space="preserve"> fusions are expected to require</w:t>
      </w:r>
      <w:r w:rsidR="00BC6975">
        <w:rPr>
          <w:bCs/>
          <w:iCs/>
          <w:color w:val="000000" w:themeColor="text1"/>
        </w:rPr>
        <w:t xml:space="preserve"> a protein-protein interaction for reconstitution.  </w:t>
      </w:r>
      <w:r w:rsidR="005B339A" w:rsidRPr="005B339A">
        <w:rPr>
          <w:bCs/>
          <w:iCs/>
          <w:color w:val="000000" w:themeColor="text1"/>
        </w:rPr>
        <w:t xml:space="preserve">Ost1 is a component of the </w:t>
      </w:r>
      <w:proofErr w:type="spellStart"/>
      <w:r w:rsidR="005B339A" w:rsidRPr="005B339A">
        <w:rPr>
          <w:bCs/>
          <w:iCs/>
          <w:color w:val="000000" w:themeColor="text1"/>
        </w:rPr>
        <w:t>oligosaccharyltransferase</w:t>
      </w:r>
      <w:proofErr w:type="spellEnd"/>
      <w:r w:rsidR="005B339A" w:rsidRPr="005B339A">
        <w:rPr>
          <w:bCs/>
          <w:iCs/>
          <w:color w:val="000000" w:themeColor="text1"/>
        </w:rPr>
        <w:t xml:space="preserv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proofErr w:type="spellStart"/>
      <w:r w:rsidR="0097416E">
        <w:rPr>
          <w:bCs/>
          <w:iCs/>
          <w:color w:val="000000" w:themeColor="text1"/>
        </w:rPr>
        <w:t>Trp</w:t>
      </w:r>
      <w:proofErr w:type="spellEnd"/>
      <w:r w:rsidR="0097416E">
        <w:rPr>
          <w:bCs/>
          <w:iCs/>
          <w:color w:val="000000" w:themeColor="text1"/>
        </w:rPr>
        <w:t xml:space="preserve">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w:t>
      </w:r>
      <w:proofErr w:type="spellStart"/>
      <w:r w:rsidR="0097416E" w:rsidRPr="00662D0E">
        <w:rPr>
          <w:bCs/>
          <w:iCs/>
          <w:color w:val="000000" w:themeColor="text1"/>
        </w:rPr>
        <w:t>Trp</w:t>
      </w:r>
      <w:proofErr w:type="spellEnd"/>
      <w:r w:rsidR="0097416E" w:rsidRPr="00662D0E">
        <w:rPr>
          <w:bCs/>
          <w:iCs/>
          <w:color w:val="000000" w:themeColor="text1"/>
        </w:rPr>
        <w:t>–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86" w:author="Albi Celaj [3]" w:date="2017-08-24T14:59:00Z" w:initials="AC">
    <w:p w14:paraId="3B2D48F4" w14:textId="5DB28261" w:rsidR="004A37F8" w:rsidRDefault="004A37F8">
      <w:pPr>
        <w:pStyle w:val="CommentText"/>
      </w:pPr>
      <w:proofErr w:type="spellStart"/>
      <w:r>
        <w:t>Nozomu</w:t>
      </w:r>
      <w:proofErr w:type="spellEnd"/>
      <w:r>
        <w:t xml:space="preserve">: </w:t>
      </w:r>
      <w:r>
        <w:rPr>
          <w:rStyle w:val="CommentReference"/>
        </w:rPr>
        <w:annotationRef/>
      </w:r>
      <w:r>
        <w:t>Are there any differences between RY0622 and GM512 or are they synonymous?</w:t>
      </w:r>
    </w:p>
  </w:comment>
  <w:comment w:id="387" w:author="Albi Celaj [3]" w:date="2017-08-24T14:59:00Z" w:initials="AC">
    <w:p w14:paraId="476F4712" w14:textId="7F4B8F2F" w:rsidR="004A37F8" w:rsidRDefault="004A37F8">
      <w:pPr>
        <w:pStyle w:val="CommentText"/>
      </w:pPr>
      <w:r>
        <w:t>-May need details of growth selection media used</w:t>
      </w:r>
    </w:p>
    <w:p w14:paraId="60AC4973" w14:textId="10C0F849" w:rsidR="004A37F8" w:rsidRDefault="004A37F8">
      <w:pPr>
        <w:pStyle w:val="CommentText"/>
      </w:pPr>
      <w:r>
        <w:t>-May require source of all chemicals and concentrations used for selection (will ask lab for this)</w:t>
      </w:r>
    </w:p>
    <w:p w14:paraId="0B0708BE" w14:textId="77777777" w:rsidR="004A37F8" w:rsidRDefault="004A37F8">
      <w:pPr>
        <w:pStyle w:val="CommentText"/>
      </w:pPr>
    </w:p>
  </w:comment>
  <w:comment w:id="388" w:author="Albi Celaj [3]" w:date="2017-09-05T17:04:00Z" w:initials="AC">
    <w:p w14:paraId="31C0EB38" w14:textId="2C39A26C" w:rsidR="004A37F8" w:rsidRDefault="004A37F8">
      <w:pPr>
        <w:pStyle w:val="CommentText"/>
      </w:pPr>
      <w:r>
        <w:rPr>
          <w:rStyle w:val="CommentReference"/>
        </w:rPr>
        <w:annotationRef/>
      </w:r>
      <w:r>
        <w:t xml:space="preserve">Latest mention in </w:t>
      </w:r>
      <w:proofErr w:type="spellStart"/>
      <w:r>
        <w:t>Louai’s</w:t>
      </w:r>
      <w:proofErr w:type="spellEnd"/>
      <w:r>
        <w:t xml:space="preserve"> notebook used these conditions</w:t>
      </w:r>
    </w:p>
  </w:comment>
  <w:comment w:id="389" w:author="Albi Celaj [3]" w:date="2017-09-05T17:04:00Z" w:initials="AC">
    <w:p w14:paraId="017B1301" w14:textId="77777777" w:rsidR="004A37F8" w:rsidRDefault="004A37F8" w:rsidP="00AD3ECF">
      <w:pPr>
        <w:pStyle w:val="CommentText"/>
      </w:pPr>
      <w:r>
        <w:rPr>
          <w:rStyle w:val="CommentReference"/>
        </w:rPr>
        <w:annotationRef/>
      </w:r>
      <w:r>
        <w:t xml:space="preserve">Latest mention in </w:t>
      </w:r>
      <w:proofErr w:type="spellStart"/>
      <w:r>
        <w:t>Louai’s</w:t>
      </w:r>
      <w:proofErr w:type="spellEnd"/>
      <w:r>
        <w:t xml:space="preserve"> notebook</w:t>
      </w:r>
    </w:p>
  </w:comment>
  <w:comment w:id="390" w:author="Albi Celaj [3]" w:date="2017-09-05T17:04:00Z" w:initials="AC">
    <w:p w14:paraId="3107980F" w14:textId="4EEC4869" w:rsidR="004A37F8" w:rsidRDefault="004A37F8"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391" w:author="Albi Celaj [3]" w:date="2017-09-05T17:04:00Z" w:initials="AC">
    <w:p w14:paraId="6CD34C85" w14:textId="77777777" w:rsidR="004A37F8" w:rsidRDefault="004A37F8"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392" w:author="Albi Celaj [3]" w:date="2017-09-11T18:31:00Z" w:initials="AC">
    <w:p w14:paraId="1FDF1C98" w14:textId="79341EBA" w:rsidR="004A37F8" w:rsidRDefault="004A37F8">
      <w:pPr>
        <w:pStyle w:val="CommentText"/>
      </w:pPr>
      <w:r>
        <w:rPr>
          <w:rStyle w:val="CommentReference"/>
        </w:rPr>
        <w:annotationRef/>
      </w:r>
      <w:r>
        <w:t xml:space="preserve">I am going to omit the </w:t>
      </w:r>
      <w:proofErr w:type="spellStart"/>
      <w:r>
        <w:t>MiSeq</w:t>
      </w:r>
      <w:proofErr w:type="spellEnd"/>
      <w:r>
        <w:t xml:space="preserve"> step to verify complexity, let me know if it is worth mentioning here + the results</w:t>
      </w:r>
    </w:p>
  </w:comment>
  <w:comment w:id="393" w:author="Albi Celaj [3]" w:date="2017-08-24T14:59:00Z" w:initials="AC">
    <w:p w14:paraId="1B0FAD23" w14:textId="5E4D51B5" w:rsidR="004A37F8" w:rsidRDefault="004A37F8">
      <w:pPr>
        <w:pStyle w:val="CommentText"/>
      </w:pPr>
      <w:r>
        <w:rPr>
          <w:rStyle w:val="CommentReference"/>
        </w:rPr>
        <w:annotationRef/>
      </w:r>
      <w:r>
        <w:rPr>
          <w:rStyle w:val="CommentReference"/>
        </w:rPr>
        <w:t xml:space="preserve">Seems from </w:t>
      </w:r>
      <w:proofErr w:type="spellStart"/>
      <w:r>
        <w:rPr>
          <w:rStyle w:val="CommentReference"/>
        </w:rPr>
        <w:t>Louai’s</w:t>
      </w:r>
      <w:proofErr w:type="spellEnd"/>
      <w:r>
        <w:rPr>
          <w:rStyle w:val="CommentReference"/>
        </w:rPr>
        <w:t xml:space="preserve"> notes that the same protocol was used, so no need to copy and paste</w:t>
      </w:r>
    </w:p>
  </w:comment>
  <w:comment w:id="394" w:author="Albi Celaj [3]" w:date="2017-09-08T11:26:00Z" w:initials="AC">
    <w:p w14:paraId="72154B5F" w14:textId="1C8CA9D3" w:rsidR="004A37F8" w:rsidRDefault="004A37F8">
      <w:pPr>
        <w:pStyle w:val="CommentText"/>
      </w:pPr>
      <w:r>
        <w:rPr>
          <w:rStyle w:val="CommentReference"/>
        </w:rPr>
        <w:annotationRef/>
      </w:r>
      <w:r>
        <w:t xml:space="preserve">In Apr 2012 </w:t>
      </w:r>
      <w:proofErr w:type="spellStart"/>
      <w:r>
        <w:t>Powerpoint</w:t>
      </w:r>
      <w:proofErr w:type="spellEnd"/>
      <w:r>
        <w:t xml:space="preserve">, it’s 5,078 </w:t>
      </w:r>
      <w:proofErr w:type="spellStart"/>
      <w:r>
        <w:t>MATa</w:t>
      </w:r>
      <w:proofErr w:type="spellEnd"/>
      <w:r>
        <w:t xml:space="preserve"> and 5,844 </w:t>
      </w:r>
      <w:proofErr w:type="spellStart"/>
      <w:r>
        <w:t>MATalpha</w:t>
      </w:r>
      <w:proofErr w:type="spellEnd"/>
      <w:r>
        <w:t>, but from the file these are the numbers used (makes sense as this corresponds to a whole number of plates)</w:t>
      </w:r>
    </w:p>
  </w:comment>
  <w:comment w:id="395" w:author="Albi Celaj [3]" w:date="2017-09-12T12:06:00Z" w:initials="AC">
    <w:p w14:paraId="26356F30" w14:textId="3409EC19" w:rsidR="004A37F8" w:rsidRDefault="004A37F8">
      <w:pPr>
        <w:pStyle w:val="CommentText"/>
      </w:pPr>
      <w:proofErr w:type="spellStart"/>
      <w:r>
        <w:t>Nozomu</w:t>
      </w:r>
      <w:proofErr w:type="spellEnd"/>
      <w:r>
        <w:t xml:space="preserve">: </w:t>
      </w:r>
      <w:r>
        <w:rPr>
          <w:rStyle w:val="CommentReference"/>
        </w:rPr>
        <w:annotationRef/>
      </w:r>
      <w:r>
        <w:t>The positions of these strains stated don’t correspond to the data.  I can either leave out the positions or double check</w:t>
      </w:r>
    </w:p>
  </w:comment>
  <w:comment w:id="396" w:author="Albi Celaj [3]" w:date="2017-10-04T16:04:00Z" w:initials="AC">
    <w:p w14:paraId="6A4454E3" w14:textId="77777777" w:rsidR="004A37F8" w:rsidRDefault="004A37F8" w:rsidP="00517ABD">
      <w:pPr>
        <w:pStyle w:val="CommentText"/>
      </w:pPr>
      <w:r>
        <w:rPr>
          <w:rStyle w:val="CommentReference"/>
        </w:rPr>
        <w:annotationRef/>
      </w:r>
      <w:r>
        <w:t xml:space="preserve">Done by </w:t>
      </w:r>
      <w:proofErr w:type="spellStart"/>
      <w:r>
        <w:t>Marinella</w:t>
      </w:r>
      <w:proofErr w:type="spellEnd"/>
      <w:r>
        <w:t>, need to add in the proper supplementary figure</w:t>
      </w:r>
    </w:p>
  </w:comment>
  <w:comment w:id="397" w:author="Albi Celaj [3]" w:date="2017-09-12T11:37:00Z" w:initials="AC">
    <w:p w14:paraId="60F8A169" w14:textId="16F49095" w:rsidR="004A37F8" w:rsidRDefault="004A37F8">
      <w:pPr>
        <w:pStyle w:val="CommentText"/>
      </w:pPr>
      <w:proofErr w:type="spellStart"/>
      <w:r>
        <w:t>Nozomu</w:t>
      </w:r>
      <w:proofErr w:type="spellEnd"/>
      <w:r>
        <w:t xml:space="preserve">: </w:t>
      </w:r>
      <w:r>
        <w:rPr>
          <w:rStyle w:val="CommentReference"/>
        </w:rPr>
        <w:annotationRef/>
      </w:r>
      <w:r>
        <w:t xml:space="preserve">There was a bead enrichment strategy mentioned in </w:t>
      </w:r>
      <w:proofErr w:type="spellStart"/>
      <w:r>
        <w:t>Louai’s</w:t>
      </w:r>
      <w:proofErr w:type="spellEnd"/>
      <w:r>
        <w:t xml:space="preserve"> notes.  My assumption is that this wasn’t used ultimately?</w:t>
      </w:r>
    </w:p>
  </w:comment>
  <w:comment w:id="398" w:author="Albi Celaj [3]" w:date="2017-08-24T14:59:00Z" w:initials="AC">
    <w:p w14:paraId="59015036" w14:textId="5198C78B" w:rsidR="004A37F8" w:rsidRDefault="004A37F8" w:rsidP="00D76DA1">
      <w:pPr>
        <w:pStyle w:val="CommentText"/>
      </w:pPr>
      <w:r>
        <w:rPr>
          <w:rStyle w:val="CommentReference"/>
        </w:rPr>
        <w:annotationRef/>
      </w:r>
      <w:proofErr w:type="spellStart"/>
      <w:r>
        <w:t>Nozomu</w:t>
      </w:r>
      <w:proofErr w:type="spellEnd"/>
      <w:r>
        <w:t>: I have no idea about the sequencing performed here and how the script works</w:t>
      </w:r>
    </w:p>
  </w:comment>
  <w:comment w:id="399" w:author="Albi Celaj [3]" w:date="2017-08-24T14:59:00Z" w:initials="AC">
    <w:p w14:paraId="4CABDCD5" w14:textId="27306C9F" w:rsidR="004A37F8" w:rsidRDefault="004A37F8">
      <w:pPr>
        <w:pStyle w:val="CommentText"/>
      </w:pPr>
      <w:r>
        <w:rPr>
          <w:rStyle w:val="CommentReference"/>
        </w:rPr>
        <w:annotationRef/>
      </w:r>
      <w:proofErr w:type="spellStart"/>
      <w:r>
        <w:rPr>
          <w:rStyle w:val="CommentReference"/>
        </w:rPr>
        <w:t>Nozomu</w:t>
      </w:r>
      <w:proofErr w:type="spellEnd"/>
      <w:r>
        <w:rPr>
          <w:rStyle w:val="CommentReference"/>
        </w:rPr>
        <w:t>: I will need your help</w:t>
      </w:r>
      <w:r>
        <w:t xml:space="preserve"> to describe the pipeline briefly here. </w:t>
      </w:r>
    </w:p>
  </w:comment>
  <w:comment w:id="400" w:author="Albi Celaj [3]" w:date="2017-08-24T14:59:00Z" w:initials="AC">
    <w:p w14:paraId="2B1613A2" w14:textId="347B3F10" w:rsidR="004A37F8" w:rsidRDefault="004A37F8" w:rsidP="00384F51">
      <w:pPr>
        <w:pStyle w:val="CommentText"/>
      </w:pPr>
      <w:r>
        <w:rPr>
          <w:rStyle w:val="CommentReference"/>
        </w:rPr>
        <w:annotationRef/>
      </w:r>
      <w:r>
        <w:t>Note to self: Double check these numbers</w:t>
      </w:r>
    </w:p>
  </w:comment>
  <w:comment w:id="401" w:author="Albi Celaj [3]" w:date="2017-08-24T14:59:00Z" w:initials="AC">
    <w:p w14:paraId="08FBF2F0" w14:textId="71B15834" w:rsidR="004A37F8" w:rsidRDefault="004A37F8"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402" w:author="Albi Celaj [3]" w:date="2017-08-24T14:59:00Z" w:initials="AC">
    <w:p w14:paraId="632F96D8" w14:textId="23E20BD6" w:rsidR="004A37F8" w:rsidRDefault="004A37F8" w:rsidP="00AF64B1">
      <w:pPr>
        <w:pStyle w:val="CommentText"/>
      </w:pPr>
      <w:r>
        <w:rPr>
          <w:rStyle w:val="CommentReference"/>
        </w:rPr>
        <w:annotationRef/>
      </w:r>
      <w:proofErr w:type="spellStart"/>
      <w:r>
        <w:rPr>
          <w:rStyle w:val="CommentReference"/>
        </w:rPr>
        <w:t>Nozomu</w:t>
      </w:r>
      <w:proofErr w:type="spellEnd"/>
      <w:r>
        <w:rPr>
          <w:rStyle w:val="CommentReference"/>
        </w:rPr>
        <w:t xml:space="preserve">: Is it possible to have the per-gene confusion matrix for the high throughput genotyping? </w:t>
      </w:r>
      <w:r>
        <w:t>(i.e. to know how often the knockout was called as wild-type, and how often the wild-type was called as knockout).</w:t>
      </w:r>
    </w:p>
  </w:comment>
  <w:comment w:id="403" w:author="Albi Celaj [3]" w:date="2017-08-24T14:59:00Z" w:initials="AC">
    <w:p w14:paraId="490BB875" w14:textId="6772F314" w:rsidR="004A37F8" w:rsidRDefault="004A37F8">
      <w:pPr>
        <w:pStyle w:val="CommentText"/>
      </w:pPr>
      <w:r>
        <w:rPr>
          <w:rStyle w:val="CommentReference"/>
        </w:rPr>
        <w:annotationRef/>
      </w:r>
      <w:proofErr w:type="spellStart"/>
      <w:r>
        <w:t>Marinella</w:t>
      </w:r>
      <w:proofErr w:type="spellEnd"/>
      <w:r>
        <w:t xml:space="preserve">: Which strain was wild type? Was it the </w:t>
      </w:r>
      <w:proofErr w:type="spellStart"/>
      <w:r>
        <w:t>barcoder</w:t>
      </w:r>
      <w:proofErr w:type="spellEnd"/>
      <w:r>
        <w:t xml:space="preserve"> strain?</w:t>
      </w:r>
    </w:p>
  </w:comment>
  <w:comment w:id="404" w:author="Albi Celaj [3]" w:date="2017-08-24T14:59:00Z" w:initials="AC">
    <w:p w14:paraId="37BF75C7" w14:textId="1A1D5D08" w:rsidR="004A37F8" w:rsidRDefault="004A37F8">
      <w:pPr>
        <w:pStyle w:val="CommentText"/>
      </w:pPr>
      <w:r>
        <w:rPr>
          <w:rStyle w:val="CommentReference"/>
        </w:rPr>
        <w:annotationRef/>
      </w:r>
      <w:proofErr w:type="spellStart"/>
      <w:r>
        <w:t>Marinella</w:t>
      </w:r>
      <w:proofErr w:type="spellEnd"/>
      <w:r>
        <w:t xml:space="preserve"> may have to review this part, ask for her protocol</w:t>
      </w:r>
    </w:p>
  </w:comment>
  <w:comment w:id="405" w:author="Albi Celaj [3]" w:date="2017-08-24T14:59:00Z" w:initials="AC">
    <w:p w14:paraId="31B34785" w14:textId="0C155E89" w:rsidR="004A37F8" w:rsidRDefault="004A37F8">
      <w:pPr>
        <w:pStyle w:val="CommentText"/>
      </w:pPr>
      <w:r>
        <w:rPr>
          <w:rStyle w:val="CommentReference"/>
        </w:rPr>
        <w:annotationRef/>
      </w:r>
      <w:proofErr w:type="spellStart"/>
      <w:r>
        <w:t>Nozomu</w:t>
      </w:r>
      <w:proofErr w:type="spellEnd"/>
      <w:r>
        <w:t>: Were there any strains excluded when making these? (e.g. those for which the barcode could not be determined)</w:t>
      </w:r>
    </w:p>
    <w:p w14:paraId="4A90A5F8" w14:textId="77777777" w:rsidR="004A37F8" w:rsidRDefault="004A37F8">
      <w:pPr>
        <w:pStyle w:val="CommentText"/>
      </w:pPr>
    </w:p>
    <w:p w14:paraId="1AA9C4F0" w14:textId="0D6A8DAB" w:rsidR="004A37F8" w:rsidRDefault="004A37F8">
      <w:pPr>
        <w:pStyle w:val="CommentText"/>
      </w:pPr>
      <w:r>
        <w:t>I could also test this computationally if you don’t have the answer at hand</w:t>
      </w:r>
    </w:p>
  </w:comment>
  <w:comment w:id="406" w:author="Albi Celaj [3]" w:date="2017-08-24T14:59:00Z" w:initials="AC">
    <w:p w14:paraId="2824D19D" w14:textId="7E1FBB76" w:rsidR="004A37F8" w:rsidRDefault="004A37F8">
      <w:pPr>
        <w:pStyle w:val="CommentText"/>
      </w:pPr>
      <w:r>
        <w:rPr>
          <w:rStyle w:val="CommentReference"/>
        </w:rPr>
        <w:annotationRef/>
      </w:r>
      <w:proofErr w:type="spellStart"/>
      <w:r>
        <w:t>Marinella</w:t>
      </w:r>
      <w:proofErr w:type="spellEnd"/>
      <w:r>
        <w:t>: how much was taken?</w:t>
      </w:r>
    </w:p>
  </w:comment>
  <w:comment w:id="407" w:author="Albi Celaj [3]" w:date="2017-08-24T14:59:00Z" w:initials="AC">
    <w:p w14:paraId="205209DE" w14:textId="0450DDD1" w:rsidR="004A37F8" w:rsidRDefault="004A37F8">
      <w:pPr>
        <w:pStyle w:val="CommentText"/>
      </w:pPr>
      <w:r>
        <w:rPr>
          <w:rStyle w:val="CommentReference"/>
        </w:rPr>
        <w:annotationRef/>
      </w:r>
      <w:proofErr w:type="spellStart"/>
      <w:r>
        <w:rPr>
          <w:rStyle w:val="CommentReference"/>
        </w:rPr>
        <w:t>Marinella</w:t>
      </w:r>
      <w:proofErr w:type="spellEnd"/>
      <w:r>
        <w:rPr>
          <w:rStyle w:val="CommentReference"/>
        </w:rPr>
        <w:t>: Is this correct?</w:t>
      </w:r>
    </w:p>
  </w:comment>
  <w:comment w:id="408" w:author="Albi Celaj [3]" w:date="2017-08-24T14:59:00Z" w:initials="AC">
    <w:p w14:paraId="668EF928" w14:textId="0D9B7286" w:rsidR="004A37F8" w:rsidRDefault="004A37F8">
      <w:pPr>
        <w:pStyle w:val="CommentText"/>
      </w:pPr>
      <w:r>
        <w:rPr>
          <w:rStyle w:val="CommentReference"/>
        </w:rPr>
        <w:annotationRef/>
      </w:r>
      <w:r>
        <w:rPr>
          <w:rStyle w:val="CommentReference"/>
        </w:rPr>
        <w:t>This makes the results more reproducible, but maybe it looks sketchy</w:t>
      </w:r>
    </w:p>
  </w:comment>
  <w:comment w:id="409" w:author="Albi Celaj [3]" w:date="2017-08-24T14:59:00Z" w:initials="AC">
    <w:p w14:paraId="3798F73B" w14:textId="09A393D6" w:rsidR="004A37F8" w:rsidRDefault="004A37F8">
      <w:pPr>
        <w:pStyle w:val="CommentText"/>
      </w:pPr>
      <w:r>
        <w:rPr>
          <w:rStyle w:val="CommentReference"/>
        </w:rPr>
        <w:annotationRef/>
      </w:r>
      <w:r>
        <w:t xml:space="preserve">Need </w:t>
      </w:r>
      <w:proofErr w:type="spellStart"/>
      <w:r>
        <w:t>Marinella</w:t>
      </w:r>
      <w:proofErr w:type="spellEnd"/>
      <w:r>
        <w:t xml:space="preserve"> to add details</w:t>
      </w:r>
    </w:p>
  </w:comment>
  <w:comment w:id="410" w:author="Albi Celaj [3]" w:date="2017-08-29T13:35:00Z" w:initials="AC">
    <w:p w14:paraId="1D09427C" w14:textId="47A7C76C" w:rsidR="004A37F8" w:rsidRDefault="004A37F8">
      <w:pPr>
        <w:pStyle w:val="CommentText"/>
      </w:pPr>
      <w:r>
        <w:rPr>
          <w:rStyle w:val="CommentReference"/>
        </w:rPr>
        <w:annotationRef/>
      </w:r>
      <w:r>
        <w:rPr>
          <w:rStyle w:val="CommentReference"/>
        </w:rPr>
        <w:t>Jamie: Need confirmation that it was indeed 2%</w:t>
      </w:r>
    </w:p>
  </w:comment>
  <w:comment w:id="411" w:author="Albi Celaj [3]" w:date="2017-08-30T09:29:00Z" w:initials="AC">
    <w:p w14:paraId="2176F66A" w14:textId="3D74FFD6" w:rsidR="004A37F8" w:rsidRDefault="004A37F8">
      <w:pPr>
        <w:pStyle w:val="CommentText"/>
      </w:pPr>
      <w:r>
        <w:rPr>
          <w:rStyle w:val="CommentReference"/>
        </w:rPr>
        <w:annotationRef/>
      </w:r>
      <w:proofErr w:type="spellStart"/>
      <w:r>
        <w:t>Marinella</w:t>
      </w:r>
      <w:proofErr w:type="spellEnd"/>
      <w:r>
        <w:t>: You had to recreate one of these strains, is it worth mentioning here?</w:t>
      </w:r>
    </w:p>
    <w:p w14:paraId="07D8619E" w14:textId="6BD7FA46" w:rsidR="004A37F8" w:rsidRDefault="004A37F8">
      <w:pPr>
        <w:pStyle w:val="CommentText"/>
      </w:pPr>
      <w:r>
        <w:t xml:space="preserve">- Also need to verify growth conditions, took from </w:t>
      </w:r>
      <w:proofErr w:type="spellStart"/>
      <w:r>
        <w:t>Tarassov</w:t>
      </w:r>
      <w:proofErr w:type="spellEnd"/>
      <w:r>
        <w:t xml:space="preserve"> et al paper</w:t>
      </w:r>
    </w:p>
    <w:p w14:paraId="57A9515B" w14:textId="62E3386E" w:rsidR="004A37F8" w:rsidRDefault="004A37F8">
      <w:pPr>
        <w:pStyle w:val="CommentText"/>
      </w:pPr>
      <w:r>
        <w:t>-Need fluconazole concentrations</w:t>
      </w:r>
    </w:p>
  </w:comment>
  <w:comment w:id="412" w:author="Albi Celaj [3]" w:date="2017-08-24T14:59:00Z" w:initials="AC">
    <w:p w14:paraId="7BB2BB8A" w14:textId="0ABC6894" w:rsidR="004A37F8" w:rsidRDefault="004A37F8">
      <w:pPr>
        <w:pStyle w:val="CommentText"/>
      </w:pPr>
      <w:r>
        <w:rPr>
          <w:rStyle w:val="CommentReference"/>
        </w:rPr>
        <w:annotationRef/>
      </w:r>
      <w:r>
        <w:t>This part has to be revised later, these experiments are still in progress</w:t>
      </w:r>
    </w:p>
  </w:comment>
  <w:comment w:id="413" w:author="Albi Celaj [3]" w:date="2017-11-07T13:36:00Z" w:initials="AC">
    <w:p w14:paraId="311FD484" w14:textId="0BFFC7D3" w:rsidR="004A37F8" w:rsidRDefault="004A37F8">
      <w:pPr>
        <w:pStyle w:val="CommentText"/>
      </w:pPr>
      <w:r>
        <w:rPr>
          <w:rStyle w:val="CommentReference"/>
        </w:rPr>
        <w:annotationRef/>
      </w:r>
      <w:r>
        <w:t>Fritz: Need funding info</w:t>
      </w:r>
    </w:p>
  </w:comment>
  <w:comment w:id="414" w:author="Albi Celaj [3]" w:date="2017-11-07T13:36:00Z" w:initials="AC">
    <w:p w14:paraId="3DB38767" w14:textId="202E2C24" w:rsidR="004A37F8" w:rsidRDefault="004A37F8">
      <w:pPr>
        <w:pStyle w:val="CommentText"/>
      </w:pPr>
      <w:r>
        <w:rPr>
          <w:rStyle w:val="CommentReference"/>
        </w:rPr>
        <w:annotationRef/>
      </w:r>
      <w:r>
        <w:t>Under construction</w:t>
      </w:r>
    </w:p>
  </w:comment>
  <w:comment w:id="415" w:author="Albi Celaj [3]" w:date="2017-08-24T14:59:00Z" w:initials="AC">
    <w:p w14:paraId="47F3AC14" w14:textId="03C6ADEE" w:rsidR="004A37F8" w:rsidRDefault="004A37F8">
      <w:pPr>
        <w:pStyle w:val="CommentText"/>
      </w:pPr>
      <w:r>
        <w:t>To add:</w:t>
      </w:r>
    </w:p>
    <w:p w14:paraId="6A1D5EB1" w14:textId="780B4013" w:rsidR="004A37F8" w:rsidRDefault="004A37F8">
      <w:pPr>
        <w:pStyle w:val="CommentText"/>
      </w:pPr>
      <w:r>
        <w:t>-Individual growth profiling data</w:t>
      </w:r>
    </w:p>
    <w:p w14:paraId="292854D9" w14:textId="7FEDEF2C" w:rsidR="004A37F8" w:rsidRDefault="004A37F8">
      <w:pPr>
        <w:pStyle w:val="CommentText"/>
      </w:pPr>
      <w:r>
        <w:t>-qPCR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FB44B3" w14:textId="77777777" w:rsidR="00AA1068" w:rsidRDefault="00AA1068" w:rsidP="006D69DC">
      <w:r>
        <w:separator/>
      </w:r>
    </w:p>
  </w:endnote>
  <w:endnote w:type="continuationSeparator" w:id="0">
    <w:p w14:paraId="1E02EF23" w14:textId="77777777" w:rsidR="00AA1068" w:rsidRDefault="00AA1068"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C23F63" w14:textId="77777777" w:rsidR="00AA1068" w:rsidRDefault="00AA1068" w:rsidP="006D69DC">
      <w:r>
        <w:separator/>
      </w:r>
    </w:p>
  </w:footnote>
  <w:footnote w:type="continuationSeparator" w:id="0">
    <w:p w14:paraId="654C7C43" w14:textId="77777777" w:rsidR="00AA1068" w:rsidRDefault="00AA1068"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04"/>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B81"/>
    <w:rsid w:val="00003DFF"/>
    <w:rsid w:val="00003EA8"/>
    <w:rsid w:val="00003EB4"/>
    <w:rsid w:val="00004018"/>
    <w:rsid w:val="00004324"/>
    <w:rsid w:val="000047EF"/>
    <w:rsid w:val="00004CEE"/>
    <w:rsid w:val="00005CD2"/>
    <w:rsid w:val="00005FAD"/>
    <w:rsid w:val="000060F7"/>
    <w:rsid w:val="0000660A"/>
    <w:rsid w:val="0000726D"/>
    <w:rsid w:val="00007B6F"/>
    <w:rsid w:val="00007BF7"/>
    <w:rsid w:val="00007CE3"/>
    <w:rsid w:val="00007E2D"/>
    <w:rsid w:val="00007EC6"/>
    <w:rsid w:val="00010573"/>
    <w:rsid w:val="00010A34"/>
    <w:rsid w:val="00011618"/>
    <w:rsid w:val="000116B1"/>
    <w:rsid w:val="00011AC2"/>
    <w:rsid w:val="0001262B"/>
    <w:rsid w:val="00012855"/>
    <w:rsid w:val="00012C50"/>
    <w:rsid w:val="00012CF1"/>
    <w:rsid w:val="00012FD9"/>
    <w:rsid w:val="00012FFB"/>
    <w:rsid w:val="0001321B"/>
    <w:rsid w:val="000132AB"/>
    <w:rsid w:val="00013653"/>
    <w:rsid w:val="00013887"/>
    <w:rsid w:val="00013996"/>
    <w:rsid w:val="00013B85"/>
    <w:rsid w:val="00013D8C"/>
    <w:rsid w:val="000142F4"/>
    <w:rsid w:val="00014744"/>
    <w:rsid w:val="000149FA"/>
    <w:rsid w:val="00014A32"/>
    <w:rsid w:val="00014BAF"/>
    <w:rsid w:val="000153FA"/>
    <w:rsid w:val="0001555C"/>
    <w:rsid w:val="00015E42"/>
    <w:rsid w:val="000161ED"/>
    <w:rsid w:val="000166FC"/>
    <w:rsid w:val="00016B0D"/>
    <w:rsid w:val="000176CD"/>
    <w:rsid w:val="0001789C"/>
    <w:rsid w:val="00017BC1"/>
    <w:rsid w:val="000205FF"/>
    <w:rsid w:val="00020C39"/>
    <w:rsid w:val="00020CE2"/>
    <w:rsid w:val="00020F10"/>
    <w:rsid w:val="000211E2"/>
    <w:rsid w:val="000213BD"/>
    <w:rsid w:val="000216A5"/>
    <w:rsid w:val="00022119"/>
    <w:rsid w:val="00022370"/>
    <w:rsid w:val="000228D3"/>
    <w:rsid w:val="00022CBD"/>
    <w:rsid w:val="00022D04"/>
    <w:rsid w:val="00022EC9"/>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562"/>
    <w:rsid w:val="000349EA"/>
    <w:rsid w:val="00034C8A"/>
    <w:rsid w:val="0003538E"/>
    <w:rsid w:val="0003644F"/>
    <w:rsid w:val="000368DC"/>
    <w:rsid w:val="00036C34"/>
    <w:rsid w:val="00037459"/>
    <w:rsid w:val="00037817"/>
    <w:rsid w:val="00037B64"/>
    <w:rsid w:val="000402D3"/>
    <w:rsid w:val="00040DF7"/>
    <w:rsid w:val="000410C2"/>
    <w:rsid w:val="0004126E"/>
    <w:rsid w:val="00041797"/>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67C"/>
    <w:rsid w:val="000517D1"/>
    <w:rsid w:val="00051BFA"/>
    <w:rsid w:val="00051EE7"/>
    <w:rsid w:val="000520FE"/>
    <w:rsid w:val="0005237E"/>
    <w:rsid w:val="000525D1"/>
    <w:rsid w:val="00052D2B"/>
    <w:rsid w:val="00053306"/>
    <w:rsid w:val="000534D0"/>
    <w:rsid w:val="00053D1D"/>
    <w:rsid w:val="000541FC"/>
    <w:rsid w:val="00054782"/>
    <w:rsid w:val="00055511"/>
    <w:rsid w:val="00055652"/>
    <w:rsid w:val="00055E61"/>
    <w:rsid w:val="00055F5E"/>
    <w:rsid w:val="000561F3"/>
    <w:rsid w:val="00056237"/>
    <w:rsid w:val="000566FB"/>
    <w:rsid w:val="00056BB0"/>
    <w:rsid w:val="00056FC5"/>
    <w:rsid w:val="000570E2"/>
    <w:rsid w:val="0005739C"/>
    <w:rsid w:val="0006005C"/>
    <w:rsid w:val="000604F9"/>
    <w:rsid w:val="00060530"/>
    <w:rsid w:val="0006076B"/>
    <w:rsid w:val="0006089D"/>
    <w:rsid w:val="0006098A"/>
    <w:rsid w:val="00060C94"/>
    <w:rsid w:val="000613DB"/>
    <w:rsid w:val="00061EB7"/>
    <w:rsid w:val="00062117"/>
    <w:rsid w:val="000624AC"/>
    <w:rsid w:val="000626FF"/>
    <w:rsid w:val="00062850"/>
    <w:rsid w:val="00062A8E"/>
    <w:rsid w:val="00062B32"/>
    <w:rsid w:val="00062C90"/>
    <w:rsid w:val="00063634"/>
    <w:rsid w:val="000637C8"/>
    <w:rsid w:val="00063A0A"/>
    <w:rsid w:val="00063DD6"/>
    <w:rsid w:val="00063E8A"/>
    <w:rsid w:val="00064211"/>
    <w:rsid w:val="00064247"/>
    <w:rsid w:val="00065B48"/>
    <w:rsid w:val="00065D41"/>
    <w:rsid w:val="00066455"/>
    <w:rsid w:val="00066EE3"/>
    <w:rsid w:val="0006712B"/>
    <w:rsid w:val="000678E9"/>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366"/>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C1B"/>
    <w:rsid w:val="00094D37"/>
    <w:rsid w:val="000950BD"/>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4073"/>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0E6"/>
    <w:rsid w:val="000C1CC4"/>
    <w:rsid w:val="000C30DD"/>
    <w:rsid w:val="000C36A9"/>
    <w:rsid w:val="000C3A00"/>
    <w:rsid w:val="000C3FF8"/>
    <w:rsid w:val="000C4760"/>
    <w:rsid w:val="000C5268"/>
    <w:rsid w:val="000C56D2"/>
    <w:rsid w:val="000C58EF"/>
    <w:rsid w:val="000C5C2F"/>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0ED"/>
    <w:rsid w:val="000D410F"/>
    <w:rsid w:val="000D489D"/>
    <w:rsid w:val="000D48AB"/>
    <w:rsid w:val="000D49D2"/>
    <w:rsid w:val="000D4BFA"/>
    <w:rsid w:val="000D4CE2"/>
    <w:rsid w:val="000D4F48"/>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6F9"/>
    <w:rsid w:val="000E693A"/>
    <w:rsid w:val="000E7D4E"/>
    <w:rsid w:val="000E7F52"/>
    <w:rsid w:val="000F00CA"/>
    <w:rsid w:val="000F1014"/>
    <w:rsid w:val="000F1291"/>
    <w:rsid w:val="000F1335"/>
    <w:rsid w:val="000F174B"/>
    <w:rsid w:val="000F1A8A"/>
    <w:rsid w:val="000F1B2A"/>
    <w:rsid w:val="000F1CBF"/>
    <w:rsid w:val="000F2CD7"/>
    <w:rsid w:val="000F2DD5"/>
    <w:rsid w:val="000F2E8A"/>
    <w:rsid w:val="000F37CE"/>
    <w:rsid w:val="000F39CE"/>
    <w:rsid w:val="000F4179"/>
    <w:rsid w:val="000F4722"/>
    <w:rsid w:val="000F4776"/>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14"/>
    <w:rsid w:val="0010271F"/>
    <w:rsid w:val="00102D7B"/>
    <w:rsid w:val="001032F7"/>
    <w:rsid w:val="0010371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162C"/>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6E7"/>
    <w:rsid w:val="0014685C"/>
    <w:rsid w:val="00146B98"/>
    <w:rsid w:val="00146D1F"/>
    <w:rsid w:val="00146EB0"/>
    <w:rsid w:val="00147811"/>
    <w:rsid w:val="00147C11"/>
    <w:rsid w:val="00147D85"/>
    <w:rsid w:val="00147E6F"/>
    <w:rsid w:val="00150385"/>
    <w:rsid w:val="0015042B"/>
    <w:rsid w:val="001504C1"/>
    <w:rsid w:val="001504DB"/>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1A62"/>
    <w:rsid w:val="0016225D"/>
    <w:rsid w:val="00162A01"/>
    <w:rsid w:val="00162BEF"/>
    <w:rsid w:val="00162F91"/>
    <w:rsid w:val="00163626"/>
    <w:rsid w:val="00163C5D"/>
    <w:rsid w:val="001643AF"/>
    <w:rsid w:val="00164434"/>
    <w:rsid w:val="00164DBD"/>
    <w:rsid w:val="001651D9"/>
    <w:rsid w:val="0016584B"/>
    <w:rsid w:val="001668D4"/>
    <w:rsid w:val="001668FC"/>
    <w:rsid w:val="00166A99"/>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1577"/>
    <w:rsid w:val="00171648"/>
    <w:rsid w:val="00171BAE"/>
    <w:rsid w:val="001723FC"/>
    <w:rsid w:val="001725B0"/>
    <w:rsid w:val="0017290A"/>
    <w:rsid w:val="00172B5D"/>
    <w:rsid w:val="001731FC"/>
    <w:rsid w:val="0017320C"/>
    <w:rsid w:val="00173244"/>
    <w:rsid w:val="00173F18"/>
    <w:rsid w:val="001740F5"/>
    <w:rsid w:val="0017411B"/>
    <w:rsid w:val="001746B3"/>
    <w:rsid w:val="0017493E"/>
    <w:rsid w:val="001749C0"/>
    <w:rsid w:val="00174A1D"/>
    <w:rsid w:val="00174B8D"/>
    <w:rsid w:val="00175420"/>
    <w:rsid w:val="0017550D"/>
    <w:rsid w:val="00175596"/>
    <w:rsid w:val="00176957"/>
    <w:rsid w:val="00176D8A"/>
    <w:rsid w:val="001771F8"/>
    <w:rsid w:val="0017782B"/>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23"/>
    <w:rsid w:val="00192A33"/>
    <w:rsid w:val="00192BA3"/>
    <w:rsid w:val="00192C59"/>
    <w:rsid w:val="001937E6"/>
    <w:rsid w:val="00193AE1"/>
    <w:rsid w:val="00193E8A"/>
    <w:rsid w:val="00194AA9"/>
    <w:rsid w:val="00194FD7"/>
    <w:rsid w:val="00195167"/>
    <w:rsid w:val="00195D24"/>
    <w:rsid w:val="00195D71"/>
    <w:rsid w:val="00196297"/>
    <w:rsid w:val="001963CB"/>
    <w:rsid w:val="0019657D"/>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607"/>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758"/>
    <w:rsid w:val="001B1B1F"/>
    <w:rsid w:val="001B1E4A"/>
    <w:rsid w:val="001B24C1"/>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B8D"/>
    <w:rsid w:val="001C2E01"/>
    <w:rsid w:val="001C2FD8"/>
    <w:rsid w:val="001C304F"/>
    <w:rsid w:val="001C31A3"/>
    <w:rsid w:val="001C381F"/>
    <w:rsid w:val="001C4544"/>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AAF"/>
    <w:rsid w:val="001D5ECF"/>
    <w:rsid w:val="001D6027"/>
    <w:rsid w:val="001D70A9"/>
    <w:rsid w:val="001D7152"/>
    <w:rsid w:val="001D73FA"/>
    <w:rsid w:val="001D74AB"/>
    <w:rsid w:val="001D77B8"/>
    <w:rsid w:val="001D788B"/>
    <w:rsid w:val="001D7ADA"/>
    <w:rsid w:val="001E0419"/>
    <w:rsid w:val="001E0A38"/>
    <w:rsid w:val="001E147C"/>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4FB"/>
    <w:rsid w:val="001F3541"/>
    <w:rsid w:val="001F3600"/>
    <w:rsid w:val="001F36D5"/>
    <w:rsid w:val="001F40B2"/>
    <w:rsid w:val="001F4165"/>
    <w:rsid w:val="001F43AC"/>
    <w:rsid w:val="001F4426"/>
    <w:rsid w:val="001F45A7"/>
    <w:rsid w:val="001F45BF"/>
    <w:rsid w:val="001F4672"/>
    <w:rsid w:val="001F46D6"/>
    <w:rsid w:val="001F47C2"/>
    <w:rsid w:val="001F4C09"/>
    <w:rsid w:val="001F52D4"/>
    <w:rsid w:val="001F53B8"/>
    <w:rsid w:val="001F5438"/>
    <w:rsid w:val="001F5DF7"/>
    <w:rsid w:val="001F5ED6"/>
    <w:rsid w:val="001F636F"/>
    <w:rsid w:val="001F69FF"/>
    <w:rsid w:val="001F7021"/>
    <w:rsid w:val="001F7109"/>
    <w:rsid w:val="001F7899"/>
    <w:rsid w:val="001F79AD"/>
    <w:rsid w:val="00200118"/>
    <w:rsid w:val="00200532"/>
    <w:rsid w:val="002019DE"/>
    <w:rsid w:val="00201C38"/>
    <w:rsid w:val="00202123"/>
    <w:rsid w:val="00202203"/>
    <w:rsid w:val="00202C5E"/>
    <w:rsid w:val="00202DC4"/>
    <w:rsid w:val="002032F3"/>
    <w:rsid w:val="00203B9A"/>
    <w:rsid w:val="002041DA"/>
    <w:rsid w:val="00204342"/>
    <w:rsid w:val="00204C74"/>
    <w:rsid w:val="00204CE6"/>
    <w:rsid w:val="00204EE4"/>
    <w:rsid w:val="00205726"/>
    <w:rsid w:val="00205943"/>
    <w:rsid w:val="00205ADD"/>
    <w:rsid w:val="002061FD"/>
    <w:rsid w:val="0020633E"/>
    <w:rsid w:val="00206589"/>
    <w:rsid w:val="002071B4"/>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21E"/>
    <w:rsid w:val="00221495"/>
    <w:rsid w:val="00221A39"/>
    <w:rsid w:val="00221DB6"/>
    <w:rsid w:val="00222478"/>
    <w:rsid w:val="00222479"/>
    <w:rsid w:val="002224A5"/>
    <w:rsid w:val="00222796"/>
    <w:rsid w:val="0022298F"/>
    <w:rsid w:val="00222CFA"/>
    <w:rsid w:val="00223571"/>
    <w:rsid w:val="002236BD"/>
    <w:rsid w:val="00223A81"/>
    <w:rsid w:val="00223D3A"/>
    <w:rsid w:val="0022416E"/>
    <w:rsid w:val="002241E3"/>
    <w:rsid w:val="00224519"/>
    <w:rsid w:val="002245E9"/>
    <w:rsid w:val="0022477A"/>
    <w:rsid w:val="00224C04"/>
    <w:rsid w:val="00224F0E"/>
    <w:rsid w:val="00224FCB"/>
    <w:rsid w:val="00225307"/>
    <w:rsid w:val="0022531E"/>
    <w:rsid w:val="00225C5D"/>
    <w:rsid w:val="00226008"/>
    <w:rsid w:val="0022642D"/>
    <w:rsid w:val="00226CC7"/>
    <w:rsid w:val="00226E6D"/>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221"/>
    <w:rsid w:val="002342DE"/>
    <w:rsid w:val="00234455"/>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06E6"/>
    <w:rsid w:val="00240A04"/>
    <w:rsid w:val="002410C9"/>
    <w:rsid w:val="00241B9B"/>
    <w:rsid w:val="00241D96"/>
    <w:rsid w:val="00241EFA"/>
    <w:rsid w:val="00241F1A"/>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7EE"/>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90F"/>
    <w:rsid w:val="00274A89"/>
    <w:rsid w:val="00274BCD"/>
    <w:rsid w:val="00274D61"/>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7DB"/>
    <w:rsid w:val="00286DEE"/>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B12"/>
    <w:rsid w:val="00292C03"/>
    <w:rsid w:val="00292D7C"/>
    <w:rsid w:val="00292E15"/>
    <w:rsid w:val="002930F2"/>
    <w:rsid w:val="00293390"/>
    <w:rsid w:val="002947DA"/>
    <w:rsid w:val="00294C6D"/>
    <w:rsid w:val="00294E7F"/>
    <w:rsid w:val="0029519A"/>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7D2"/>
    <w:rsid w:val="002A5E15"/>
    <w:rsid w:val="002A5F0C"/>
    <w:rsid w:val="002A6074"/>
    <w:rsid w:val="002A61D1"/>
    <w:rsid w:val="002A63BE"/>
    <w:rsid w:val="002A673C"/>
    <w:rsid w:val="002A6830"/>
    <w:rsid w:val="002A6C6F"/>
    <w:rsid w:val="002A71EC"/>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8F3"/>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854"/>
    <w:rsid w:val="002D4A73"/>
    <w:rsid w:val="002D4F18"/>
    <w:rsid w:val="002D56B3"/>
    <w:rsid w:val="002D5C1C"/>
    <w:rsid w:val="002D615A"/>
    <w:rsid w:val="002D6A12"/>
    <w:rsid w:val="002D6A5D"/>
    <w:rsid w:val="002D6C41"/>
    <w:rsid w:val="002E028A"/>
    <w:rsid w:val="002E0653"/>
    <w:rsid w:val="002E0709"/>
    <w:rsid w:val="002E08B9"/>
    <w:rsid w:val="002E0C42"/>
    <w:rsid w:val="002E141B"/>
    <w:rsid w:val="002E1620"/>
    <w:rsid w:val="002E19B9"/>
    <w:rsid w:val="002E1C03"/>
    <w:rsid w:val="002E1D5B"/>
    <w:rsid w:val="002E1ED5"/>
    <w:rsid w:val="002E20D7"/>
    <w:rsid w:val="002E2574"/>
    <w:rsid w:val="002E34C6"/>
    <w:rsid w:val="002E3D59"/>
    <w:rsid w:val="002E407A"/>
    <w:rsid w:val="002E44D2"/>
    <w:rsid w:val="002E48FD"/>
    <w:rsid w:val="002E5B59"/>
    <w:rsid w:val="002E612D"/>
    <w:rsid w:val="002E631F"/>
    <w:rsid w:val="002E636D"/>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702"/>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10238"/>
    <w:rsid w:val="00310667"/>
    <w:rsid w:val="00310769"/>
    <w:rsid w:val="00310D07"/>
    <w:rsid w:val="003113F3"/>
    <w:rsid w:val="003115E1"/>
    <w:rsid w:val="003118EB"/>
    <w:rsid w:val="00311B5A"/>
    <w:rsid w:val="00311DF2"/>
    <w:rsid w:val="0031281C"/>
    <w:rsid w:val="00312993"/>
    <w:rsid w:val="00312FEB"/>
    <w:rsid w:val="00313B69"/>
    <w:rsid w:val="00313F62"/>
    <w:rsid w:val="00314589"/>
    <w:rsid w:val="00314EB9"/>
    <w:rsid w:val="00315513"/>
    <w:rsid w:val="00315578"/>
    <w:rsid w:val="00316809"/>
    <w:rsid w:val="00316BD1"/>
    <w:rsid w:val="00316C3A"/>
    <w:rsid w:val="00317081"/>
    <w:rsid w:val="00317B8B"/>
    <w:rsid w:val="00317DE4"/>
    <w:rsid w:val="00317FAF"/>
    <w:rsid w:val="00320388"/>
    <w:rsid w:val="00320F26"/>
    <w:rsid w:val="00320FD9"/>
    <w:rsid w:val="00321F98"/>
    <w:rsid w:val="0032207D"/>
    <w:rsid w:val="003223F9"/>
    <w:rsid w:val="00323193"/>
    <w:rsid w:val="00324357"/>
    <w:rsid w:val="003252D6"/>
    <w:rsid w:val="003258F7"/>
    <w:rsid w:val="00325E97"/>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B4"/>
    <w:rsid w:val="003326FC"/>
    <w:rsid w:val="003328BC"/>
    <w:rsid w:val="00333138"/>
    <w:rsid w:val="0033321F"/>
    <w:rsid w:val="003332EC"/>
    <w:rsid w:val="0033336B"/>
    <w:rsid w:val="003338C7"/>
    <w:rsid w:val="00333E3E"/>
    <w:rsid w:val="003343E3"/>
    <w:rsid w:val="003351F5"/>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398D"/>
    <w:rsid w:val="00344183"/>
    <w:rsid w:val="00344650"/>
    <w:rsid w:val="00344672"/>
    <w:rsid w:val="00345169"/>
    <w:rsid w:val="003454ED"/>
    <w:rsid w:val="0034556F"/>
    <w:rsid w:val="0034579E"/>
    <w:rsid w:val="00345B34"/>
    <w:rsid w:val="00345E3C"/>
    <w:rsid w:val="00345FE7"/>
    <w:rsid w:val="0034658F"/>
    <w:rsid w:val="00347409"/>
    <w:rsid w:val="0034740E"/>
    <w:rsid w:val="00347A7F"/>
    <w:rsid w:val="003500C5"/>
    <w:rsid w:val="00350338"/>
    <w:rsid w:val="00350384"/>
    <w:rsid w:val="003503C6"/>
    <w:rsid w:val="003510BC"/>
    <w:rsid w:val="0035118B"/>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4D9"/>
    <w:rsid w:val="00374B36"/>
    <w:rsid w:val="00374DE7"/>
    <w:rsid w:val="00375188"/>
    <w:rsid w:val="003756DE"/>
    <w:rsid w:val="00375C88"/>
    <w:rsid w:val="003766B4"/>
    <w:rsid w:val="003766DE"/>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ABD"/>
    <w:rsid w:val="00395C9C"/>
    <w:rsid w:val="003966F1"/>
    <w:rsid w:val="003966FD"/>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146"/>
    <w:rsid w:val="003A529C"/>
    <w:rsid w:val="003A566D"/>
    <w:rsid w:val="003A5824"/>
    <w:rsid w:val="003A5EDA"/>
    <w:rsid w:val="003A6038"/>
    <w:rsid w:val="003A631E"/>
    <w:rsid w:val="003A63BF"/>
    <w:rsid w:val="003A6A38"/>
    <w:rsid w:val="003A6EF1"/>
    <w:rsid w:val="003A6FCE"/>
    <w:rsid w:val="003B0785"/>
    <w:rsid w:val="003B0814"/>
    <w:rsid w:val="003B1F9C"/>
    <w:rsid w:val="003B1FDA"/>
    <w:rsid w:val="003B20FE"/>
    <w:rsid w:val="003B211F"/>
    <w:rsid w:val="003B2460"/>
    <w:rsid w:val="003B2917"/>
    <w:rsid w:val="003B2F13"/>
    <w:rsid w:val="003B3029"/>
    <w:rsid w:val="003B31AC"/>
    <w:rsid w:val="003B3252"/>
    <w:rsid w:val="003B36F2"/>
    <w:rsid w:val="003B382F"/>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7282"/>
    <w:rsid w:val="003B7724"/>
    <w:rsid w:val="003B7C7A"/>
    <w:rsid w:val="003B7CF3"/>
    <w:rsid w:val="003C040E"/>
    <w:rsid w:val="003C04C7"/>
    <w:rsid w:val="003C0748"/>
    <w:rsid w:val="003C0DAE"/>
    <w:rsid w:val="003C0EC1"/>
    <w:rsid w:val="003C0F51"/>
    <w:rsid w:val="003C139B"/>
    <w:rsid w:val="003C2082"/>
    <w:rsid w:val="003C2BB2"/>
    <w:rsid w:val="003C2BD8"/>
    <w:rsid w:val="003C343A"/>
    <w:rsid w:val="003C4069"/>
    <w:rsid w:val="003C4521"/>
    <w:rsid w:val="003C462A"/>
    <w:rsid w:val="003C4932"/>
    <w:rsid w:val="003C4B87"/>
    <w:rsid w:val="003C4C7D"/>
    <w:rsid w:val="003C507A"/>
    <w:rsid w:val="003C50D6"/>
    <w:rsid w:val="003C59FC"/>
    <w:rsid w:val="003C5D7A"/>
    <w:rsid w:val="003C5D98"/>
    <w:rsid w:val="003C5E0B"/>
    <w:rsid w:val="003C67F7"/>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79AA"/>
    <w:rsid w:val="003D7B08"/>
    <w:rsid w:val="003D7CEE"/>
    <w:rsid w:val="003D7CF8"/>
    <w:rsid w:val="003E0020"/>
    <w:rsid w:val="003E0C4C"/>
    <w:rsid w:val="003E0CEF"/>
    <w:rsid w:val="003E0DA4"/>
    <w:rsid w:val="003E10D3"/>
    <w:rsid w:val="003E2436"/>
    <w:rsid w:val="003E260A"/>
    <w:rsid w:val="003E2ED4"/>
    <w:rsid w:val="003E34CF"/>
    <w:rsid w:val="003E36FB"/>
    <w:rsid w:val="003E4806"/>
    <w:rsid w:val="003E48D0"/>
    <w:rsid w:val="003E55E6"/>
    <w:rsid w:val="003E58AA"/>
    <w:rsid w:val="003E5D3C"/>
    <w:rsid w:val="003E661F"/>
    <w:rsid w:val="003E6842"/>
    <w:rsid w:val="003E6DB8"/>
    <w:rsid w:val="003E701C"/>
    <w:rsid w:val="003E7203"/>
    <w:rsid w:val="003E75FC"/>
    <w:rsid w:val="003E7631"/>
    <w:rsid w:val="003E76A6"/>
    <w:rsid w:val="003E78C2"/>
    <w:rsid w:val="003E7B8E"/>
    <w:rsid w:val="003F00CD"/>
    <w:rsid w:val="003F0865"/>
    <w:rsid w:val="003F09B7"/>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4B0"/>
    <w:rsid w:val="00402582"/>
    <w:rsid w:val="00402604"/>
    <w:rsid w:val="00402EE4"/>
    <w:rsid w:val="0040312D"/>
    <w:rsid w:val="00403702"/>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69B"/>
    <w:rsid w:val="00420748"/>
    <w:rsid w:val="00420864"/>
    <w:rsid w:val="00420A68"/>
    <w:rsid w:val="00420C11"/>
    <w:rsid w:val="00420E6D"/>
    <w:rsid w:val="00421099"/>
    <w:rsid w:val="004210F6"/>
    <w:rsid w:val="00421710"/>
    <w:rsid w:val="0042184C"/>
    <w:rsid w:val="00421A54"/>
    <w:rsid w:val="00422103"/>
    <w:rsid w:val="00422139"/>
    <w:rsid w:val="004222C3"/>
    <w:rsid w:val="0042259B"/>
    <w:rsid w:val="004227AD"/>
    <w:rsid w:val="004229A8"/>
    <w:rsid w:val="00422CE4"/>
    <w:rsid w:val="00422DC0"/>
    <w:rsid w:val="004230BF"/>
    <w:rsid w:val="0042313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05F2"/>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5CE2"/>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60424"/>
    <w:rsid w:val="0046090B"/>
    <w:rsid w:val="00460FD1"/>
    <w:rsid w:val="00461C55"/>
    <w:rsid w:val="0046236A"/>
    <w:rsid w:val="004629D1"/>
    <w:rsid w:val="00462BC9"/>
    <w:rsid w:val="00462DC1"/>
    <w:rsid w:val="00463012"/>
    <w:rsid w:val="0046368F"/>
    <w:rsid w:val="0046369C"/>
    <w:rsid w:val="004636D5"/>
    <w:rsid w:val="004638EE"/>
    <w:rsid w:val="00463AE5"/>
    <w:rsid w:val="004647E2"/>
    <w:rsid w:val="00464D84"/>
    <w:rsid w:val="004652E4"/>
    <w:rsid w:val="0046569B"/>
    <w:rsid w:val="004659FB"/>
    <w:rsid w:val="00465D55"/>
    <w:rsid w:val="00465DBB"/>
    <w:rsid w:val="0046640A"/>
    <w:rsid w:val="00466586"/>
    <w:rsid w:val="00466732"/>
    <w:rsid w:val="00466A68"/>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6E4"/>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882"/>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6EB"/>
    <w:rsid w:val="004866F5"/>
    <w:rsid w:val="0048728A"/>
    <w:rsid w:val="0049015E"/>
    <w:rsid w:val="00490326"/>
    <w:rsid w:val="00490393"/>
    <w:rsid w:val="00490C29"/>
    <w:rsid w:val="00490CC8"/>
    <w:rsid w:val="00490F93"/>
    <w:rsid w:val="004912F3"/>
    <w:rsid w:val="00491A82"/>
    <w:rsid w:val="00491B54"/>
    <w:rsid w:val="004921F9"/>
    <w:rsid w:val="004923D3"/>
    <w:rsid w:val="0049250C"/>
    <w:rsid w:val="004925F7"/>
    <w:rsid w:val="004926B8"/>
    <w:rsid w:val="00492D39"/>
    <w:rsid w:val="004934CC"/>
    <w:rsid w:val="004937C0"/>
    <w:rsid w:val="0049401C"/>
    <w:rsid w:val="0049509D"/>
    <w:rsid w:val="004951AA"/>
    <w:rsid w:val="00495481"/>
    <w:rsid w:val="00495952"/>
    <w:rsid w:val="00496813"/>
    <w:rsid w:val="00496A77"/>
    <w:rsid w:val="00496D6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3FB"/>
    <w:rsid w:val="004A37F8"/>
    <w:rsid w:val="004A3B0F"/>
    <w:rsid w:val="004A45AF"/>
    <w:rsid w:val="004A54D2"/>
    <w:rsid w:val="004A54F5"/>
    <w:rsid w:val="004A57EF"/>
    <w:rsid w:val="004A583A"/>
    <w:rsid w:val="004A59AF"/>
    <w:rsid w:val="004A5E22"/>
    <w:rsid w:val="004A6315"/>
    <w:rsid w:val="004A64AD"/>
    <w:rsid w:val="004A677B"/>
    <w:rsid w:val="004A6C4F"/>
    <w:rsid w:val="004A6E53"/>
    <w:rsid w:val="004A6EC7"/>
    <w:rsid w:val="004A70A7"/>
    <w:rsid w:val="004A730A"/>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69F"/>
    <w:rsid w:val="004B7DDA"/>
    <w:rsid w:val="004B7E8F"/>
    <w:rsid w:val="004B7F24"/>
    <w:rsid w:val="004C0159"/>
    <w:rsid w:val="004C05BA"/>
    <w:rsid w:val="004C0D19"/>
    <w:rsid w:val="004C144A"/>
    <w:rsid w:val="004C1D47"/>
    <w:rsid w:val="004C1E43"/>
    <w:rsid w:val="004C22AA"/>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29C"/>
    <w:rsid w:val="004C669E"/>
    <w:rsid w:val="004C6AE1"/>
    <w:rsid w:val="004C70F9"/>
    <w:rsid w:val="004C7B43"/>
    <w:rsid w:val="004D0055"/>
    <w:rsid w:val="004D0164"/>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2E0"/>
    <w:rsid w:val="004E15BB"/>
    <w:rsid w:val="004E1C74"/>
    <w:rsid w:val="004E1CEA"/>
    <w:rsid w:val="004E1D6B"/>
    <w:rsid w:val="004E2949"/>
    <w:rsid w:val="004E2B16"/>
    <w:rsid w:val="004E2C14"/>
    <w:rsid w:val="004E32CE"/>
    <w:rsid w:val="004E494C"/>
    <w:rsid w:val="004E4A74"/>
    <w:rsid w:val="004E5063"/>
    <w:rsid w:val="004E55E8"/>
    <w:rsid w:val="004E5941"/>
    <w:rsid w:val="004E5B58"/>
    <w:rsid w:val="004E66B5"/>
    <w:rsid w:val="004E69A3"/>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5471"/>
    <w:rsid w:val="004F5977"/>
    <w:rsid w:val="004F5CDD"/>
    <w:rsid w:val="004F6156"/>
    <w:rsid w:val="004F6376"/>
    <w:rsid w:val="004F652C"/>
    <w:rsid w:val="004F6CD1"/>
    <w:rsid w:val="004F6EC7"/>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2531"/>
    <w:rsid w:val="0050263D"/>
    <w:rsid w:val="005028CD"/>
    <w:rsid w:val="00502D4E"/>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809"/>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FE0"/>
    <w:rsid w:val="0052707C"/>
    <w:rsid w:val="005271DA"/>
    <w:rsid w:val="0052755B"/>
    <w:rsid w:val="0052762D"/>
    <w:rsid w:val="00527997"/>
    <w:rsid w:val="00527A8E"/>
    <w:rsid w:val="00527F17"/>
    <w:rsid w:val="005302CD"/>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B45"/>
    <w:rsid w:val="00544943"/>
    <w:rsid w:val="00544BD6"/>
    <w:rsid w:val="00544F83"/>
    <w:rsid w:val="00545019"/>
    <w:rsid w:val="005455D1"/>
    <w:rsid w:val="00545621"/>
    <w:rsid w:val="00545850"/>
    <w:rsid w:val="005478EA"/>
    <w:rsid w:val="00550084"/>
    <w:rsid w:val="005501A1"/>
    <w:rsid w:val="0055022D"/>
    <w:rsid w:val="00550404"/>
    <w:rsid w:val="00550C94"/>
    <w:rsid w:val="00550D1B"/>
    <w:rsid w:val="005513A4"/>
    <w:rsid w:val="00551BE5"/>
    <w:rsid w:val="00552185"/>
    <w:rsid w:val="0055241D"/>
    <w:rsid w:val="00552472"/>
    <w:rsid w:val="005524E2"/>
    <w:rsid w:val="005524F7"/>
    <w:rsid w:val="00552A79"/>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2BCC"/>
    <w:rsid w:val="005731D0"/>
    <w:rsid w:val="005733B0"/>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5FC"/>
    <w:rsid w:val="005837A5"/>
    <w:rsid w:val="005839F7"/>
    <w:rsid w:val="00583EB1"/>
    <w:rsid w:val="00584318"/>
    <w:rsid w:val="005843C0"/>
    <w:rsid w:val="00584780"/>
    <w:rsid w:val="00584D8F"/>
    <w:rsid w:val="00585309"/>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0A5"/>
    <w:rsid w:val="0059221E"/>
    <w:rsid w:val="00592B5B"/>
    <w:rsid w:val="00593499"/>
    <w:rsid w:val="005934A7"/>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449E"/>
    <w:rsid w:val="005B539B"/>
    <w:rsid w:val="005B53AF"/>
    <w:rsid w:val="005B578F"/>
    <w:rsid w:val="005B5956"/>
    <w:rsid w:val="005B5E21"/>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45F"/>
    <w:rsid w:val="005F2B58"/>
    <w:rsid w:val="005F2E44"/>
    <w:rsid w:val="005F32CF"/>
    <w:rsid w:val="005F35E5"/>
    <w:rsid w:val="005F37F9"/>
    <w:rsid w:val="005F3830"/>
    <w:rsid w:val="005F391D"/>
    <w:rsid w:val="005F3972"/>
    <w:rsid w:val="005F3CC7"/>
    <w:rsid w:val="005F48DD"/>
    <w:rsid w:val="005F497D"/>
    <w:rsid w:val="005F4A2F"/>
    <w:rsid w:val="005F4A6C"/>
    <w:rsid w:val="005F4F6D"/>
    <w:rsid w:val="005F51D6"/>
    <w:rsid w:val="005F5337"/>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A6A"/>
    <w:rsid w:val="00601E7B"/>
    <w:rsid w:val="00602736"/>
    <w:rsid w:val="00602F7C"/>
    <w:rsid w:val="006035B9"/>
    <w:rsid w:val="006039CE"/>
    <w:rsid w:val="00603C8E"/>
    <w:rsid w:val="00603D65"/>
    <w:rsid w:val="00604353"/>
    <w:rsid w:val="00604880"/>
    <w:rsid w:val="00604933"/>
    <w:rsid w:val="00604C26"/>
    <w:rsid w:val="006051E5"/>
    <w:rsid w:val="00605309"/>
    <w:rsid w:val="0060533B"/>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2D20"/>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09AC"/>
    <w:rsid w:val="0064155B"/>
    <w:rsid w:val="00641DE3"/>
    <w:rsid w:val="00642C14"/>
    <w:rsid w:val="00642C4F"/>
    <w:rsid w:val="00642D51"/>
    <w:rsid w:val="00643004"/>
    <w:rsid w:val="006431B8"/>
    <w:rsid w:val="006431D2"/>
    <w:rsid w:val="006446E6"/>
    <w:rsid w:val="0064494C"/>
    <w:rsid w:val="00644971"/>
    <w:rsid w:val="00644BD1"/>
    <w:rsid w:val="00644E63"/>
    <w:rsid w:val="0064516C"/>
    <w:rsid w:val="00645182"/>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833"/>
    <w:rsid w:val="00654C76"/>
    <w:rsid w:val="006556AE"/>
    <w:rsid w:val="0065593A"/>
    <w:rsid w:val="0065597B"/>
    <w:rsid w:val="00655A34"/>
    <w:rsid w:val="00655AA3"/>
    <w:rsid w:val="00655BEC"/>
    <w:rsid w:val="00656474"/>
    <w:rsid w:val="0065648C"/>
    <w:rsid w:val="00656596"/>
    <w:rsid w:val="00656A28"/>
    <w:rsid w:val="00656C95"/>
    <w:rsid w:val="0065711E"/>
    <w:rsid w:val="0065780D"/>
    <w:rsid w:val="0066024C"/>
    <w:rsid w:val="00660958"/>
    <w:rsid w:val="00660B8C"/>
    <w:rsid w:val="00660DAF"/>
    <w:rsid w:val="00660F28"/>
    <w:rsid w:val="0066103F"/>
    <w:rsid w:val="006611C7"/>
    <w:rsid w:val="0066193E"/>
    <w:rsid w:val="00661DFC"/>
    <w:rsid w:val="00661E6E"/>
    <w:rsid w:val="0066266B"/>
    <w:rsid w:val="006626CC"/>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91D"/>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8F5"/>
    <w:rsid w:val="00696A51"/>
    <w:rsid w:val="00696D1D"/>
    <w:rsid w:val="00697195"/>
    <w:rsid w:val="00697319"/>
    <w:rsid w:val="00697D7D"/>
    <w:rsid w:val="006A05DE"/>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004"/>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5AE"/>
    <w:rsid w:val="006B2C3B"/>
    <w:rsid w:val="006B3A20"/>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678"/>
    <w:rsid w:val="006C4CC1"/>
    <w:rsid w:val="006C524A"/>
    <w:rsid w:val="006C5329"/>
    <w:rsid w:val="006C54C3"/>
    <w:rsid w:val="006C55BE"/>
    <w:rsid w:val="006C565B"/>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D3"/>
    <w:rsid w:val="006D4C99"/>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0C5"/>
    <w:rsid w:val="007073B6"/>
    <w:rsid w:val="0070770B"/>
    <w:rsid w:val="007078EB"/>
    <w:rsid w:val="007079F1"/>
    <w:rsid w:val="00707A2B"/>
    <w:rsid w:val="00707BF2"/>
    <w:rsid w:val="00710268"/>
    <w:rsid w:val="0071085E"/>
    <w:rsid w:val="00710C9C"/>
    <w:rsid w:val="00710EBE"/>
    <w:rsid w:val="007112F7"/>
    <w:rsid w:val="00711B7F"/>
    <w:rsid w:val="00712CD1"/>
    <w:rsid w:val="00712F0E"/>
    <w:rsid w:val="007133FA"/>
    <w:rsid w:val="00713AFE"/>
    <w:rsid w:val="00713C96"/>
    <w:rsid w:val="00714621"/>
    <w:rsid w:val="00714ACE"/>
    <w:rsid w:val="00714C08"/>
    <w:rsid w:val="00714C40"/>
    <w:rsid w:val="007152FA"/>
    <w:rsid w:val="007153D9"/>
    <w:rsid w:val="00715D5A"/>
    <w:rsid w:val="0071629D"/>
    <w:rsid w:val="00716A81"/>
    <w:rsid w:val="00716EE3"/>
    <w:rsid w:val="007170DE"/>
    <w:rsid w:val="0071767A"/>
    <w:rsid w:val="007176A9"/>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D9C"/>
    <w:rsid w:val="0074608E"/>
    <w:rsid w:val="00746120"/>
    <w:rsid w:val="00746572"/>
    <w:rsid w:val="00746816"/>
    <w:rsid w:val="00746BA5"/>
    <w:rsid w:val="00746CBA"/>
    <w:rsid w:val="00746F0C"/>
    <w:rsid w:val="00747551"/>
    <w:rsid w:val="0074774D"/>
    <w:rsid w:val="0074777E"/>
    <w:rsid w:val="00747BD3"/>
    <w:rsid w:val="00747CA2"/>
    <w:rsid w:val="00747F20"/>
    <w:rsid w:val="007507AB"/>
    <w:rsid w:val="0075088C"/>
    <w:rsid w:val="00750C1B"/>
    <w:rsid w:val="00752082"/>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CC7"/>
    <w:rsid w:val="00766DAF"/>
    <w:rsid w:val="00766DBD"/>
    <w:rsid w:val="0076775C"/>
    <w:rsid w:val="007678CE"/>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84E"/>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983"/>
    <w:rsid w:val="00797C66"/>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10"/>
    <w:rsid w:val="007B4032"/>
    <w:rsid w:val="007B4126"/>
    <w:rsid w:val="007B4133"/>
    <w:rsid w:val="007B42F8"/>
    <w:rsid w:val="007B4806"/>
    <w:rsid w:val="007B4F23"/>
    <w:rsid w:val="007B5853"/>
    <w:rsid w:val="007B5E3B"/>
    <w:rsid w:val="007B604B"/>
    <w:rsid w:val="007B66EA"/>
    <w:rsid w:val="007C0418"/>
    <w:rsid w:val="007C0732"/>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13D"/>
    <w:rsid w:val="007C549B"/>
    <w:rsid w:val="007C574C"/>
    <w:rsid w:val="007C6336"/>
    <w:rsid w:val="007C66FF"/>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480"/>
    <w:rsid w:val="007E0A8B"/>
    <w:rsid w:val="007E0BEE"/>
    <w:rsid w:val="007E180F"/>
    <w:rsid w:val="007E1E2B"/>
    <w:rsid w:val="007E2236"/>
    <w:rsid w:val="007E2277"/>
    <w:rsid w:val="007E23AE"/>
    <w:rsid w:val="007E258F"/>
    <w:rsid w:val="007E2639"/>
    <w:rsid w:val="007E2776"/>
    <w:rsid w:val="007E296B"/>
    <w:rsid w:val="007E2BCE"/>
    <w:rsid w:val="007E2DDB"/>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EFD"/>
    <w:rsid w:val="007E73B4"/>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D0C"/>
    <w:rsid w:val="007F3FA1"/>
    <w:rsid w:val="007F4AAA"/>
    <w:rsid w:val="007F4F51"/>
    <w:rsid w:val="007F53FA"/>
    <w:rsid w:val="007F706B"/>
    <w:rsid w:val="007F757A"/>
    <w:rsid w:val="007F766B"/>
    <w:rsid w:val="007F7727"/>
    <w:rsid w:val="007F7787"/>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00"/>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98D"/>
    <w:rsid w:val="00815B8A"/>
    <w:rsid w:val="00815B9D"/>
    <w:rsid w:val="00816042"/>
    <w:rsid w:val="00816CBD"/>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2BE"/>
    <w:rsid w:val="00822349"/>
    <w:rsid w:val="00822410"/>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6E2"/>
    <w:rsid w:val="00830B2E"/>
    <w:rsid w:val="00830D57"/>
    <w:rsid w:val="008312BB"/>
    <w:rsid w:val="00831959"/>
    <w:rsid w:val="00831999"/>
    <w:rsid w:val="0083215F"/>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EB2"/>
    <w:rsid w:val="0084307F"/>
    <w:rsid w:val="0084352F"/>
    <w:rsid w:val="00843B4C"/>
    <w:rsid w:val="008443AA"/>
    <w:rsid w:val="008445DD"/>
    <w:rsid w:val="008446C9"/>
    <w:rsid w:val="008448DC"/>
    <w:rsid w:val="00844BAD"/>
    <w:rsid w:val="00844EC8"/>
    <w:rsid w:val="008454D4"/>
    <w:rsid w:val="00845A1A"/>
    <w:rsid w:val="00845CE9"/>
    <w:rsid w:val="00845F91"/>
    <w:rsid w:val="00845FBD"/>
    <w:rsid w:val="008460BA"/>
    <w:rsid w:val="00846177"/>
    <w:rsid w:val="00846791"/>
    <w:rsid w:val="008467CA"/>
    <w:rsid w:val="0084686B"/>
    <w:rsid w:val="00847D65"/>
    <w:rsid w:val="00850B62"/>
    <w:rsid w:val="00850B8A"/>
    <w:rsid w:val="00851C4A"/>
    <w:rsid w:val="00852570"/>
    <w:rsid w:val="0085285D"/>
    <w:rsid w:val="00853945"/>
    <w:rsid w:val="008539E6"/>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463"/>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065"/>
    <w:rsid w:val="00874260"/>
    <w:rsid w:val="00874C8F"/>
    <w:rsid w:val="008758B1"/>
    <w:rsid w:val="00875EAA"/>
    <w:rsid w:val="00875F34"/>
    <w:rsid w:val="00876006"/>
    <w:rsid w:val="008763AE"/>
    <w:rsid w:val="00876825"/>
    <w:rsid w:val="00876AC8"/>
    <w:rsid w:val="00876D72"/>
    <w:rsid w:val="00877258"/>
    <w:rsid w:val="008775A5"/>
    <w:rsid w:val="00877841"/>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DDD"/>
    <w:rsid w:val="00886F7A"/>
    <w:rsid w:val="00890836"/>
    <w:rsid w:val="00890971"/>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880"/>
    <w:rsid w:val="00896E01"/>
    <w:rsid w:val="00897190"/>
    <w:rsid w:val="0089747E"/>
    <w:rsid w:val="008974C6"/>
    <w:rsid w:val="008A018B"/>
    <w:rsid w:val="008A02AC"/>
    <w:rsid w:val="008A02C4"/>
    <w:rsid w:val="008A05D6"/>
    <w:rsid w:val="008A0B3D"/>
    <w:rsid w:val="008A0D42"/>
    <w:rsid w:val="008A0D82"/>
    <w:rsid w:val="008A0E02"/>
    <w:rsid w:val="008A0F61"/>
    <w:rsid w:val="008A1154"/>
    <w:rsid w:val="008A1A55"/>
    <w:rsid w:val="008A1D33"/>
    <w:rsid w:val="008A1E26"/>
    <w:rsid w:val="008A20E9"/>
    <w:rsid w:val="008A2487"/>
    <w:rsid w:val="008A2AF9"/>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213B"/>
    <w:rsid w:val="008B228C"/>
    <w:rsid w:val="008B2542"/>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C68E2"/>
    <w:rsid w:val="008D00B3"/>
    <w:rsid w:val="008D0490"/>
    <w:rsid w:val="008D0717"/>
    <w:rsid w:val="008D0835"/>
    <w:rsid w:val="008D1145"/>
    <w:rsid w:val="008D15E5"/>
    <w:rsid w:val="008D1E41"/>
    <w:rsid w:val="008D2141"/>
    <w:rsid w:val="008D21C2"/>
    <w:rsid w:val="008D2935"/>
    <w:rsid w:val="008D2C0D"/>
    <w:rsid w:val="008D4909"/>
    <w:rsid w:val="008D4E2B"/>
    <w:rsid w:val="008D5127"/>
    <w:rsid w:val="008D685D"/>
    <w:rsid w:val="008D6CDB"/>
    <w:rsid w:val="008D6EBA"/>
    <w:rsid w:val="008D745B"/>
    <w:rsid w:val="008D75CD"/>
    <w:rsid w:val="008D7B07"/>
    <w:rsid w:val="008E031F"/>
    <w:rsid w:val="008E068C"/>
    <w:rsid w:val="008E0852"/>
    <w:rsid w:val="008E0AAD"/>
    <w:rsid w:val="008E0B74"/>
    <w:rsid w:val="008E0F8E"/>
    <w:rsid w:val="008E0FAF"/>
    <w:rsid w:val="008E177F"/>
    <w:rsid w:val="008E20B2"/>
    <w:rsid w:val="008E3C93"/>
    <w:rsid w:val="008E40C6"/>
    <w:rsid w:val="008E4424"/>
    <w:rsid w:val="008E4553"/>
    <w:rsid w:val="008E4860"/>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E34"/>
    <w:rsid w:val="008F364B"/>
    <w:rsid w:val="008F3B63"/>
    <w:rsid w:val="008F3CF1"/>
    <w:rsid w:val="008F412B"/>
    <w:rsid w:val="008F42A1"/>
    <w:rsid w:val="008F44E7"/>
    <w:rsid w:val="008F4800"/>
    <w:rsid w:val="008F4816"/>
    <w:rsid w:val="008F49D9"/>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45EE"/>
    <w:rsid w:val="00904800"/>
    <w:rsid w:val="00904E60"/>
    <w:rsid w:val="00904F49"/>
    <w:rsid w:val="0090530B"/>
    <w:rsid w:val="00905389"/>
    <w:rsid w:val="0090588E"/>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BE3"/>
    <w:rsid w:val="00915E69"/>
    <w:rsid w:val="00916498"/>
    <w:rsid w:val="009167AA"/>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676"/>
    <w:rsid w:val="0092670E"/>
    <w:rsid w:val="0092713A"/>
    <w:rsid w:val="009278D6"/>
    <w:rsid w:val="00927B20"/>
    <w:rsid w:val="00927BFB"/>
    <w:rsid w:val="00930054"/>
    <w:rsid w:val="00930144"/>
    <w:rsid w:val="00930868"/>
    <w:rsid w:val="00930D75"/>
    <w:rsid w:val="0093119A"/>
    <w:rsid w:val="009319DB"/>
    <w:rsid w:val="00931E5E"/>
    <w:rsid w:val="009320DA"/>
    <w:rsid w:val="00932588"/>
    <w:rsid w:val="00933242"/>
    <w:rsid w:val="009333D2"/>
    <w:rsid w:val="0093380E"/>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BAB"/>
    <w:rsid w:val="00937DC2"/>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E70"/>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A01"/>
    <w:rsid w:val="00960F15"/>
    <w:rsid w:val="00960FDD"/>
    <w:rsid w:val="009616DF"/>
    <w:rsid w:val="00961826"/>
    <w:rsid w:val="009619B3"/>
    <w:rsid w:val="00961BDD"/>
    <w:rsid w:val="00961C33"/>
    <w:rsid w:val="0096200C"/>
    <w:rsid w:val="00962AED"/>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3F4"/>
    <w:rsid w:val="00965508"/>
    <w:rsid w:val="00965B5E"/>
    <w:rsid w:val="00965C4F"/>
    <w:rsid w:val="00966095"/>
    <w:rsid w:val="00966204"/>
    <w:rsid w:val="0096629A"/>
    <w:rsid w:val="0096631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8A1"/>
    <w:rsid w:val="0098504E"/>
    <w:rsid w:val="00985077"/>
    <w:rsid w:val="00985658"/>
    <w:rsid w:val="009857A5"/>
    <w:rsid w:val="00985F62"/>
    <w:rsid w:val="009861B9"/>
    <w:rsid w:val="0098627B"/>
    <w:rsid w:val="00987141"/>
    <w:rsid w:val="00987627"/>
    <w:rsid w:val="00987646"/>
    <w:rsid w:val="0098786A"/>
    <w:rsid w:val="00987DE0"/>
    <w:rsid w:val="0099005D"/>
    <w:rsid w:val="00990452"/>
    <w:rsid w:val="0099095A"/>
    <w:rsid w:val="00990CD4"/>
    <w:rsid w:val="00991850"/>
    <w:rsid w:val="00991E5D"/>
    <w:rsid w:val="009924D8"/>
    <w:rsid w:val="00992837"/>
    <w:rsid w:val="00992879"/>
    <w:rsid w:val="00992D6C"/>
    <w:rsid w:val="00993027"/>
    <w:rsid w:val="00993A4F"/>
    <w:rsid w:val="00994217"/>
    <w:rsid w:val="009946D8"/>
    <w:rsid w:val="00995805"/>
    <w:rsid w:val="00995A33"/>
    <w:rsid w:val="00995A8B"/>
    <w:rsid w:val="00996366"/>
    <w:rsid w:val="00996B7B"/>
    <w:rsid w:val="00996D73"/>
    <w:rsid w:val="00996F7D"/>
    <w:rsid w:val="00997045"/>
    <w:rsid w:val="0099754A"/>
    <w:rsid w:val="00997BB1"/>
    <w:rsid w:val="009A036F"/>
    <w:rsid w:val="009A03DD"/>
    <w:rsid w:val="009A0D22"/>
    <w:rsid w:val="009A12A9"/>
    <w:rsid w:val="009A19C3"/>
    <w:rsid w:val="009A24B1"/>
    <w:rsid w:val="009A3709"/>
    <w:rsid w:val="009A487D"/>
    <w:rsid w:val="009A4A7C"/>
    <w:rsid w:val="009A5361"/>
    <w:rsid w:val="009A571F"/>
    <w:rsid w:val="009A58DB"/>
    <w:rsid w:val="009A5CB0"/>
    <w:rsid w:val="009A5D41"/>
    <w:rsid w:val="009A6F21"/>
    <w:rsid w:val="009A74DE"/>
    <w:rsid w:val="009B078E"/>
    <w:rsid w:val="009B09AA"/>
    <w:rsid w:val="009B09FA"/>
    <w:rsid w:val="009B0DD7"/>
    <w:rsid w:val="009B116C"/>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CC1"/>
    <w:rsid w:val="009D1DF8"/>
    <w:rsid w:val="009D20C7"/>
    <w:rsid w:val="009D20E4"/>
    <w:rsid w:val="009D2433"/>
    <w:rsid w:val="009D302F"/>
    <w:rsid w:val="009D30A6"/>
    <w:rsid w:val="009D30B2"/>
    <w:rsid w:val="009D3ACD"/>
    <w:rsid w:val="009D3C60"/>
    <w:rsid w:val="009D3DD9"/>
    <w:rsid w:val="009D40F3"/>
    <w:rsid w:val="009D44D3"/>
    <w:rsid w:val="009D4581"/>
    <w:rsid w:val="009D4A9D"/>
    <w:rsid w:val="009D4C88"/>
    <w:rsid w:val="009D4CEB"/>
    <w:rsid w:val="009D56D8"/>
    <w:rsid w:val="009D59C3"/>
    <w:rsid w:val="009D5BF5"/>
    <w:rsid w:val="009D617F"/>
    <w:rsid w:val="009D6D10"/>
    <w:rsid w:val="009D714A"/>
    <w:rsid w:val="009D75B5"/>
    <w:rsid w:val="009D79EF"/>
    <w:rsid w:val="009D7D09"/>
    <w:rsid w:val="009E00C9"/>
    <w:rsid w:val="009E03AF"/>
    <w:rsid w:val="009E0958"/>
    <w:rsid w:val="009E09AE"/>
    <w:rsid w:val="009E0C2B"/>
    <w:rsid w:val="009E0E71"/>
    <w:rsid w:val="009E0F54"/>
    <w:rsid w:val="009E1A8E"/>
    <w:rsid w:val="009E1D4B"/>
    <w:rsid w:val="009E2364"/>
    <w:rsid w:val="009E2837"/>
    <w:rsid w:val="009E2C8E"/>
    <w:rsid w:val="009E3543"/>
    <w:rsid w:val="009E35A8"/>
    <w:rsid w:val="009E3AF8"/>
    <w:rsid w:val="009E435E"/>
    <w:rsid w:val="009E4B4F"/>
    <w:rsid w:val="009E4DE6"/>
    <w:rsid w:val="009E667D"/>
    <w:rsid w:val="009E6785"/>
    <w:rsid w:val="009E714E"/>
    <w:rsid w:val="009E776F"/>
    <w:rsid w:val="009E7B3A"/>
    <w:rsid w:val="009E7F2D"/>
    <w:rsid w:val="009F055C"/>
    <w:rsid w:val="009F0975"/>
    <w:rsid w:val="009F0984"/>
    <w:rsid w:val="009F0FA7"/>
    <w:rsid w:val="009F0FAC"/>
    <w:rsid w:val="009F18DD"/>
    <w:rsid w:val="009F193D"/>
    <w:rsid w:val="009F1A93"/>
    <w:rsid w:val="009F1D64"/>
    <w:rsid w:val="009F1DED"/>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D05"/>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5BA"/>
    <w:rsid w:val="00A2468C"/>
    <w:rsid w:val="00A253D6"/>
    <w:rsid w:val="00A258DC"/>
    <w:rsid w:val="00A25EF4"/>
    <w:rsid w:val="00A25FE9"/>
    <w:rsid w:val="00A26300"/>
    <w:rsid w:val="00A269A6"/>
    <w:rsid w:val="00A27236"/>
    <w:rsid w:val="00A27589"/>
    <w:rsid w:val="00A27B90"/>
    <w:rsid w:val="00A302B8"/>
    <w:rsid w:val="00A30574"/>
    <w:rsid w:val="00A30ED1"/>
    <w:rsid w:val="00A314D6"/>
    <w:rsid w:val="00A31CD9"/>
    <w:rsid w:val="00A31CE8"/>
    <w:rsid w:val="00A32543"/>
    <w:rsid w:val="00A327CD"/>
    <w:rsid w:val="00A33055"/>
    <w:rsid w:val="00A333BF"/>
    <w:rsid w:val="00A33515"/>
    <w:rsid w:val="00A3371A"/>
    <w:rsid w:val="00A340ED"/>
    <w:rsid w:val="00A34359"/>
    <w:rsid w:val="00A3442C"/>
    <w:rsid w:val="00A347E4"/>
    <w:rsid w:val="00A34EB8"/>
    <w:rsid w:val="00A34F68"/>
    <w:rsid w:val="00A351E3"/>
    <w:rsid w:val="00A35578"/>
    <w:rsid w:val="00A35823"/>
    <w:rsid w:val="00A35DF3"/>
    <w:rsid w:val="00A35EF1"/>
    <w:rsid w:val="00A35FF5"/>
    <w:rsid w:val="00A3616D"/>
    <w:rsid w:val="00A36437"/>
    <w:rsid w:val="00A36854"/>
    <w:rsid w:val="00A36917"/>
    <w:rsid w:val="00A36A42"/>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476"/>
    <w:rsid w:val="00A41AA8"/>
    <w:rsid w:val="00A41D01"/>
    <w:rsid w:val="00A4242F"/>
    <w:rsid w:val="00A42837"/>
    <w:rsid w:val="00A42998"/>
    <w:rsid w:val="00A42C0C"/>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878"/>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6F48"/>
    <w:rsid w:val="00A57040"/>
    <w:rsid w:val="00A570A8"/>
    <w:rsid w:val="00A5720C"/>
    <w:rsid w:val="00A5762E"/>
    <w:rsid w:val="00A577BB"/>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678C5"/>
    <w:rsid w:val="00A7004F"/>
    <w:rsid w:val="00A7083D"/>
    <w:rsid w:val="00A70B19"/>
    <w:rsid w:val="00A7135F"/>
    <w:rsid w:val="00A7145A"/>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650"/>
    <w:rsid w:val="00A76FC1"/>
    <w:rsid w:val="00A77270"/>
    <w:rsid w:val="00A77B22"/>
    <w:rsid w:val="00A806AF"/>
    <w:rsid w:val="00A80755"/>
    <w:rsid w:val="00A80A50"/>
    <w:rsid w:val="00A80B8C"/>
    <w:rsid w:val="00A81758"/>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DF6"/>
    <w:rsid w:val="00A97EEE"/>
    <w:rsid w:val="00AA1068"/>
    <w:rsid w:val="00AA11EB"/>
    <w:rsid w:val="00AA26BD"/>
    <w:rsid w:val="00AA3421"/>
    <w:rsid w:val="00AA3ABF"/>
    <w:rsid w:val="00AA40C6"/>
    <w:rsid w:val="00AA42C2"/>
    <w:rsid w:val="00AA49A3"/>
    <w:rsid w:val="00AA4AA7"/>
    <w:rsid w:val="00AA4D3F"/>
    <w:rsid w:val="00AA5150"/>
    <w:rsid w:val="00AA5F18"/>
    <w:rsid w:val="00AA6BD9"/>
    <w:rsid w:val="00AA727F"/>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24E"/>
    <w:rsid w:val="00AC07CB"/>
    <w:rsid w:val="00AC0DAE"/>
    <w:rsid w:val="00AC13F8"/>
    <w:rsid w:val="00AC15A1"/>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B73"/>
    <w:rsid w:val="00AC4F48"/>
    <w:rsid w:val="00AC54BF"/>
    <w:rsid w:val="00AC5591"/>
    <w:rsid w:val="00AC5800"/>
    <w:rsid w:val="00AC58AD"/>
    <w:rsid w:val="00AC644E"/>
    <w:rsid w:val="00AC6971"/>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2439"/>
    <w:rsid w:val="00AD2785"/>
    <w:rsid w:val="00AD372D"/>
    <w:rsid w:val="00AD39B5"/>
    <w:rsid w:val="00AD3B41"/>
    <w:rsid w:val="00AD3DA3"/>
    <w:rsid w:val="00AD3ECF"/>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D97"/>
    <w:rsid w:val="00AE15A0"/>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4CE8"/>
    <w:rsid w:val="00AF50E2"/>
    <w:rsid w:val="00AF52FD"/>
    <w:rsid w:val="00AF5300"/>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E76"/>
    <w:rsid w:val="00B03EF8"/>
    <w:rsid w:val="00B04284"/>
    <w:rsid w:val="00B0453D"/>
    <w:rsid w:val="00B04619"/>
    <w:rsid w:val="00B04AB1"/>
    <w:rsid w:val="00B052DD"/>
    <w:rsid w:val="00B059FD"/>
    <w:rsid w:val="00B05B8A"/>
    <w:rsid w:val="00B05E16"/>
    <w:rsid w:val="00B05F38"/>
    <w:rsid w:val="00B06218"/>
    <w:rsid w:val="00B07251"/>
    <w:rsid w:val="00B07393"/>
    <w:rsid w:val="00B0768D"/>
    <w:rsid w:val="00B07B63"/>
    <w:rsid w:val="00B07E37"/>
    <w:rsid w:val="00B10013"/>
    <w:rsid w:val="00B100D0"/>
    <w:rsid w:val="00B10B39"/>
    <w:rsid w:val="00B10D62"/>
    <w:rsid w:val="00B118D0"/>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2A1"/>
    <w:rsid w:val="00B3047F"/>
    <w:rsid w:val="00B30C43"/>
    <w:rsid w:val="00B30DB0"/>
    <w:rsid w:val="00B32572"/>
    <w:rsid w:val="00B32A02"/>
    <w:rsid w:val="00B32AE3"/>
    <w:rsid w:val="00B32CD0"/>
    <w:rsid w:val="00B33985"/>
    <w:rsid w:val="00B3456B"/>
    <w:rsid w:val="00B34997"/>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110"/>
    <w:rsid w:val="00B4143C"/>
    <w:rsid w:val="00B420DD"/>
    <w:rsid w:val="00B43238"/>
    <w:rsid w:val="00B43255"/>
    <w:rsid w:val="00B43950"/>
    <w:rsid w:val="00B439DA"/>
    <w:rsid w:val="00B43D4E"/>
    <w:rsid w:val="00B441B5"/>
    <w:rsid w:val="00B4433C"/>
    <w:rsid w:val="00B44621"/>
    <w:rsid w:val="00B446B1"/>
    <w:rsid w:val="00B454B3"/>
    <w:rsid w:val="00B4551E"/>
    <w:rsid w:val="00B462B1"/>
    <w:rsid w:val="00B46C93"/>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701"/>
    <w:rsid w:val="00B55946"/>
    <w:rsid w:val="00B563E5"/>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2A7E"/>
    <w:rsid w:val="00B63228"/>
    <w:rsid w:val="00B633D2"/>
    <w:rsid w:val="00B6347D"/>
    <w:rsid w:val="00B635B4"/>
    <w:rsid w:val="00B63838"/>
    <w:rsid w:val="00B64121"/>
    <w:rsid w:val="00B6451E"/>
    <w:rsid w:val="00B6453C"/>
    <w:rsid w:val="00B648B6"/>
    <w:rsid w:val="00B648DE"/>
    <w:rsid w:val="00B65A05"/>
    <w:rsid w:val="00B65A07"/>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3BCA"/>
    <w:rsid w:val="00B741E8"/>
    <w:rsid w:val="00B741EA"/>
    <w:rsid w:val="00B7465C"/>
    <w:rsid w:val="00B74D56"/>
    <w:rsid w:val="00B75265"/>
    <w:rsid w:val="00B75954"/>
    <w:rsid w:val="00B7606C"/>
    <w:rsid w:val="00B770AF"/>
    <w:rsid w:val="00B77300"/>
    <w:rsid w:val="00B77467"/>
    <w:rsid w:val="00B77C1E"/>
    <w:rsid w:val="00B77D0D"/>
    <w:rsid w:val="00B77FD7"/>
    <w:rsid w:val="00B80A38"/>
    <w:rsid w:val="00B80B34"/>
    <w:rsid w:val="00B80DF6"/>
    <w:rsid w:val="00B810B1"/>
    <w:rsid w:val="00B81772"/>
    <w:rsid w:val="00B81E9D"/>
    <w:rsid w:val="00B8292E"/>
    <w:rsid w:val="00B83046"/>
    <w:rsid w:val="00B83613"/>
    <w:rsid w:val="00B83B51"/>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4FCF"/>
    <w:rsid w:val="00B9511C"/>
    <w:rsid w:val="00B951B5"/>
    <w:rsid w:val="00B95517"/>
    <w:rsid w:val="00B95916"/>
    <w:rsid w:val="00B95AE4"/>
    <w:rsid w:val="00B95E08"/>
    <w:rsid w:val="00B960AE"/>
    <w:rsid w:val="00B96717"/>
    <w:rsid w:val="00B96C58"/>
    <w:rsid w:val="00B96EED"/>
    <w:rsid w:val="00B97125"/>
    <w:rsid w:val="00B97491"/>
    <w:rsid w:val="00B974CA"/>
    <w:rsid w:val="00B97646"/>
    <w:rsid w:val="00B97CA8"/>
    <w:rsid w:val="00B97DFE"/>
    <w:rsid w:val="00BA09BD"/>
    <w:rsid w:val="00BA0D2F"/>
    <w:rsid w:val="00BA13F2"/>
    <w:rsid w:val="00BA1A9C"/>
    <w:rsid w:val="00BA1BFC"/>
    <w:rsid w:val="00BA2430"/>
    <w:rsid w:val="00BA2DC9"/>
    <w:rsid w:val="00BA3280"/>
    <w:rsid w:val="00BA3C21"/>
    <w:rsid w:val="00BA3DFF"/>
    <w:rsid w:val="00BA4231"/>
    <w:rsid w:val="00BA43F2"/>
    <w:rsid w:val="00BA44AF"/>
    <w:rsid w:val="00BA45F1"/>
    <w:rsid w:val="00BA4857"/>
    <w:rsid w:val="00BA501E"/>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9C"/>
    <w:rsid w:val="00BB08AD"/>
    <w:rsid w:val="00BB0A94"/>
    <w:rsid w:val="00BB0DFC"/>
    <w:rsid w:val="00BB1522"/>
    <w:rsid w:val="00BB1EB3"/>
    <w:rsid w:val="00BB1FE2"/>
    <w:rsid w:val="00BB1FE3"/>
    <w:rsid w:val="00BB2AC9"/>
    <w:rsid w:val="00BB304B"/>
    <w:rsid w:val="00BB35AC"/>
    <w:rsid w:val="00BB3622"/>
    <w:rsid w:val="00BB381F"/>
    <w:rsid w:val="00BB3825"/>
    <w:rsid w:val="00BB3F0F"/>
    <w:rsid w:val="00BB40AA"/>
    <w:rsid w:val="00BB4A65"/>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59"/>
    <w:rsid w:val="00BD08F0"/>
    <w:rsid w:val="00BD0916"/>
    <w:rsid w:val="00BD0C9E"/>
    <w:rsid w:val="00BD15E7"/>
    <w:rsid w:val="00BD22AD"/>
    <w:rsid w:val="00BD23A0"/>
    <w:rsid w:val="00BD2C26"/>
    <w:rsid w:val="00BD2FA5"/>
    <w:rsid w:val="00BD3189"/>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067"/>
    <w:rsid w:val="00BE3A74"/>
    <w:rsid w:val="00BE3E7C"/>
    <w:rsid w:val="00BE4915"/>
    <w:rsid w:val="00BE4D3C"/>
    <w:rsid w:val="00BE4E9C"/>
    <w:rsid w:val="00BE4EA6"/>
    <w:rsid w:val="00BE5158"/>
    <w:rsid w:val="00BE55CA"/>
    <w:rsid w:val="00BE5816"/>
    <w:rsid w:val="00BE5BED"/>
    <w:rsid w:val="00BE5CCB"/>
    <w:rsid w:val="00BE5DB2"/>
    <w:rsid w:val="00BE5E1D"/>
    <w:rsid w:val="00BE6002"/>
    <w:rsid w:val="00BE6038"/>
    <w:rsid w:val="00BE6162"/>
    <w:rsid w:val="00BE6747"/>
    <w:rsid w:val="00BE690F"/>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869"/>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5C1"/>
    <w:rsid w:val="00C0315C"/>
    <w:rsid w:val="00C03278"/>
    <w:rsid w:val="00C03483"/>
    <w:rsid w:val="00C03BCF"/>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DF"/>
    <w:rsid w:val="00C25F9F"/>
    <w:rsid w:val="00C26083"/>
    <w:rsid w:val="00C2646D"/>
    <w:rsid w:val="00C2664A"/>
    <w:rsid w:val="00C268C8"/>
    <w:rsid w:val="00C26B76"/>
    <w:rsid w:val="00C26E96"/>
    <w:rsid w:val="00C27406"/>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04B"/>
    <w:rsid w:val="00C359A3"/>
    <w:rsid w:val="00C361A3"/>
    <w:rsid w:val="00C36252"/>
    <w:rsid w:val="00C3659A"/>
    <w:rsid w:val="00C36B6B"/>
    <w:rsid w:val="00C36C93"/>
    <w:rsid w:val="00C36E86"/>
    <w:rsid w:val="00C3787A"/>
    <w:rsid w:val="00C3791A"/>
    <w:rsid w:val="00C40857"/>
    <w:rsid w:val="00C4110E"/>
    <w:rsid w:val="00C41281"/>
    <w:rsid w:val="00C412E2"/>
    <w:rsid w:val="00C413BE"/>
    <w:rsid w:val="00C41B3F"/>
    <w:rsid w:val="00C41D75"/>
    <w:rsid w:val="00C42166"/>
    <w:rsid w:val="00C42954"/>
    <w:rsid w:val="00C42A08"/>
    <w:rsid w:val="00C42E5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29F"/>
    <w:rsid w:val="00C475CE"/>
    <w:rsid w:val="00C4761F"/>
    <w:rsid w:val="00C47B8F"/>
    <w:rsid w:val="00C50635"/>
    <w:rsid w:val="00C50A39"/>
    <w:rsid w:val="00C50A91"/>
    <w:rsid w:val="00C50C3E"/>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94"/>
    <w:rsid w:val="00C649FB"/>
    <w:rsid w:val="00C650EB"/>
    <w:rsid w:val="00C654E3"/>
    <w:rsid w:val="00C65DFA"/>
    <w:rsid w:val="00C66164"/>
    <w:rsid w:val="00C66697"/>
    <w:rsid w:val="00C667C7"/>
    <w:rsid w:val="00C6688C"/>
    <w:rsid w:val="00C6689B"/>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41A6"/>
    <w:rsid w:val="00C742D9"/>
    <w:rsid w:val="00C74885"/>
    <w:rsid w:val="00C74887"/>
    <w:rsid w:val="00C7495D"/>
    <w:rsid w:val="00C750FA"/>
    <w:rsid w:val="00C751F0"/>
    <w:rsid w:val="00C75A54"/>
    <w:rsid w:val="00C75C92"/>
    <w:rsid w:val="00C763AA"/>
    <w:rsid w:val="00C7666B"/>
    <w:rsid w:val="00C767EC"/>
    <w:rsid w:val="00C769E2"/>
    <w:rsid w:val="00C77291"/>
    <w:rsid w:val="00C776B6"/>
    <w:rsid w:val="00C77703"/>
    <w:rsid w:val="00C7777B"/>
    <w:rsid w:val="00C7789F"/>
    <w:rsid w:val="00C803BA"/>
    <w:rsid w:val="00C80BC8"/>
    <w:rsid w:val="00C80ED3"/>
    <w:rsid w:val="00C81676"/>
    <w:rsid w:val="00C8180C"/>
    <w:rsid w:val="00C81A55"/>
    <w:rsid w:val="00C82039"/>
    <w:rsid w:val="00C8226B"/>
    <w:rsid w:val="00C822B6"/>
    <w:rsid w:val="00C823F0"/>
    <w:rsid w:val="00C826E0"/>
    <w:rsid w:val="00C828DF"/>
    <w:rsid w:val="00C82C14"/>
    <w:rsid w:val="00C831AC"/>
    <w:rsid w:val="00C849DD"/>
    <w:rsid w:val="00C84CE4"/>
    <w:rsid w:val="00C84DCC"/>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270"/>
    <w:rsid w:val="00CA0502"/>
    <w:rsid w:val="00CA0AB4"/>
    <w:rsid w:val="00CA1F33"/>
    <w:rsid w:val="00CA22C2"/>
    <w:rsid w:val="00CA31D0"/>
    <w:rsid w:val="00CA3479"/>
    <w:rsid w:val="00CA3CEF"/>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E53"/>
    <w:rsid w:val="00CB56EA"/>
    <w:rsid w:val="00CB5901"/>
    <w:rsid w:val="00CB5B5D"/>
    <w:rsid w:val="00CB62BD"/>
    <w:rsid w:val="00CB6496"/>
    <w:rsid w:val="00CB6873"/>
    <w:rsid w:val="00CB68AA"/>
    <w:rsid w:val="00CB6B35"/>
    <w:rsid w:val="00CB743D"/>
    <w:rsid w:val="00CB7632"/>
    <w:rsid w:val="00CB7BCA"/>
    <w:rsid w:val="00CB7F39"/>
    <w:rsid w:val="00CC0144"/>
    <w:rsid w:val="00CC0542"/>
    <w:rsid w:val="00CC05B9"/>
    <w:rsid w:val="00CC0C63"/>
    <w:rsid w:val="00CC193F"/>
    <w:rsid w:val="00CC2164"/>
    <w:rsid w:val="00CC2184"/>
    <w:rsid w:val="00CC2332"/>
    <w:rsid w:val="00CC2383"/>
    <w:rsid w:val="00CC24C5"/>
    <w:rsid w:val="00CC24D6"/>
    <w:rsid w:val="00CC2E0F"/>
    <w:rsid w:val="00CC31B7"/>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603"/>
    <w:rsid w:val="00CD0AAA"/>
    <w:rsid w:val="00CD0C9C"/>
    <w:rsid w:val="00CD0F1A"/>
    <w:rsid w:val="00CD10C5"/>
    <w:rsid w:val="00CD12D3"/>
    <w:rsid w:val="00CD1521"/>
    <w:rsid w:val="00CD1B2D"/>
    <w:rsid w:val="00CD1B90"/>
    <w:rsid w:val="00CD1CBF"/>
    <w:rsid w:val="00CD24A2"/>
    <w:rsid w:val="00CD2532"/>
    <w:rsid w:val="00CD2F2E"/>
    <w:rsid w:val="00CD32DC"/>
    <w:rsid w:val="00CD33AC"/>
    <w:rsid w:val="00CD405B"/>
    <w:rsid w:val="00CD4561"/>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D"/>
    <w:rsid w:val="00CE16CE"/>
    <w:rsid w:val="00CE194A"/>
    <w:rsid w:val="00CE1B65"/>
    <w:rsid w:val="00CE1EA3"/>
    <w:rsid w:val="00CE2976"/>
    <w:rsid w:val="00CE2DB8"/>
    <w:rsid w:val="00CE306A"/>
    <w:rsid w:val="00CE34C0"/>
    <w:rsid w:val="00CE429A"/>
    <w:rsid w:val="00CE47D6"/>
    <w:rsid w:val="00CE51B7"/>
    <w:rsid w:val="00CE5671"/>
    <w:rsid w:val="00CE5C4C"/>
    <w:rsid w:val="00CE6CE0"/>
    <w:rsid w:val="00CE762F"/>
    <w:rsid w:val="00CF020D"/>
    <w:rsid w:val="00CF0E3B"/>
    <w:rsid w:val="00CF0E82"/>
    <w:rsid w:val="00CF0F00"/>
    <w:rsid w:val="00CF1141"/>
    <w:rsid w:val="00CF1168"/>
    <w:rsid w:val="00CF1450"/>
    <w:rsid w:val="00CF1FF5"/>
    <w:rsid w:val="00CF28CD"/>
    <w:rsid w:val="00CF293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4DC"/>
    <w:rsid w:val="00D2198A"/>
    <w:rsid w:val="00D21A74"/>
    <w:rsid w:val="00D221DA"/>
    <w:rsid w:val="00D22452"/>
    <w:rsid w:val="00D22638"/>
    <w:rsid w:val="00D22B0C"/>
    <w:rsid w:val="00D233A0"/>
    <w:rsid w:val="00D2342A"/>
    <w:rsid w:val="00D23588"/>
    <w:rsid w:val="00D2383B"/>
    <w:rsid w:val="00D23B18"/>
    <w:rsid w:val="00D23C57"/>
    <w:rsid w:val="00D23F36"/>
    <w:rsid w:val="00D244C2"/>
    <w:rsid w:val="00D245A1"/>
    <w:rsid w:val="00D2492A"/>
    <w:rsid w:val="00D24A90"/>
    <w:rsid w:val="00D250AC"/>
    <w:rsid w:val="00D2664A"/>
    <w:rsid w:val="00D26938"/>
    <w:rsid w:val="00D26FF9"/>
    <w:rsid w:val="00D2786F"/>
    <w:rsid w:val="00D30D13"/>
    <w:rsid w:val="00D30D1F"/>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4C6D"/>
    <w:rsid w:val="00D35192"/>
    <w:rsid w:val="00D35570"/>
    <w:rsid w:val="00D35C5F"/>
    <w:rsid w:val="00D35ED5"/>
    <w:rsid w:val="00D3633F"/>
    <w:rsid w:val="00D36773"/>
    <w:rsid w:val="00D370F1"/>
    <w:rsid w:val="00D37C29"/>
    <w:rsid w:val="00D37E76"/>
    <w:rsid w:val="00D40058"/>
    <w:rsid w:val="00D4080F"/>
    <w:rsid w:val="00D40922"/>
    <w:rsid w:val="00D40FBB"/>
    <w:rsid w:val="00D40FF0"/>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78DD"/>
    <w:rsid w:val="00D57B94"/>
    <w:rsid w:val="00D57E73"/>
    <w:rsid w:val="00D57EF9"/>
    <w:rsid w:val="00D6068C"/>
    <w:rsid w:val="00D60932"/>
    <w:rsid w:val="00D60B7E"/>
    <w:rsid w:val="00D60FBD"/>
    <w:rsid w:val="00D611F2"/>
    <w:rsid w:val="00D6237D"/>
    <w:rsid w:val="00D6262D"/>
    <w:rsid w:val="00D62904"/>
    <w:rsid w:val="00D63039"/>
    <w:rsid w:val="00D63079"/>
    <w:rsid w:val="00D63C69"/>
    <w:rsid w:val="00D64102"/>
    <w:rsid w:val="00D6417E"/>
    <w:rsid w:val="00D64195"/>
    <w:rsid w:val="00D642A3"/>
    <w:rsid w:val="00D64460"/>
    <w:rsid w:val="00D656C5"/>
    <w:rsid w:val="00D660A4"/>
    <w:rsid w:val="00D66457"/>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62C"/>
    <w:rsid w:val="00D76C08"/>
    <w:rsid w:val="00D76DA1"/>
    <w:rsid w:val="00D7702B"/>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E7B"/>
    <w:rsid w:val="00D84000"/>
    <w:rsid w:val="00D84E69"/>
    <w:rsid w:val="00D853DD"/>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2E0"/>
    <w:rsid w:val="00D9431A"/>
    <w:rsid w:val="00D946A7"/>
    <w:rsid w:val="00D94947"/>
    <w:rsid w:val="00D9511C"/>
    <w:rsid w:val="00D95421"/>
    <w:rsid w:val="00D9542C"/>
    <w:rsid w:val="00D95A66"/>
    <w:rsid w:val="00D95CC8"/>
    <w:rsid w:val="00D95F6F"/>
    <w:rsid w:val="00D96892"/>
    <w:rsid w:val="00D9695A"/>
    <w:rsid w:val="00D9716D"/>
    <w:rsid w:val="00D977A0"/>
    <w:rsid w:val="00D979FC"/>
    <w:rsid w:val="00D97C79"/>
    <w:rsid w:val="00D97FE1"/>
    <w:rsid w:val="00DA03E8"/>
    <w:rsid w:val="00DA0477"/>
    <w:rsid w:val="00DA04F7"/>
    <w:rsid w:val="00DA0A4A"/>
    <w:rsid w:val="00DA0A8E"/>
    <w:rsid w:val="00DA1584"/>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6CE"/>
    <w:rsid w:val="00DD279D"/>
    <w:rsid w:val="00DD2A4E"/>
    <w:rsid w:val="00DD306F"/>
    <w:rsid w:val="00DD30F3"/>
    <w:rsid w:val="00DD3274"/>
    <w:rsid w:val="00DD3AC4"/>
    <w:rsid w:val="00DD4275"/>
    <w:rsid w:val="00DD4506"/>
    <w:rsid w:val="00DD4BA6"/>
    <w:rsid w:val="00DD5035"/>
    <w:rsid w:val="00DD5708"/>
    <w:rsid w:val="00DD5862"/>
    <w:rsid w:val="00DD649C"/>
    <w:rsid w:val="00DD65B5"/>
    <w:rsid w:val="00DD6B5A"/>
    <w:rsid w:val="00DD70CC"/>
    <w:rsid w:val="00DD72BB"/>
    <w:rsid w:val="00DD79E3"/>
    <w:rsid w:val="00DD79F5"/>
    <w:rsid w:val="00DD7ACF"/>
    <w:rsid w:val="00DE0141"/>
    <w:rsid w:val="00DE04FD"/>
    <w:rsid w:val="00DE05FC"/>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261"/>
    <w:rsid w:val="00E01875"/>
    <w:rsid w:val="00E019C2"/>
    <w:rsid w:val="00E01D4F"/>
    <w:rsid w:val="00E02607"/>
    <w:rsid w:val="00E029E1"/>
    <w:rsid w:val="00E02FA1"/>
    <w:rsid w:val="00E02FB1"/>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EF6"/>
    <w:rsid w:val="00E12F5D"/>
    <w:rsid w:val="00E13429"/>
    <w:rsid w:val="00E1356B"/>
    <w:rsid w:val="00E13708"/>
    <w:rsid w:val="00E13E16"/>
    <w:rsid w:val="00E14026"/>
    <w:rsid w:val="00E1403E"/>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6D25"/>
    <w:rsid w:val="00E27562"/>
    <w:rsid w:val="00E27D1C"/>
    <w:rsid w:val="00E27ECF"/>
    <w:rsid w:val="00E27F57"/>
    <w:rsid w:val="00E30F53"/>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6F4E"/>
    <w:rsid w:val="00E370A6"/>
    <w:rsid w:val="00E37BB6"/>
    <w:rsid w:val="00E37CD1"/>
    <w:rsid w:val="00E40195"/>
    <w:rsid w:val="00E40499"/>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A36"/>
    <w:rsid w:val="00E43F28"/>
    <w:rsid w:val="00E44E46"/>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896"/>
    <w:rsid w:val="00E51218"/>
    <w:rsid w:val="00E5150E"/>
    <w:rsid w:val="00E51906"/>
    <w:rsid w:val="00E52C5D"/>
    <w:rsid w:val="00E52F04"/>
    <w:rsid w:val="00E53C24"/>
    <w:rsid w:val="00E5428D"/>
    <w:rsid w:val="00E54294"/>
    <w:rsid w:val="00E547AB"/>
    <w:rsid w:val="00E54CD9"/>
    <w:rsid w:val="00E54D74"/>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B0"/>
    <w:rsid w:val="00E83CE4"/>
    <w:rsid w:val="00E8400D"/>
    <w:rsid w:val="00E85A56"/>
    <w:rsid w:val="00E863A1"/>
    <w:rsid w:val="00E86A23"/>
    <w:rsid w:val="00E86B1D"/>
    <w:rsid w:val="00E8738F"/>
    <w:rsid w:val="00E87771"/>
    <w:rsid w:val="00E878F6"/>
    <w:rsid w:val="00E87922"/>
    <w:rsid w:val="00E900DC"/>
    <w:rsid w:val="00E90256"/>
    <w:rsid w:val="00E907F5"/>
    <w:rsid w:val="00E908C4"/>
    <w:rsid w:val="00E90A0F"/>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1B8"/>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6B04"/>
    <w:rsid w:val="00EB766D"/>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0F"/>
    <w:rsid w:val="00EC2611"/>
    <w:rsid w:val="00EC261A"/>
    <w:rsid w:val="00EC26B9"/>
    <w:rsid w:val="00EC2796"/>
    <w:rsid w:val="00EC2A2A"/>
    <w:rsid w:val="00EC2C6E"/>
    <w:rsid w:val="00EC2FAF"/>
    <w:rsid w:val="00EC3199"/>
    <w:rsid w:val="00EC32D7"/>
    <w:rsid w:val="00EC3A6A"/>
    <w:rsid w:val="00EC3F98"/>
    <w:rsid w:val="00EC4228"/>
    <w:rsid w:val="00EC47C9"/>
    <w:rsid w:val="00EC49F8"/>
    <w:rsid w:val="00EC4ABF"/>
    <w:rsid w:val="00EC5103"/>
    <w:rsid w:val="00EC5530"/>
    <w:rsid w:val="00EC5F55"/>
    <w:rsid w:val="00EC6745"/>
    <w:rsid w:val="00EC681D"/>
    <w:rsid w:val="00EC6C33"/>
    <w:rsid w:val="00EC7361"/>
    <w:rsid w:val="00EC7561"/>
    <w:rsid w:val="00EC7CE8"/>
    <w:rsid w:val="00ED01CD"/>
    <w:rsid w:val="00ED07EC"/>
    <w:rsid w:val="00ED0EF0"/>
    <w:rsid w:val="00ED0F0E"/>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4197"/>
    <w:rsid w:val="00EE41BA"/>
    <w:rsid w:val="00EE4589"/>
    <w:rsid w:val="00EE46C7"/>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B0E"/>
    <w:rsid w:val="00EF1DCB"/>
    <w:rsid w:val="00EF1DF6"/>
    <w:rsid w:val="00EF1E76"/>
    <w:rsid w:val="00EF267F"/>
    <w:rsid w:val="00EF2696"/>
    <w:rsid w:val="00EF271A"/>
    <w:rsid w:val="00EF28F3"/>
    <w:rsid w:val="00EF2ECE"/>
    <w:rsid w:val="00EF3DD9"/>
    <w:rsid w:val="00EF3FE3"/>
    <w:rsid w:val="00EF4535"/>
    <w:rsid w:val="00EF4775"/>
    <w:rsid w:val="00EF4F38"/>
    <w:rsid w:val="00EF52CC"/>
    <w:rsid w:val="00EF5ECB"/>
    <w:rsid w:val="00EF6B6D"/>
    <w:rsid w:val="00EF6ECF"/>
    <w:rsid w:val="00EF767B"/>
    <w:rsid w:val="00EF7ADC"/>
    <w:rsid w:val="00EF7D30"/>
    <w:rsid w:val="00F005B3"/>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1BEE"/>
    <w:rsid w:val="00F129D7"/>
    <w:rsid w:val="00F12CF4"/>
    <w:rsid w:val="00F13270"/>
    <w:rsid w:val="00F139AC"/>
    <w:rsid w:val="00F139E4"/>
    <w:rsid w:val="00F13B97"/>
    <w:rsid w:val="00F13C97"/>
    <w:rsid w:val="00F140EC"/>
    <w:rsid w:val="00F142E3"/>
    <w:rsid w:val="00F15649"/>
    <w:rsid w:val="00F1578B"/>
    <w:rsid w:val="00F15881"/>
    <w:rsid w:val="00F15E5B"/>
    <w:rsid w:val="00F15F50"/>
    <w:rsid w:val="00F165C6"/>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4938"/>
    <w:rsid w:val="00F25B13"/>
    <w:rsid w:val="00F25B8D"/>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AD7"/>
    <w:rsid w:val="00F37EFE"/>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49D7"/>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3EA"/>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B81"/>
    <w:rsid w:val="00F712F5"/>
    <w:rsid w:val="00F714E5"/>
    <w:rsid w:val="00F71779"/>
    <w:rsid w:val="00F72190"/>
    <w:rsid w:val="00F72380"/>
    <w:rsid w:val="00F723C0"/>
    <w:rsid w:val="00F72C9C"/>
    <w:rsid w:val="00F72EDA"/>
    <w:rsid w:val="00F72FBA"/>
    <w:rsid w:val="00F73A15"/>
    <w:rsid w:val="00F73EA1"/>
    <w:rsid w:val="00F7438F"/>
    <w:rsid w:val="00F749F3"/>
    <w:rsid w:val="00F74A40"/>
    <w:rsid w:val="00F753E5"/>
    <w:rsid w:val="00F75686"/>
    <w:rsid w:val="00F75800"/>
    <w:rsid w:val="00F767D6"/>
    <w:rsid w:val="00F771C4"/>
    <w:rsid w:val="00F773CB"/>
    <w:rsid w:val="00F77885"/>
    <w:rsid w:val="00F77A04"/>
    <w:rsid w:val="00F77B39"/>
    <w:rsid w:val="00F77E23"/>
    <w:rsid w:val="00F77E3C"/>
    <w:rsid w:val="00F77F8E"/>
    <w:rsid w:val="00F804B8"/>
    <w:rsid w:val="00F819BD"/>
    <w:rsid w:val="00F82304"/>
    <w:rsid w:val="00F828A9"/>
    <w:rsid w:val="00F82965"/>
    <w:rsid w:val="00F829AB"/>
    <w:rsid w:val="00F829EE"/>
    <w:rsid w:val="00F82D06"/>
    <w:rsid w:val="00F831EB"/>
    <w:rsid w:val="00F833DD"/>
    <w:rsid w:val="00F835B9"/>
    <w:rsid w:val="00F835CE"/>
    <w:rsid w:val="00F837AF"/>
    <w:rsid w:val="00F83D9F"/>
    <w:rsid w:val="00F84516"/>
    <w:rsid w:val="00F84551"/>
    <w:rsid w:val="00F84D0E"/>
    <w:rsid w:val="00F84ED2"/>
    <w:rsid w:val="00F852EC"/>
    <w:rsid w:val="00F85893"/>
    <w:rsid w:val="00F85E9B"/>
    <w:rsid w:val="00F85F3A"/>
    <w:rsid w:val="00F8615A"/>
    <w:rsid w:val="00F86E19"/>
    <w:rsid w:val="00F87270"/>
    <w:rsid w:val="00F87E21"/>
    <w:rsid w:val="00F901EA"/>
    <w:rsid w:val="00F90546"/>
    <w:rsid w:val="00F90DD4"/>
    <w:rsid w:val="00F911F6"/>
    <w:rsid w:val="00F9133D"/>
    <w:rsid w:val="00F9199A"/>
    <w:rsid w:val="00F91F38"/>
    <w:rsid w:val="00F92AF3"/>
    <w:rsid w:val="00F92CE4"/>
    <w:rsid w:val="00F9368F"/>
    <w:rsid w:val="00F939E1"/>
    <w:rsid w:val="00F9420E"/>
    <w:rsid w:val="00F9577C"/>
    <w:rsid w:val="00F96180"/>
    <w:rsid w:val="00F96909"/>
    <w:rsid w:val="00F96B63"/>
    <w:rsid w:val="00F97337"/>
    <w:rsid w:val="00F978E1"/>
    <w:rsid w:val="00F97A36"/>
    <w:rsid w:val="00F97CB5"/>
    <w:rsid w:val="00F97CFA"/>
    <w:rsid w:val="00F97DCD"/>
    <w:rsid w:val="00F97E69"/>
    <w:rsid w:val="00FA0308"/>
    <w:rsid w:val="00FA050C"/>
    <w:rsid w:val="00FA069E"/>
    <w:rsid w:val="00FA0906"/>
    <w:rsid w:val="00FA0E93"/>
    <w:rsid w:val="00FA0FA5"/>
    <w:rsid w:val="00FA15FC"/>
    <w:rsid w:val="00FA174A"/>
    <w:rsid w:val="00FA1D82"/>
    <w:rsid w:val="00FA206A"/>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230"/>
    <w:rsid w:val="00FB3832"/>
    <w:rsid w:val="00FB3EE9"/>
    <w:rsid w:val="00FB4464"/>
    <w:rsid w:val="00FB4672"/>
    <w:rsid w:val="00FB4B0D"/>
    <w:rsid w:val="00FB55DF"/>
    <w:rsid w:val="00FB595B"/>
    <w:rsid w:val="00FB5B30"/>
    <w:rsid w:val="00FB5C56"/>
    <w:rsid w:val="00FB5DF8"/>
    <w:rsid w:val="00FB7028"/>
    <w:rsid w:val="00FB733C"/>
    <w:rsid w:val="00FB7B63"/>
    <w:rsid w:val="00FB7EA8"/>
    <w:rsid w:val="00FC0172"/>
    <w:rsid w:val="00FC02E4"/>
    <w:rsid w:val="00FC0930"/>
    <w:rsid w:val="00FC0BDC"/>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9D6"/>
    <w:rsid w:val="00FD1DF9"/>
    <w:rsid w:val="00FD2FB0"/>
    <w:rsid w:val="00FD3167"/>
    <w:rsid w:val="00FD3228"/>
    <w:rsid w:val="00FD3336"/>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F15"/>
    <w:rsid w:val="00FF132D"/>
    <w:rsid w:val="00FF167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72"/>
    <w:rsid w:val="00FF472F"/>
    <w:rsid w:val="00FF4A27"/>
    <w:rsid w:val="00FF514D"/>
    <w:rsid w:val="00FF56E9"/>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7760444-546A-B948-9F9A-1DAB65303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34</Pages>
  <Words>88292</Words>
  <Characters>503267</Characters>
  <Application>Microsoft Office Word</Application>
  <DocSecurity>0</DocSecurity>
  <Lines>4193</Lines>
  <Paragraphs>1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45</cp:revision>
  <cp:lastPrinted>2018-11-15T18:46:00Z</cp:lastPrinted>
  <dcterms:created xsi:type="dcterms:W3CDTF">2018-12-03T23:21:00Z</dcterms:created>
  <dcterms:modified xsi:type="dcterms:W3CDTF">2018-12-05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